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32D4E062" w:rsidR="00DC0353" w:rsidRDefault="004A2214">
      <w:pPr>
        <w:widowControl/>
        <w:spacing w:before="120" w:line="324" w:lineRule="auto"/>
        <w:ind w:left="4708" w:right="1059"/>
        <w:rPr>
          <w:rFonts w:ascii="EB Garamond" w:eastAsia="EB Garamond" w:hAnsi="EB Garamond" w:cs="EB Garamond"/>
          <w:sz w:val="16"/>
          <w:szCs w:val="16"/>
        </w:rPr>
      </w:pPr>
      <w:r>
        <w:rPr>
          <w:rFonts w:ascii="EB Garamond" w:eastAsia="EB Garamond" w:hAnsi="EB Garamond" w:cs="EB Garamond"/>
          <w:color w:val="808080"/>
          <w:sz w:val="16"/>
          <w:szCs w:val="16"/>
        </w:rPr>
        <w:t xml:space="preserve">Fecha recepción: </w:t>
      </w:r>
      <w:r w:rsidR="004E057F">
        <w:rPr>
          <w:rFonts w:ascii="EB Garamond" w:eastAsia="EB Garamond" w:hAnsi="EB Garamond" w:cs="EB Garamond"/>
          <w:color w:val="808080"/>
          <w:sz w:val="16"/>
          <w:szCs w:val="16"/>
        </w:rPr>
        <w:t>12</w:t>
      </w:r>
      <w:r>
        <w:rPr>
          <w:rFonts w:ascii="EB Garamond" w:eastAsia="EB Garamond" w:hAnsi="EB Garamond" w:cs="EB Garamond"/>
          <w:color w:val="808080"/>
          <w:sz w:val="16"/>
          <w:szCs w:val="16"/>
        </w:rPr>
        <w:t>/</w:t>
      </w:r>
      <w:r w:rsidR="004E057F">
        <w:rPr>
          <w:rFonts w:ascii="EB Garamond" w:eastAsia="EB Garamond" w:hAnsi="EB Garamond" w:cs="EB Garamond"/>
          <w:color w:val="808080"/>
          <w:sz w:val="16"/>
          <w:szCs w:val="16"/>
        </w:rPr>
        <w:t>09</w:t>
      </w:r>
      <w:r>
        <w:rPr>
          <w:rFonts w:ascii="EB Garamond" w:eastAsia="EB Garamond" w:hAnsi="EB Garamond" w:cs="EB Garamond"/>
          <w:color w:val="808080"/>
          <w:sz w:val="16"/>
          <w:szCs w:val="16"/>
        </w:rPr>
        <w:t>/202</w:t>
      </w:r>
      <w:r w:rsidR="004E057F">
        <w:rPr>
          <w:rFonts w:ascii="EB Garamond" w:eastAsia="EB Garamond" w:hAnsi="EB Garamond" w:cs="EB Garamond"/>
          <w:color w:val="808080"/>
          <w:sz w:val="16"/>
          <w:szCs w:val="16"/>
        </w:rPr>
        <w:t>5</w:t>
      </w:r>
      <w:r>
        <w:rPr>
          <w:rFonts w:ascii="EB Garamond" w:eastAsia="EB Garamond" w:hAnsi="EB Garamond" w:cs="EB Garamond"/>
          <w:color w:val="808080"/>
          <w:sz w:val="16"/>
          <w:szCs w:val="16"/>
        </w:rPr>
        <w:t xml:space="preserve"> Fecha revisión: </w:t>
      </w:r>
      <w:r w:rsidR="004E057F">
        <w:rPr>
          <w:rFonts w:ascii="EB Garamond" w:eastAsia="EB Garamond" w:hAnsi="EB Garamond" w:cs="EB Garamond"/>
          <w:color w:val="808080"/>
          <w:sz w:val="16"/>
          <w:szCs w:val="16"/>
        </w:rPr>
        <w:t>24</w:t>
      </w:r>
      <w:r>
        <w:rPr>
          <w:rFonts w:ascii="EB Garamond" w:eastAsia="EB Garamond" w:hAnsi="EB Garamond" w:cs="EB Garamond"/>
          <w:color w:val="808080"/>
          <w:sz w:val="16"/>
          <w:szCs w:val="16"/>
        </w:rPr>
        <w:t>/</w:t>
      </w:r>
      <w:r w:rsidR="004E057F">
        <w:rPr>
          <w:rFonts w:ascii="EB Garamond" w:eastAsia="EB Garamond" w:hAnsi="EB Garamond" w:cs="EB Garamond"/>
          <w:color w:val="808080"/>
          <w:sz w:val="16"/>
          <w:szCs w:val="16"/>
        </w:rPr>
        <w:t>12</w:t>
      </w:r>
      <w:r>
        <w:rPr>
          <w:rFonts w:ascii="EB Garamond" w:eastAsia="EB Garamond" w:hAnsi="EB Garamond" w:cs="EB Garamond"/>
          <w:color w:val="808080"/>
          <w:sz w:val="16"/>
          <w:szCs w:val="16"/>
        </w:rPr>
        <w:t>/202</w:t>
      </w:r>
      <w:r>
        <w:rPr>
          <w:noProof/>
        </w:rPr>
        <w:drawing>
          <wp:anchor distT="0" distB="0" distL="0" distR="0" simplePos="0" relativeHeight="251658240" behindDoc="0" locked="0" layoutInCell="1" hidden="0" allowOverlap="1" wp14:anchorId="7EF2560C" wp14:editId="31DC1248">
            <wp:simplePos x="0" y="0"/>
            <wp:positionH relativeFrom="column">
              <wp:posOffset>273050</wp:posOffset>
            </wp:positionH>
            <wp:positionV relativeFrom="paragraph">
              <wp:posOffset>209550</wp:posOffset>
            </wp:positionV>
            <wp:extent cx="1924913" cy="473114"/>
            <wp:effectExtent l="0" t="0" r="0" b="0"/>
            <wp:wrapNone/>
            <wp:docPr id="2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1924913" cy="473114"/>
                    </a:xfrm>
                    <a:prstGeom prst="rect">
                      <a:avLst/>
                    </a:prstGeom>
                    <a:ln/>
                  </pic:spPr>
                </pic:pic>
              </a:graphicData>
            </a:graphic>
          </wp:anchor>
        </w:drawing>
      </w:r>
      <w:r w:rsidR="004E057F">
        <w:rPr>
          <w:rFonts w:ascii="EB Garamond" w:eastAsia="EB Garamond" w:hAnsi="EB Garamond" w:cs="EB Garamond"/>
          <w:color w:val="808080"/>
          <w:sz w:val="16"/>
          <w:szCs w:val="16"/>
        </w:rPr>
        <w:t>5</w:t>
      </w:r>
    </w:p>
    <w:p w14:paraId="00000002" w14:textId="4A2B6F96" w:rsidR="00DC0353" w:rsidRDefault="004A2214">
      <w:pPr>
        <w:widowControl/>
        <w:spacing w:before="1"/>
        <w:ind w:left="4708"/>
        <w:rPr>
          <w:rFonts w:ascii="EB Garamond" w:eastAsia="EB Garamond" w:hAnsi="EB Garamond" w:cs="EB Garamond"/>
          <w:sz w:val="16"/>
          <w:szCs w:val="16"/>
        </w:rPr>
      </w:pPr>
      <w:r w:rsidRPr="633FC40F">
        <w:rPr>
          <w:rFonts w:ascii="EB Garamond" w:eastAsia="EB Garamond" w:hAnsi="EB Garamond" w:cs="EB Garamond"/>
          <w:color w:val="808080" w:themeColor="background1" w:themeShade="80"/>
          <w:sz w:val="16"/>
          <w:szCs w:val="16"/>
        </w:rPr>
        <w:t xml:space="preserve">Fecha de publicación: </w:t>
      </w:r>
      <w:r w:rsidR="004E057F">
        <w:rPr>
          <w:rFonts w:ascii="EB Garamond" w:eastAsia="EB Garamond" w:hAnsi="EB Garamond" w:cs="EB Garamond"/>
          <w:color w:val="808080" w:themeColor="background1" w:themeShade="80"/>
          <w:sz w:val="16"/>
          <w:szCs w:val="16"/>
        </w:rPr>
        <w:t>30</w:t>
      </w:r>
      <w:r w:rsidRPr="633FC40F">
        <w:rPr>
          <w:rFonts w:ascii="EB Garamond" w:eastAsia="EB Garamond" w:hAnsi="EB Garamond" w:cs="EB Garamond"/>
          <w:color w:val="808080" w:themeColor="background1" w:themeShade="80"/>
          <w:sz w:val="16"/>
          <w:szCs w:val="16"/>
        </w:rPr>
        <w:t>/</w:t>
      </w:r>
      <w:r w:rsidR="004E057F">
        <w:rPr>
          <w:rFonts w:ascii="EB Garamond" w:eastAsia="EB Garamond" w:hAnsi="EB Garamond" w:cs="EB Garamond"/>
          <w:color w:val="808080" w:themeColor="background1" w:themeShade="80"/>
          <w:sz w:val="16"/>
          <w:szCs w:val="16"/>
        </w:rPr>
        <w:t>01</w:t>
      </w:r>
      <w:r w:rsidRPr="633FC40F">
        <w:rPr>
          <w:rFonts w:ascii="EB Garamond" w:eastAsia="EB Garamond" w:hAnsi="EB Garamond" w:cs="EB Garamond"/>
          <w:color w:val="808080" w:themeColor="background1" w:themeShade="80"/>
          <w:sz w:val="16"/>
          <w:szCs w:val="16"/>
        </w:rPr>
        <w:t>/</w:t>
      </w:r>
      <w:sdt>
        <w:sdtPr>
          <w:tag w:val="goog_rdk_0"/>
          <w:id w:val="-125930846"/>
        </w:sdtPr>
        <w:sdtContent/>
      </w:sdt>
      <w:r w:rsidRPr="633FC40F">
        <w:rPr>
          <w:rFonts w:ascii="EB Garamond" w:eastAsia="EB Garamond" w:hAnsi="EB Garamond" w:cs="EB Garamond"/>
          <w:color w:val="808080" w:themeColor="background1" w:themeShade="80"/>
          <w:sz w:val="16"/>
          <w:szCs w:val="16"/>
        </w:rPr>
        <w:t>202</w:t>
      </w:r>
      <w:r w:rsidR="004E057F">
        <w:rPr>
          <w:rFonts w:ascii="EB Garamond" w:eastAsia="EB Garamond" w:hAnsi="EB Garamond" w:cs="EB Garamond"/>
          <w:color w:val="808080" w:themeColor="background1" w:themeShade="80"/>
          <w:sz w:val="16"/>
          <w:szCs w:val="16"/>
        </w:rPr>
        <w:t>6</w:t>
      </w:r>
    </w:p>
    <w:p w14:paraId="00000003" w14:textId="77777777" w:rsidR="00DC0353" w:rsidRDefault="00DC0353">
      <w:pPr>
        <w:widowControl/>
        <w:spacing w:before="39" w:line="252" w:lineRule="auto"/>
        <w:ind w:left="638" w:right="130"/>
        <w:rPr>
          <w:rFonts w:ascii="Arial Narrow" w:eastAsia="Arial Narrow" w:hAnsi="Arial Narrow" w:cs="Arial Narrow"/>
          <w:color w:val="231F20"/>
          <w:sz w:val="30"/>
          <w:szCs w:val="30"/>
        </w:rPr>
      </w:pPr>
    </w:p>
    <w:p w14:paraId="29BF746B" w14:textId="75AEC7DB" w:rsidR="00D84F54" w:rsidRDefault="41B9ED46" w:rsidP="00B62ED4">
      <w:pPr>
        <w:widowControl/>
        <w:spacing w:before="39"/>
        <w:ind w:left="426" w:right="370"/>
        <w:rPr>
          <w:rFonts w:ascii="Arial Narrow" w:eastAsia="Arial Narrow" w:hAnsi="Arial Narrow" w:cs="Arial Narrow"/>
          <w:color w:val="231F20"/>
          <w:sz w:val="30"/>
          <w:szCs w:val="30"/>
        </w:rPr>
      </w:pPr>
      <w:r w:rsidRPr="1B5F521B">
        <w:rPr>
          <w:rFonts w:ascii="Arial Narrow" w:eastAsia="Arial Narrow" w:hAnsi="Arial Narrow" w:cs="Arial Narrow"/>
          <w:color w:val="231F20"/>
          <w:sz w:val="30"/>
          <w:szCs w:val="30"/>
        </w:rPr>
        <w:t>La plataforma RTVE Play como servicio público de comunicación audiovisual: un modelo a repensar</w:t>
      </w:r>
      <w:r w:rsidR="00020224" w:rsidRPr="00B94699">
        <w:rPr>
          <w:rStyle w:val="Refdenotaalpie"/>
          <w:rFonts w:ascii="Arial Narrow" w:eastAsia="Arial Narrow" w:hAnsi="Arial Narrow" w:cs="Arial Narrow"/>
          <w:color w:val="231F20"/>
          <w:sz w:val="30"/>
          <w:szCs w:val="30"/>
        </w:rPr>
        <w:footnoteReference w:id="1"/>
      </w:r>
    </w:p>
    <w:p w14:paraId="1F64245D" w14:textId="77777777" w:rsidR="00B94699" w:rsidRDefault="00B94699" w:rsidP="00D84F54">
      <w:pPr>
        <w:widowControl/>
        <w:spacing w:before="80"/>
        <w:ind w:left="426" w:right="370"/>
        <w:rPr>
          <w:sz w:val="16"/>
          <w:szCs w:val="16"/>
        </w:rPr>
      </w:pPr>
      <w:bookmarkStart w:id="0" w:name="_Hlk204760836"/>
    </w:p>
    <w:bookmarkEnd w:id="0"/>
    <w:p w14:paraId="2E2EC9A8" w14:textId="2CEE63CB" w:rsidR="00D30CA4" w:rsidRDefault="00D30CA4" w:rsidP="004E057F">
      <w:pPr>
        <w:widowControl/>
        <w:ind w:left="426" w:right="370"/>
        <w:rPr>
          <w:sz w:val="16"/>
          <w:szCs w:val="16"/>
        </w:rPr>
      </w:pPr>
      <w:r>
        <w:rPr>
          <w:color w:val="822108"/>
          <w:sz w:val="16"/>
          <w:szCs w:val="16"/>
        </w:rPr>
        <w:t>Manuel Barreiro-Rozados</w:t>
      </w:r>
      <w:r>
        <w:rPr>
          <w:sz w:val="16"/>
          <w:szCs w:val="16"/>
        </w:rPr>
        <w:t>|</w:t>
      </w:r>
      <w:r>
        <w:rPr>
          <w:spacing w:val="-12"/>
          <w:sz w:val="16"/>
          <w:szCs w:val="16"/>
        </w:rPr>
        <w:t xml:space="preserve"> </w:t>
      </w:r>
      <w:hyperlink r:id="rId10" w:history="1">
        <w:r>
          <w:rPr>
            <w:rStyle w:val="Hipervnculo"/>
            <w:sz w:val="16"/>
            <w:szCs w:val="16"/>
          </w:rPr>
          <w:t>manuelbarreiro.rozados@usc.gal</w:t>
        </w:r>
      </w:hyperlink>
      <w:r>
        <w:rPr>
          <w:sz w:val="16"/>
          <w:szCs w:val="16"/>
        </w:rPr>
        <w:t xml:space="preserve"> </w:t>
      </w:r>
    </w:p>
    <w:p w14:paraId="53FB037A" w14:textId="42CDA860" w:rsidR="00D30CA4" w:rsidRDefault="00000000" w:rsidP="004E057F">
      <w:pPr>
        <w:widowControl/>
        <w:ind w:left="426" w:right="370"/>
        <w:rPr>
          <w:sz w:val="16"/>
          <w:szCs w:val="16"/>
        </w:rPr>
      </w:pPr>
      <w:hyperlink r:id="rId11" w:history="1">
        <w:r w:rsidR="00D30CA4">
          <w:rPr>
            <w:rStyle w:val="Hipervnculo"/>
            <w:sz w:val="16"/>
            <w:szCs w:val="16"/>
          </w:rPr>
          <w:t>https://orcid.org/0000-0003-0542-8527</w:t>
        </w:r>
      </w:hyperlink>
    </w:p>
    <w:p w14:paraId="5FC14A2B" w14:textId="66C14CE1" w:rsidR="00D30CA4" w:rsidRDefault="004E057F" w:rsidP="004E057F">
      <w:pPr>
        <w:widowControl/>
        <w:ind w:left="426" w:right="370"/>
        <w:rPr>
          <w:sz w:val="16"/>
          <w:szCs w:val="16"/>
        </w:rPr>
      </w:pPr>
      <w:r>
        <w:rPr>
          <w:rFonts w:ascii="EB Garamond" w:eastAsia="EB Garamond" w:hAnsi="EB Garamond" w:cs="EB Garamond"/>
          <w:noProof/>
          <w:color w:val="808080"/>
          <w:sz w:val="16"/>
          <w:szCs w:val="16"/>
        </w:rPr>
        <mc:AlternateContent>
          <mc:Choice Requires="wps">
            <w:drawing>
              <wp:anchor distT="4445" distB="4445" distL="4445" distR="4445" simplePos="0" relativeHeight="251662336" behindDoc="0" locked="0" layoutInCell="0" allowOverlap="1" wp14:anchorId="20FA9075" wp14:editId="7B7E0763">
                <wp:simplePos x="0" y="0"/>
                <wp:positionH relativeFrom="margin">
                  <wp:posOffset>2582261</wp:posOffset>
                </wp:positionH>
                <wp:positionV relativeFrom="paragraph">
                  <wp:posOffset>53340</wp:posOffset>
                </wp:positionV>
                <wp:extent cx="2432050" cy="1184910"/>
                <wp:effectExtent l="0" t="0" r="25400" b="15240"/>
                <wp:wrapNone/>
                <wp:docPr id="2" name="Rectángul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2050" cy="1184910"/>
                        </a:xfrm>
                        <a:prstGeom prst="rect">
                          <a:avLst/>
                        </a:prstGeom>
                        <a:solidFill>
                          <a:sysClr val="window" lastClr="FFFFFF"/>
                        </a:solidFill>
                        <a:ln w="9525">
                          <a:solidFill>
                            <a:srgbClr val="C00000"/>
                          </a:solidFill>
                          <a:round/>
                        </a:ln>
                        <a:effectLst/>
                      </wps:spPr>
                      <wps:txbx>
                        <w:txbxContent>
                          <w:p w14:paraId="199290CC" w14:textId="51D081FB" w:rsidR="004E057F" w:rsidRDefault="004E057F" w:rsidP="004E057F">
                            <w:pPr>
                              <w:pStyle w:val="Contenidodelmarco"/>
                              <w:spacing w:before="20" w:line="283" w:lineRule="auto"/>
                              <w:ind w:left="20" w:firstLine="20"/>
                            </w:pPr>
                            <w:r w:rsidRPr="00345D4D">
                              <w:rPr>
                                <w:rFonts w:ascii="Garamond" w:eastAsia="Garamond" w:hAnsi="Garamond" w:cs="Garamond"/>
                                <w:b/>
                                <w:color w:val="231F20"/>
                                <w:sz w:val="16"/>
                              </w:rPr>
                              <w:t>Cómo citar este artículo:</w:t>
                            </w:r>
                            <w:r w:rsidRPr="00345D4D">
                              <w:rPr>
                                <w:rFonts w:ascii="Garamond" w:eastAsia="Garamond" w:hAnsi="Garamond" w:cs="Garamond"/>
                                <w:color w:val="231F20"/>
                                <w:sz w:val="16"/>
                              </w:rPr>
                              <w:t xml:space="preserve"> </w:t>
                            </w:r>
                            <w:r w:rsidRPr="004E057F">
                              <w:rPr>
                                <w:rFonts w:ascii="Garamond" w:eastAsia="Garamond" w:hAnsi="Garamond" w:cs="Garamond"/>
                                <w:color w:val="231F20"/>
                                <w:sz w:val="16"/>
                              </w:rPr>
                              <w:t>Manuel Barreiro-Rozados</w:t>
                            </w:r>
                            <w:r>
                              <w:rPr>
                                <w:rFonts w:ascii="Garamond" w:eastAsia="Garamond" w:hAnsi="Garamond" w:cs="Garamond"/>
                                <w:color w:val="231F20"/>
                                <w:sz w:val="16"/>
                              </w:rPr>
                              <w:t xml:space="preserve">, </w:t>
                            </w:r>
                            <w:r w:rsidRPr="004E057F">
                              <w:rPr>
                                <w:rFonts w:ascii="Garamond" w:eastAsia="Garamond" w:hAnsi="Garamond" w:cs="Garamond"/>
                                <w:color w:val="231F20"/>
                                <w:sz w:val="16"/>
                              </w:rPr>
                              <w:t xml:space="preserve">Pablo Calviño Tato </w:t>
                            </w:r>
                            <w:r>
                              <w:rPr>
                                <w:rFonts w:ascii="Garamond" w:eastAsia="Garamond" w:hAnsi="Garamond" w:cs="Garamond"/>
                                <w:color w:val="231F20"/>
                                <w:sz w:val="16"/>
                              </w:rPr>
                              <w:t xml:space="preserve">&amp; </w:t>
                            </w:r>
                            <w:r w:rsidRPr="004E057F">
                              <w:rPr>
                                <w:rFonts w:ascii="Garamond" w:eastAsia="Garamond" w:hAnsi="Garamond" w:cs="Garamond"/>
                                <w:color w:val="231F20"/>
                                <w:sz w:val="16"/>
                              </w:rPr>
                              <w:t xml:space="preserve">Óscar López-Iglesias </w:t>
                            </w:r>
                            <w:r>
                              <w:rPr>
                                <w:rFonts w:ascii="Garamond" w:eastAsia="Garamond" w:hAnsi="Garamond" w:cs="Garamond"/>
                                <w:color w:val="231F20"/>
                                <w:sz w:val="16"/>
                              </w:rPr>
                              <w:t xml:space="preserve">(2026): </w:t>
                            </w:r>
                            <w:r w:rsidRPr="004E057F">
                              <w:rPr>
                                <w:rFonts w:ascii="Garamond" w:eastAsia="Garamond" w:hAnsi="Garamond" w:cs="Garamond"/>
                                <w:color w:val="231F20"/>
                                <w:sz w:val="16"/>
                              </w:rPr>
                              <w:t>La plataforma RTVE Play como servicio público de comunicación audiovisual: un modelo a repensar</w:t>
                            </w:r>
                            <w:r>
                              <w:rPr>
                                <w:rFonts w:ascii="Garamond" w:eastAsia="Garamond" w:hAnsi="Garamond" w:cs="Garamond"/>
                                <w:color w:val="231F20"/>
                                <w:sz w:val="16"/>
                              </w:rPr>
                              <w:t>,</w:t>
                            </w:r>
                            <w:r w:rsidRPr="00A801E9">
                              <w:rPr>
                                <w:rFonts w:ascii="Garamond" w:eastAsia="Garamond" w:hAnsi="Garamond" w:cs="Garamond"/>
                                <w:color w:val="231F20"/>
                                <w:sz w:val="16"/>
                              </w:rPr>
                              <w:t xml:space="preserve"> </w:t>
                            </w:r>
                            <w:r w:rsidRPr="00345D4D">
                              <w:rPr>
                                <w:rFonts w:ascii="Garamond" w:eastAsia="Garamond" w:hAnsi="Garamond" w:cs="Garamond"/>
                                <w:color w:val="231F20"/>
                                <w:sz w:val="16"/>
                              </w:rPr>
                              <w:t xml:space="preserve">en </w:t>
                            </w:r>
                            <w:r w:rsidRPr="00345D4D">
                              <w:rPr>
                                <w:rFonts w:ascii="Garamond" w:eastAsia="Garamond" w:hAnsi="Garamond" w:cs="Garamond"/>
                                <w:i/>
                                <w:color w:val="231F20"/>
                                <w:sz w:val="16"/>
                              </w:rPr>
                              <w:t xml:space="preserve">Miguel Hernández </w:t>
                            </w:r>
                            <w:proofErr w:type="spellStart"/>
                            <w:r w:rsidRPr="00345D4D">
                              <w:rPr>
                                <w:rFonts w:ascii="Garamond" w:eastAsia="Garamond" w:hAnsi="Garamond" w:cs="Garamond"/>
                                <w:i/>
                                <w:color w:val="231F20"/>
                                <w:sz w:val="16"/>
                              </w:rPr>
                              <w:t>Communication</w:t>
                            </w:r>
                            <w:proofErr w:type="spellEnd"/>
                            <w:r w:rsidRPr="00345D4D">
                              <w:rPr>
                                <w:rFonts w:ascii="Garamond" w:eastAsia="Garamond" w:hAnsi="Garamond" w:cs="Garamond"/>
                                <w:i/>
                                <w:color w:val="231F20"/>
                                <w:sz w:val="16"/>
                              </w:rPr>
                              <w:t xml:space="preserve"> </w:t>
                            </w:r>
                            <w:proofErr w:type="spellStart"/>
                            <w:r w:rsidRPr="00345D4D">
                              <w:rPr>
                                <w:rFonts w:ascii="Garamond" w:eastAsia="Garamond" w:hAnsi="Garamond" w:cs="Garamond"/>
                                <w:i/>
                                <w:color w:val="231F20"/>
                                <w:sz w:val="16"/>
                              </w:rPr>
                              <w:t>Journal</w:t>
                            </w:r>
                            <w:proofErr w:type="spellEnd"/>
                            <w:r w:rsidRPr="00345D4D">
                              <w:rPr>
                                <w:rFonts w:ascii="Garamond" w:eastAsia="Garamond" w:hAnsi="Garamond" w:cs="Garamond"/>
                                <w:color w:val="231F20"/>
                                <w:sz w:val="16"/>
                              </w:rPr>
                              <w:t>, Vol. 1</w:t>
                            </w:r>
                            <w:r>
                              <w:rPr>
                                <w:rFonts w:ascii="Garamond" w:eastAsia="Garamond" w:hAnsi="Garamond" w:cs="Garamond"/>
                                <w:color w:val="231F20"/>
                                <w:sz w:val="16"/>
                              </w:rPr>
                              <w:t>7</w:t>
                            </w:r>
                            <w:r w:rsidRPr="00345D4D">
                              <w:rPr>
                                <w:rFonts w:ascii="Garamond" w:eastAsia="Garamond" w:hAnsi="Garamond" w:cs="Garamond"/>
                                <w:color w:val="231F20"/>
                                <w:sz w:val="16"/>
                              </w:rPr>
                              <w:t xml:space="preserve"> (1), pp. </w:t>
                            </w:r>
                            <w:r w:rsidRPr="004E057F">
                              <w:rPr>
                                <w:rFonts w:ascii="Garamond" w:eastAsia="Garamond" w:hAnsi="Garamond" w:cs="Garamond"/>
                                <w:color w:val="231F20"/>
                                <w:sz w:val="16"/>
                              </w:rPr>
                              <w:t>237 a 260</w:t>
                            </w:r>
                            <w:r w:rsidRPr="00345D4D">
                              <w:rPr>
                                <w:rFonts w:ascii="Garamond" w:eastAsia="Garamond" w:hAnsi="Garamond" w:cs="Garamond"/>
                                <w:color w:val="231F20"/>
                                <w:sz w:val="16"/>
                              </w:rPr>
                              <w:t xml:space="preserve">. Universidad Miguel Hernández, UMH (Elche-Alicante). DOI:  </w:t>
                            </w:r>
                            <w:r w:rsidRPr="004E057F">
                              <w:rPr>
                                <w:rFonts w:ascii="Garamond" w:eastAsia="Garamond" w:hAnsi="Garamond" w:cs="Garamond"/>
                                <w:color w:val="231F20"/>
                                <w:sz w:val="16"/>
                              </w:rPr>
                              <w:t>10.21134/edf0qt24</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20FA9075" id="Rectángulo 2" o:spid="_x0000_s1026" style="position:absolute;left:0;text-align:left;margin-left:203.35pt;margin-top:4.2pt;width:191.5pt;height:93.3pt;z-index:251662336;visibility:visible;mso-wrap-style:square;mso-width-percent:0;mso-height-percent:0;mso-wrap-distance-left:.35pt;mso-wrap-distance-top:.35pt;mso-wrap-distance-right:.35pt;mso-wrap-distance-bottom:.35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" o:allowincell="f" fillcolor="window" strokecolor="#c00000">
                <v:stroke joinstyle="round"/>
                <v:path arrowok="t"/>
                <v:textbox>
                  <w:txbxContent>
                    <w:p w14:paraId="199290CC" w14:textId="51D081FB" w:rsidR="004E057F" w:rsidRDefault="004E057F" w:rsidP="004E057F">
                      <w:pPr>
                        <w:pStyle w:val="Contenidodelmarco"/>
                        <w:spacing w:before="20" w:line="283" w:lineRule="auto"/>
                        <w:ind w:left="20" w:firstLine="20"/>
                      </w:pPr>
                      <w:r w:rsidRPr="00345D4D">
                        <w:rPr>
                          <w:rFonts w:ascii="Garamond" w:eastAsia="Garamond" w:hAnsi="Garamond" w:cs="Garamond"/>
                          <w:b/>
                          <w:color w:val="231F20"/>
                          <w:sz w:val="16"/>
                        </w:rPr>
                        <w:t>Cómo citar este artículo:</w:t>
                      </w:r>
                      <w:r w:rsidRPr="00345D4D">
                        <w:rPr>
                          <w:rFonts w:ascii="Garamond" w:eastAsia="Garamond" w:hAnsi="Garamond" w:cs="Garamond"/>
                          <w:color w:val="231F20"/>
                          <w:sz w:val="16"/>
                        </w:rPr>
                        <w:t xml:space="preserve"> </w:t>
                      </w:r>
                      <w:r w:rsidRPr="004E057F">
                        <w:rPr>
                          <w:rFonts w:ascii="Garamond" w:eastAsia="Garamond" w:hAnsi="Garamond" w:cs="Garamond"/>
                          <w:color w:val="231F20"/>
                          <w:sz w:val="16"/>
                        </w:rPr>
                        <w:t>Manuel Barreiro-Rozados</w:t>
                      </w:r>
                      <w:r>
                        <w:rPr>
                          <w:rFonts w:ascii="Garamond" w:eastAsia="Garamond" w:hAnsi="Garamond" w:cs="Garamond"/>
                          <w:color w:val="231F20"/>
                          <w:sz w:val="16"/>
                        </w:rPr>
                        <w:t xml:space="preserve">, </w:t>
                      </w:r>
                      <w:r w:rsidRPr="004E057F">
                        <w:rPr>
                          <w:rFonts w:ascii="Garamond" w:eastAsia="Garamond" w:hAnsi="Garamond" w:cs="Garamond"/>
                          <w:color w:val="231F20"/>
                          <w:sz w:val="16"/>
                        </w:rPr>
                        <w:t xml:space="preserve">Pablo Calviño Tato </w:t>
                      </w:r>
                      <w:r>
                        <w:rPr>
                          <w:rFonts w:ascii="Garamond" w:eastAsia="Garamond" w:hAnsi="Garamond" w:cs="Garamond"/>
                          <w:color w:val="231F20"/>
                          <w:sz w:val="16"/>
                        </w:rPr>
                        <w:t xml:space="preserve">&amp; </w:t>
                      </w:r>
                      <w:r w:rsidRPr="004E057F">
                        <w:rPr>
                          <w:rFonts w:ascii="Garamond" w:eastAsia="Garamond" w:hAnsi="Garamond" w:cs="Garamond"/>
                          <w:color w:val="231F20"/>
                          <w:sz w:val="16"/>
                        </w:rPr>
                        <w:t xml:space="preserve">Óscar López-Iglesias </w:t>
                      </w:r>
                      <w:r>
                        <w:rPr>
                          <w:rFonts w:ascii="Garamond" w:eastAsia="Garamond" w:hAnsi="Garamond" w:cs="Garamond"/>
                          <w:color w:val="231F20"/>
                          <w:sz w:val="16"/>
                        </w:rPr>
                        <w:t xml:space="preserve">(2026): </w:t>
                      </w:r>
                      <w:r w:rsidRPr="004E057F">
                        <w:rPr>
                          <w:rFonts w:ascii="Garamond" w:eastAsia="Garamond" w:hAnsi="Garamond" w:cs="Garamond"/>
                          <w:color w:val="231F20"/>
                          <w:sz w:val="16"/>
                        </w:rPr>
                        <w:t>La plataforma RTVE Play como servicio público de comunicación audiovisual: un modelo a repensar</w:t>
                      </w:r>
                      <w:r>
                        <w:rPr>
                          <w:rFonts w:ascii="Garamond" w:eastAsia="Garamond" w:hAnsi="Garamond" w:cs="Garamond"/>
                          <w:color w:val="231F20"/>
                          <w:sz w:val="16"/>
                        </w:rPr>
                        <w:t>,</w:t>
                      </w:r>
                      <w:r w:rsidRPr="00A801E9">
                        <w:rPr>
                          <w:rFonts w:ascii="Garamond" w:eastAsia="Garamond" w:hAnsi="Garamond" w:cs="Garamond"/>
                          <w:color w:val="231F20"/>
                          <w:sz w:val="16"/>
                        </w:rPr>
                        <w:t xml:space="preserve"> </w:t>
                      </w:r>
                      <w:r w:rsidRPr="00345D4D">
                        <w:rPr>
                          <w:rFonts w:ascii="Garamond" w:eastAsia="Garamond" w:hAnsi="Garamond" w:cs="Garamond"/>
                          <w:color w:val="231F20"/>
                          <w:sz w:val="16"/>
                        </w:rPr>
                        <w:t xml:space="preserve">en </w:t>
                      </w:r>
                      <w:r w:rsidRPr="00345D4D">
                        <w:rPr>
                          <w:rFonts w:ascii="Garamond" w:eastAsia="Garamond" w:hAnsi="Garamond" w:cs="Garamond"/>
                          <w:i/>
                          <w:color w:val="231F20"/>
                          <w:sz w:val="16"/>
                        </w:rPr>
                        <w:t xml:space="preserve">Miguel Hernández </w:t>
                      </w:r>
                      <w:proofErr w:type="spellStart"/>
                      <w:r w:rsidRPr="00345D4D">
                        <w:rPr>
                          <w:rFonts w:ascii="Garamond" w:eastAsia="Garamond" w:hAnsi="Garamond" w:cs="Garamond"/>
                          <w:i/>
                          <w:color w:val="231F20"/>
                          <w:sz w:val="16"/>
                        </w:rPr>
                        <w:t>Communication</w:t>
                      </w:r>
                      <w:proofErr w:type="spellEnd"/>
                      <w:r w:rsidRPr="00345D4D">
                        <w:rPr>
                          <w:rFonts w:ascii="Garamond" w:eastAsia="Garamond" w:hAnsi="Garamond" w:cs="Garamond"/>
                          <w:i/>
                          <w:color w:val="231F20"/>
                          <w:sz w:val="16"/>
                        </w:rPr>
                        <w:t xml:space="preserve"> </w:t>
                      </w:r>
                      <w:proofErr w:type="spellStart"/>
                      <w:r w:rsidRPr="00345D4D">
                        <w:rPr>
                          <w:rFonts w:ascii="Garamond" w:eastAsia="Garamond" w:hAnsi="Garamond" w:cs="Garamond"/>
                          <w:i/>
                          <w:color w:val="231F20"/>
                          <w:sz w:val="16"/>
                        </w:rPr>
                        <w:t>Journal</w:t>
                      </w:r>
                      <w:proofErr w:type="spellEnd"/>
                      <w:r w:rsidRPr="00345D4D">
                        <w:rPr>
                          <w:rFonts w:ascii="Garamond" w:eastAsia="Garamond" w:hAnsi="Garamond" w:cs="Garamond"/>
                          <w:color w:val="231F20"/>
                          <w:sz w:val="16"/>
                        </w:rPr>
                        <w:t>, Vol. 1</w:t>
                      </w:r>
                      <w:r>
                        <w:rPr>
                          <w:rFonts w:ascii="Garamond" w:eastAsia="Garamond" w:hAnsi="Garamond" w:cs="Garamond"/>
                          <w:color w:val="231F20"/>
                          <w:sz w:val="16"/>
                        </w:rPr>
                        <w:t>7</w:t>
                      </w:r>
                      <w:r w:rsidRPr="00345D4D">
                        <w:rPr>
                          <w:rFonts w:ascii="Garamond" w:eastAsia="Garamond" w:hAnsi="Garamond" w:cs="Garamond"/>
                          <w:color w:val="231F20"/>
                          <w:sz w:val="16"/>
                        </w:rPr>
                        <w:t xml:space="preserve"> (1), pp. </w:t>
                      </w:r>
                      <w:r w:rsidRPr="004E057F">
                        <w:rPr>
                          <w:rFonts w:ascii="Garamond" w:eastAsia="Garamond" w:hAnsi="Garamond" w:cs="Garamond"/>
                          <w:color w:val="231F20"/>
                          <w:sz w:val="16"/>
                        </w:rPr>
                        <w:t>237 a 260</w:t>
                      </w:r>
                      <w:r w:rsidRPr="00345D4D">
                        <w:rPr>
                          <w:rFonts w:ascii="Garamond" w:eastAsia="Garamond" w:hAnsi="Garamond" w:cs="Garamond"/>
                          <w:color w:val="231F20"/>
                          <w:sz w:val="16"/>
                        </w:rPr>
                        <w:t xml:space="preserve">. Universidad Miguel Hernández, UMH (Elche-Alicante). DOI:  </w:t>
                      </w:r>
                      <w:r w:rsidRPr="004E057F">
                        <w:rPr>
                          <w:rFonts w:ascii="Garamond" w:eastAsia="Garamond" w:hAnsi="Garamond" w:cs="Garamond"/>
                          <w:color w:val="231F20"/>
                          <w:sz w:val="16"/>
                        </w:rPr>
                        <w:t>10.21134/edf0qt24</w:t>
                      </w:r>
                    </w:p>
                  </w:txbxContent>
                </v:textbox>
                <w10:wrap anchorx="margin"/>
              </v:rect>
            </w:pict>
          </mc:Fallback>
        </mc:AlternateContent>
      </w:r>
      <w:r w:rsidR="00D30CA4">
        <w:rPr>
          <w:sz w:val="16"/>
          <w:szCs w:val="16"/>
        </w:rPr>
        <w:t>Universidade de Santiago de Compostela (España)</w:t>
      </w:r>
    </w:p>
    <w:p w14:paraId="15472E36" w14:textId="77777777" w:rsidR="00D30CA4" w:rsidRDefault="00D30CA4" w:rsidP="004E057F">
      <w:pPr>
        <w:widowControl/>
        <w:ind w:left="426" w:right="370"/>
        <w:rPr>
          <w:sz w:val="16"/>
          <w:szCs w:val="16"/>
        </w:rPr>
      </w:pPr>
    </w:p>
    <w:p w14:paraId="66C4983E" w14:textId="50771BEA" w:rsidR="00D30CA4" w:rsidRDefault="00D30CA4" w:rsidP="004E057F">
      <w:pPr>
        <w:widowControl/>
        <w:ind w:left="426" w:right="370"/>
        <w:rPr>
          <w:sz w:val="16"/>
          <w:szCs w:val="16"/>
        </w:rPr>
      </w:pPr>
      <w:r>
        <w:rPr>
          <w:color w:val="822108"/>
          <w:sz w:val="16"/>
          <w:szCs w:val="16"/>
        </w:rPr>
        <w:t xml:space="preserve">Pablo Calviño Tato </w:t>
      </w:r>
      <w:hyperlink r:id="rId12" w:history="1">
        <w:r>
          <w:rPr>
            <w:rStyle w:val="Hipervnculo"/>
            <w:sz w:val="16"/>
            <w:szCs w:val="16"/>
          </w:rPr>
          <w:t>|pablo.calvino.tato@usc.gal</w:t>
        </w:r>
      </w:hyperlink>
      <w:r>
        <w:rPr>
          <w:sz w:val="16"/>
          <w:szCs w:val="16"/>
        </w:rPr>
        <w:t xml:space="preserve"> </w:t>
      </w:r>
    </w:p>
    <w:p w14:paraId="1F117F6E" w14:textId="77777777" w:rsidR="00D30CA4" w:rsidRDefault="00000000" w:rsidP="004E057F">
      <w:pPr>
        <w:widowControl/>
        <w:ind w:left="426" w:right="370"/>
        <w:rPr>
          <w:sz w:val="16"/>
          <w:szCs w:val="16"/>
        </w:rPr>
      </w:pPr>
      <w:hyperlink r:id="rId13" w:history="1">
        <w:r w:rsidR="00D30CA4">
          <w:rPr>
            <w:rStyle w:val="Hipervnculo"/>
            <w:sz w:val="16"/>
            <w:szCs w:val="16"/>
          </w:rPr>
          <w:t>https://orcid.org/0000-0002-9150-9106</w:t>
        </w:r>
      </w:hyperlink>
    </w:p>
    <w:p w14:paraId="7D5270EE" w14:textId="77777777" w:rsidR="00D30CA4" w:rsidRDefault="00D30CA4" w:rsidP="004E057F">
      <w:pPr>
        <w:widowControl/>
        <w:ind w:left="426" w:right="370"/>
        <w:rPr>
          <w:sz w:val="16"/>
          <w:szCs w:val="16"/>
          <w:highlight w:val="yellow"/>
        </w:rPr>
      </w:pPr>
      <w:r>
        <w:rPr>
          <w:sz w:val="16"/>
          <w:szCs w:val="16"/>
        </w:rPr>
        <w:t>Universidade de Santiago de Compostela (España)</w:t>
      </w:r>
    </w:p>
    <w:p w14:paraId="5EC34FB9" w14:textId="77777777" w:rsidR="00D30CA4" w:rsidRDefault="00D30CA4" w:rsidP="004E057F">
      <w:pPr>
        <w:widowControl/>
        <w:ind w:left="426" w:right="370"/>
        <w:rPr>
          <w:sz w:val="16"/>
          <w:szCs w:val="16"/>
          <w:highlight w:val="yellow"/>
        </w:rPr>
      </w:pPr>
    </w:p>
    <w:p w14:paraId="05D65064" w14:textId="0476D08E" w:rsidR="00D30CA4" w:rsidRDefault="00D30CA4" w:rsidP="004E057F">
      <w:pPr>
        <w:widowControl/>
        <w:ind w:left="426" w:right="370"/>
        <w:rPr>
          <w:sz w:val="16"/>
          <w:szCs w:val="16"/>
        </w:rPr>
      </w:pPr>
      <w:r>
        <w:rPr>
          <w:color w:val="822108"/>
          <w:sz w:val="16"/>
          <w:szCs w:val="16"/>
        </w:rPr>
        <w:t>Óscar López-Iglesias</w:t>
      </w:r>
      <w:r>
        <w:rPr>
          <w:sz w:val="16"/>
          <w:szCs w:val="16"/>
        </w:rPr>
        <w:t xml:space="preserve"> |</w:t>
      </w:r>
      <w:r>
        <w:rPr>
          <w:spacing w:val="-12"/>
          <w:sz w:val="16"/>
          <w:szCs w:val="16"/>
        </w:rPr>
        <w:t xml:space="preserve"> </w:t>
      </w:r>
      <w:hyperlink r:id="rId14" w:history="1">
        <w:r>
          <w:rPr>
            <w:rStyle w:val="Hipervnculo"/>
            <w:sz w:val="16"/>
            <w:szCs w:val="16"/>
          </w:rPr>
          <w:t>oscarlopez.iglesias@usc.gal</w:t>
        </w:r>
      </w:hyperlink>
      <w:r>
        <w:rPr>
          <w:sz w:val="16"/>
          <w:szCs w:val="16"/>
        </w:rPr>
        <w:t xml:space="preserve"> </w:t>
      </w:r>
    </w:p>
    <w:p w14:paraId="09D6BA30" w14:textId="77777777" w:rsidR="00D30CA4" w:rsidRDefault="00000000" w:rsidP="004E057F">
      <w:pPr>
        <w:widowControl/>
        <w:ind w:left="426" w:right="370"/>
        <w:rPr>
          <w:sz w:val="16"/>
          <w:szCs w:val="16"/>
        </w:rPr>
      </w:pPr>
      <w:hyperlink r:id="rId15" w:history="1">
        <w:r w:rsidR="00D30CA4">
          <w:rPr>
            <w:rStyle w:val="Hipervnculo"/>
            <w:sz w:val="16"/>
            <w:szCs w:val="16"/>
          </w:rPr>
          <w:t>https://orcid.org/0009-0002-0068-7167</w:t>
        </w:r>
      </w:hyperlink>
    </w:p>
    <w:p w14:paraId="0DB17D36" w14:textId="77777777" w:rsidR="00D30CA4" w:rsidRDefault="00D30CA4" w:rsidP="004E057F">
      <w:pPr>
        <w:widowControl/>
        <w:ind w:left="426" w:right="370"/>
        <w:rPr>
          <w:sz w:val="16"/>
          <w:szCs w:val="16"/>
          <w:highlight w:val="yellow"/>
        </w:rPr>
      </w:pPr>
      <w:r>
        <w:rPr>
          <w:sz w:val="16"/>
          <w:szCs w:val="16"/>
        </w:rPr>
        <w:t>Universidade de Santiago de Compostela (España)</w:t>
      </w:r>
    </w:p>
    <w:p w14:paraId="00000007" w14:textId="77777777" w:rsidR="00DC0353" w:rsidRDefault="00DC0353" w:rsidP="00D84F54">
      <w:pPr>
        <w:widowControl/>
        <w:spacing w:before="80"/>
        <w:ind w:right="85"/>
        <w:rPr>
          <w:sz w:val="20"/>
          <w:szCs w:val="20"/>
        </w:rPr>
      </w:pPr>
    </w:p>
    <w:tbl>
      <w:tblPr>
        <w:tblStyle w:val="a"/>
        <w:tblW w:w="7087" w:type="dxa"/>
        <w:tblInd w:w="421" w:type="dxa"/>
        <w:tblBorders>
          <w:top w:val="nil"/>
          <w:left w:val="nil"/>
          <w:bottom w:val="nil"/>
          <w:right w:val="nil"/>
          <w:insideH w:val="nil"/>
          <w:insideV w:val="nil"/>
        </w:tblBorders>
        <w:tblLayout w:type="fixed"/>
        <w:tblLook w:val="0400" w:firstRow="0" w:lastRow="0" w:firstColumn="0" w:lastColumn="0" w:noHBand="0" w:noVBand="1"/>
      </w:tblPr>
      <w:tblGrid>
        <w:gridCol w:w="2409"/>
        <w:gridCol w:w="4678"/>
      </w:tblGrid>
      <w:tr w:rsidR="00DC0353" w14:paraId="7D523F2D" w14:textId="77777777" w:rsidTr="112445FC">
        <w:tc>
          <w:tcPr>
            <w:tcW w:w="2409" w:type="dxa"/>
            <w:vAlign w:val="center"/>
          </w:tcPr>
          <w:p w14:paraId="00000008" w14:textId="77777777" w:rsidR="00DC0353" w:rsidRDefault="00000000" w:rsidP="633FC40F">
            <w:pPr>
              <w:widowControl/>
              <w:spacing w:before="177" w:line="204" w:lineRule="auto"/>
              <w:rPr>
                <w:b/>
                <w:bCs/>
                <w:sz w:val="18"/>
                <w:szCs w:val="18"/>
              </w:rPr>
            </w:pPr>
            <w:sdt>
              <w:sdtPr>
                <w:tag w:val="goog_rdk_2"/>
                <w:id w:val="-683904920"/>
              </w:sdtPr>
              <w:sdtContent/>
            </w:sdt>
            <w:r w:rsidR="004A2214" w:rsidRPr="633FC40F">
              <w:rPr>
                <w:b/>
                <w:bCs/>
                <w:sz w:val="18"/>
                <w:szCs w:val="18"/>
              </w:rPr>
              <w:t>Sumario</w:t>
            </w:r>
          </w:p>
        </w:tc>
        <w:tc>
          <w:tcPr>
            <w:tcW w:w="4678" w:type="dxa"/>
            <w:vAlign w:val="center"/>
          </w:tcPr>
          <w:p w14:paraId="00000009" w14:textId="77777777" w:rsidR="00DC0353" w:rsidRDefault="004A2214">
            <w:pPr>
              <w:widowControl/>
              <w:spacing w:before="177" w:line="204" w:lineRule="auto"/>
              <w:rPr>
                <w:b/>
                <w:sz w:val="18"/>
                <w:szCs w:val="18"/>
              </w:rPr>
            </w:pPr>
            <w:r>
              <w:rPr>
                <w:b/>
                <w:sz w:val="18"/>
                <w:szCs w:val="18"/>
              </w:rPr>
              <w:t>Resumen</w:t>
            </w:r>
          </w:p>
        </w:tc>
      </w:tr>
      <w:tr w:rsidR="00DC0353" w14:paraId="574EA6CB" w14:textId="77777777" w:rsidTr="112445FC">
        <w:tc>
          <w:tcPr>
            <w:tcW w:w="2409" w:type="dxa"/>
          </w:tcPr>
          <w:p w14:paraId="3430FBC0" w14:textId="77777777" w:rsidR="00625826" w:rsidRPr="002674FD" w:rsidRDefault="004A2214">
            <w:pPr>
              <w:widowControl/>
              <w:numPr>
                <w:ilvl w:val="0"/>
                <w:numId w:val="2"/>
              </w:numPr>
              <w:pBdr>
                <w:top w:val="nil"/>
                <w:left w:val="nil"/>
                <w:bottom w:val="nil"/>
                <w:right w:val="nil"/>
                <w:between w:val="nil"/>
              </w:pBdr>
              <w:spacing w:line="180" w:lineRule="auto"/>
              <w:ind w:left="169" w:right="36" w:hanging="142"/>
              <w:rPr>
                <w:color w:val="000000"/>
                <w:sz w:val="16"/>
                <w:szCs w:val="16"/>
              </w:rPr>
            </w:pPr>
            <w:r w:rsidRPr="002674FD">
              <w:rPr>
                <w:color w:val="808080"/>
                <w:sz w:val="16"/>
                <w:szCs w:val="16"/>
              </w:rPr>
              <w:t>Introducción</w:t>
            </w:r>
          </w:p>
          <w:p w14:paraId="0000000A" w14:textId="0F4776CF" w:rsidR="00DC0353" w:rsidRPr="002674FD" w:rsidRDefault="00625826">
            <w:pPr>
              <w:widowControl/>
              <w:numPr>
                <w:ilvl w:val="0"/>
                <w:numId w:val="2"/>
              </w:numPr>
              <w:pBdr>
                <w:top w:val="nil"/>
                <w:left w:val="nil"/>
                <w:bottom w:val="nil"/>
                <w:right w:val="nil"/>
                <w:between w:val="nil"/>
              </w:pBdr>
              <w:spacing w:line="180" w:lineRule="auto"/>
              <w:ind w:left="169" w:right="36" w:hanging="142"/>
              <w:rPr>
                <w:color w:val="000000"/>
                <w:sz w:val="16"/>
                <w:szCs w:val="16"/>
              </w:rPr>
            </w:pPr>
            <w:r w:rsidRPr="002674FD">
              <w:rPr>
                <w:color w:val="808080"/>
                <w:sz w:val="16"/>
                <w:szCs w:val="16"/>
              </w:rPr>
              <w:t>Marco teórico</w:t>
            </w:r>
          </w:p>
          <w:p w14:paraId="0000000D" w14:textId="1F48653D" w:rsidR="00DC0353" w:rsidRPr="002674FD" w:rsidRDefault="00625826">
            <w:pPr>
              <w:widowControl/>
              <w:numPr>
                <w:ilvl w:val="1"/>
                <w:numId w:val="2"/>
              </w:numPr>
              <w:pBdr>
                <w:top w:val="nil"/>
                <w:left w:val="nil"/>
                <w:bottom w:val="nil"/>
                <w:right w:val="nil"/>
                <w:between w:val="nil"/>
              </w:pBdr>
              <w:tabs>
                <w:tab w:val="left" w:pos="169"/>
              </w:tabs>
              <w:spacing w:before="9" w:line="199" w:lineRule="auto"/>
              <w:ind w:left="169" w:right="36" w:hanging="142"/>
              <w:rPr>
                <w:color w:val="000000"/>
                <w:sz w:val="16"/>
                <w:szCs w:val="16"/>
              </w:rPr>
            </w:pPr>
            <w:r w:rsidRPr="002674FD">
              <w:rPr>
                <w:color w:val="808080"/>
                <w:sz w:val="16"/>
                <w:szCs w:val="16"/>
              </w:rPr>
              <w:t>Pla</w:t>
            </w:r>
            <w:r w:rsidR="00372613" w:rsidRPr="002674FD">
              <w:rPr>
                <w:color w:val="808080"/>
                <w:sz w:val="16"/>
                <w:szCs w:val="16"/>
              </w:rPr>
              <w:t>t</w:t>
            </w:r>
            <w:r w:rsidRPr="002674FD">
              <w:rPr>
                <w:color w:val="808080"/>
                <w:sz w:val="16"/>
                <w:szCs w:val="16"/>
              </w:rPr>
              <w:t xml:space="preserve">aformas y </w:t>
            </w:r>
            <w:proofErr w:type="spellStart"/>
            <w:r w:rsidRPr="002674FD">
              <w:rPr>
                <w:color w:val="808080"/>
                <w:sz w:val="16"/>
                <w:szCs w:val="16"/>
              </w:rPr>
              <w:t>plataformizació</w:t>
            </w:r>
            <w:r w:rsidR="00372613" w:rsidRPr="002674FD">
              <w:rPr>
                <w:color w:val="808080"/>
                <w:sz w:val="16"/>
                <w:szCs w:val="16"/>
              </w:rPr>
              <w:t>n</w:t>
            </w:r>
            <w:proofErr w:type="spellEnd"/>
          </w:p>
          <w:p w14:paraId="2E11C1DE" w14:textId="77777777" w:rsidR="00372613" w:rsidRPr="002674FD" w:rsidRDefault="00372613" w:rsidP="00372613">
            <w:pPr>
              <w:widowControl/>
              <w:numPr>
                <w:ilvl w:val="1"/>
                <w:numId w:val="2"/>
              </w:numPr>
              <w:pBdr>
                <w:top w:val="nil"/>
                <w:left w:val="nil"/>
                <w:bottom w:val="nil"/>
                <w:right w:val="nil"/>
                <w:between w:val="nil"/>
              </w:pBdr>
              <w:tabs>
                <w:tab w:val="left" w:pos="169"/>
              </w:tabs>
              <w:spacing w:before="2" w:line="199" w:lineRule="auto"/>
              <w:ind w:left="169" w:right="36" w:hanging="142"/>
              <w:rPr>
                <w:color w:val="000000"/>
                <w:sz w:val="16"/>
                <w:szCs w:val="16"/>
              </w:rPr>
            </w:pPr>
            <w:r w:rsidRPr="002674FD">
              <w:rPr>
                <w:color w:val="808080"/>
                <w:sz w:val="16"/>
                <w:szCs w:val="16"/>
              </w:rPr>
              <w:t>La plataforma como nuevo modelo de economía digital</w:t>
            </w:r>
          </w:p>
          <w:p w14:paraId="62E9AB08" w14:textId="5B420B02" w:rsidR="00372613" w:rsidRPr="002674FD" w:rsidRDefault="00337049" w:rsidP="00372613">
            <w:pPr>
              <w:widowControl/>
              <w:numPr>
                <w:ilvl w:val="1"/>
                <w:numId w:val="2"/>
              </w:numPr>
              <w:pBdr>
                <w:top w:val="nil"/>
                <w:left w:val="nil"/>
                <w:bottom w:val="nil"/>
                <w:right w:val="nil"/>
                <w:between w:val="nil"/>
              </w:pBdr>
              <w:tabs>
                <w:tab w:val="left" w:pos="169"/>
              </w:tabs>
              <w:spacing w:before="2" w:line="199" w:lineRule="auto"/>
              <w:ind w:left="169" w:right="36" w:hanging="142"/>
              <w:rPr>
                <w:color w:val="000000"/>
                <w:sz w:val="16"/>
                <w:szCs w:val="16"/>
              </w:rPr>
            </w:pPr>
            <w:r>
              <w:rPr>
                <w:color w:val="808080"/>
                <w:sz w:val="16"/>
                <w:szCs w:val="16"/>
              </w:rPr>
              <w:t xml:space="preserve">Video </w:t>
            </w:r>
            <w:proofErr w:type="spellStart"/>
            <w:r>
              <w:rPr>
                <w:color w:val="808080"/>
                <w:sz w:val="16"/>
                <w:szCs w:val="16"/>
              </w:rPr>
              <w:t>on</w:t>
            </w:r>
            <w:proofErr w:type="spellEnd"/>
            <w:r>
              <w:rPr>
                <w:color w:val="808080"/>
                <w:sz w:val="16"/>
                <w:szCs w:val="16"/>
              </w:rPr>
              <w:t xml:space="preserve"> </w:t>
            </w:r>
            <w:proofErr w:type="spellStart"/>
            <w:r w:rsidR="001A59DD">
              <w:rPr>
                <w:color w:val="808080"/>
                <w:sz w:val="16"/>
                <w:szCs w:val="16"/>
              </w:rPr>
              <w:t>D</w:t>
            </w:r>
            <w:r>
              <w:rPr>
                <w:color w:val="808080"/>
                <w:sz w:val="16"/>
                <w:szCs w:val="16"/>
              </w:rPr>
              <w:t>emand</w:t>
            </w:r>
            <w:proofErr w:type="spellEnd"/>
            <w:r>
              <w:rPr>
                <w:color w:val="808080"/>
                <w:sz w:val="16"/>
                <w:szCs w:val="16"/>
              </w:rPr>
              <w:t xml:space="preserve"> </w:t>
            </w:r>
            <w:proofErr w:type="spellStart"/>
            <w:r w:rsidR="00372613" w:rsidRPr="002674FD">
              <w:rPr>
                <w:color w:val="808080"/>
                <w:sz w:val="16"/>
                <w:szCs w:val="16"/>
              </w:rPr>
              <w:t>VoD</w:t>
            </w:r>
            <w:proofErr w:type="spellEnd"/>
          </w:p>
          <w:p w14:paraId="26A1F108" w14:textId="0316FBF4" w:rsidR="00372613" w:rsidRPr="002674FD" w:rsidRDefault="00372613" w:rsidP="00372613">
            <w:pPr>
              <w:widowControl/>
              <w:numPr>
                <w:ilvl w:val="1"/>
                <w:numId w:val="2"/>
              </w:numPr>
              <w:pBdr>
                <w:top w:val="nil"/>
                <w:left w:val="nil"/>
                <w:bottom w:val="nil"/>
                <w:right w:val="nil"/>
                <w:between w:val="nil"/>
              </w:pBdr>
              <w:tabs>
                <w:tab w:val="left" w:pos="169"/>
              </w:tabs>
              <w:spacing w:before="2" w:line="199" w:lineRule="auto"/>
              <w:ind w:left="169" w:right="36" w:hanging="142"/>
              <w:rPr>
                <w:color w:val="000000"/>
                <w:sz w:val="16"/>
                <w:szCs w:val="16"/>
              </w:rPr>
            </w:pPr>
            <w:r w:rsidRPr="002674FD">
              <w:rPr>
                <w:color w:val="808080"/>
                <w:sz w:val="16"/>
                <w:szCs w:val="16"/>
              </w:rPr>
              <w:t>Las plataformas de transmisión libre (OTT)</w:t>
            </w:r>
          </w:p>
          <w:p w14:paraId="2C749DCE" w14:textId="77777777" w:rsidR="00372613" w:rsidRPr="002674FD" w:rsidRDefault="00372613" w:rsidP="00372613">
            <w:pPr>
              <w:widowControl/>
              <w:numPr>
                <w:ilvl w:val="1"/>
                <w:numId w:val="2"/>
              </w:numPr>
              <w:pBdr>
                <w:top w:val="nil"/>
                <w:left w:val="nil"/>
                <w:bottom w:val="nil"/>
                <w:right w:val="nil"/>
                <w:between w:val="nil"/>
              </w:pBdr>
              <w:tabs>
                <w:tab w:val="left" w:pos="169"/>
              </w:tabs>
              <w:spacing w:before="2" w:line="199" w:lineRule="auto"/>
              <w:ind w:left="169" w:right="36" w:hanging="142"/>
              <w:rPr>
                <w:color w:val="000000"/>
                <w:sz w:val="16"/>
                <w:szCs w:val="16"/>
              </w:rPr>
            </w:pPr>
            <w:r w:rsidRPr="002674FD">
              <w:rPr>
                <w:color w:val="808080"/>
                <w:sz w:val="16"/>
                <w:szCs w:val="16"/>
              </w:rPr>
              <w:t>El paradigma Netflix</w:t>
            </w:r>
          </w:p>
          <w:p w14:paraId="25811228" w14:textId="56B30285" w:rsidR="00372613" w:rsidRPr="002674FD" w:rsidRDefault="00372613" w:rsidP="00372613">
            <w:pPr>
              <w:widowControl/>
              <w:numPr>
                <w:ilvl w:val="1"/>
                <w:numId w:val="2"/>
              </w:numPr>
              <w:pBdr>
                <w:top w:val="nil"/>
                <w:left w:val="nil"/>
                <w:bottom w:val="nil"/>
                <w:right w:val="nil"/>
                <w:between w:val="nil"/>
              </w:pBdr>
              <w:tabs>
                <w:tab w:val="left" w:pos="169"/>
              </w:tabs>
              <w:spacing w:before="2" w:line="199" w:lineRule="auto"/>
              <w:ind w:left="169" w:right="36" w:hanging="142"/>
              <w:rPr>
                <w:color w:val="000000"/>
                <w:sz w:val="16"/>
                <w:szCs w:val="16"/>
              </w:rPr>
            </w:pPr>
            <w:r w:rsidRPr="002674FD">
              <w:rPr>
                <w:color w:val="808080"/>
                <w:sz w:val="16"/>
                <w:szCs w:val="16"/>
              </w:rPr>
              <w:t>RTVE Play, la OTT de servicio público</w:t>
            </w:r>
          </w:p>
          <w:p w14:paraId="0FC3E392" w14:textId="636A4B56" w:rsidR="00372613" w:rsidRPr="002674FD" w:rsidRDefault="00372613" w:rsidP="00372613">
            <w:pPr>
              <w:widowControl/>
              <w:numPr>
                <w:ilvl w:val="0"/>
                <w:numId w:val="2"/>
              </w:numPr>
              <w:pBdr>
                <w:top w:val="nil"/>
                <w:left w:val="nil"/>
                <w:bottom w:val="nil"/>
                <w:right w:val="nil"/>
                <w:between w:val="nil"/>
              </w:pBdr>
              <w:spacing w:line="180" w:lineRule="auto"/>
              <w:ind w:left="169" w:right="36" w:hanging="142"/>
              <w:rPr>
                <w:color w:val="000000"/>
                <w:sz w:val="16"/>
                <w:szCs w:val="16"/>
              </w:rPr>
            </w:pPr>
            <w:r w:rsidRPr="002674FD">
              <w:rPr>
                <w:color w:val="808080"/>
                <w:sz w:val="16"/>
                <w:szCs w:val="16"/>
              </w:rPr>
              <w:t>Metodología</w:t>
            </w:r>
          </w:p>
          <w:p w14:paraId="423BEEE8" w14:textId="7EDD43E0" w:rsidR="00C87934" w:rsidRPr="00C87934" w:rsidRDefault="00C87934">
            <w:pPr>
              <w:widowControl/>
              <w:numPr>
                <w:ilvl w:val="0"/>
                <w:numId w:val="2"/>
              </w:numPr>
              <w:pBdr>
                <w:top w:val="nil"/>
                <w:left w:val="nil"/>
                <w:bottom w:val="nil"/>
                <w:right w:val="nil"/>
                <w:between w:val="nil"/>
              </w:pBdr>
              <w:spacing w:line="173" w:lineRule="auto"/>
              <w:ind w:left="169" w:right="36" w:hanging="142"/>
              <w:rPr>
                <w:color w:val="000000"/>
                <w:sz w:val="16"/>
                <w:szCs w:val="16"/>
              </w:rPr>
            </w:pPr>
            <w:r>
              <w:rPr>
                <w:color w:val="808080"/>
                <w:sz w:val="16"/>
                <w:szCs w:val="16"/>
              </w:rPr>
              <w:t>Análisis</w:t>
            </w:r>
          </w:p>
          <w:p w14:paraId="490ABFCE" w14:textId="77777777" w:rsidR="00764145" w:rsidRPr="006D79F1" w:rsidRDefault="00856CAD" w:rsidP="00764145">
            <w:pPr>
              <w:pStyle w:val="Prrafodelista"/>
              <w:widowControl/>
              <w:numPr>
                <w:ilvl w:val="1"/>
                <w:numId w:val="2"/>
              </w:numPr>
              <w:pBdr>
                <w:top w:val="nil"/>
                <w:left w:val="nil"/>
                <w:bottom w:val="nil"/>
                <w:right w:val="nil"/>
                <w:between w:val="nil"/>
              </w:pBdr>
              <w:spacing w:line="173" w:lineRule="auto"/>
              <w:ind w:right="36"/>
              <w:rPr>
                <w:rFonts w:ascii="Garamond" w:eastAsia="Garamond" w:hAnsi="Garamond" w:cs="Garamond"/>
                <w:color w:val="808080"/>
                <w:sz w:val="16"/>
                <w:szCs w:val="16"/>
              </w:rPr>
            </w:pPr>
            <w:r w:rsidRPr="3DB21AFF">
              <w:rPr>
                <w:rFonts w:ascii="Garamond" w:eastAsia="Garamond" w:hAnsi="Garamond" w:cs="Garamond"/>
                <w:color w:val="808080" w:themeColor="background1" w:themeShade="80"/>
                <w:sz w:val="16"/>
                <w:szCs w:val="16"/>
              </w:rPr>
              <w:t>Análisis de la Ley 13/2022 y la normativa de RTVE</w:t>
            </w:r>
          </w:p>
          <w:p w14:paraId="33AF5842" w14:textId="1A03A396" w:rsidR="00187104" w:rsidRPr="006D79F1" w:rsidRDefault="00CF69B3" w:rsidP="00455689">
            <w:pPr>
              <w:pStyle w:val="Prrafodelista"/>
              <w:widowControl/>
              <w:numPr>
                <w:ilvl w:val="1"/>
                <w:numId w:val="2"/>
              </w:numPr>
              <w:pBdr>
                <w:top w:val="nil"/>
                <w:left w:val="nil"/>
                <w:bottom w:val="nil"/>
                <w:right w:val="nil"/>
                <w:between w:val="nil"/>
              </w:pBdr>
              <w:spacing w:line="173" w:lineRule="auto"/>
              <w:ind w:right="36"/>
              <w:rPr>
                <w:rFonts w:ascii="Garamond" w:eastAsia="Garamond" w:hAnsi="Garamond" w:cs="Garamond"/>
                <w:color w:val="808080"/>
                <w:sz w:val="16"/>
                <w:szCs w:val="16"/>
              </w:rPr>
            </w:pPr>
            <w:r w:rsidRPr="006D79F1">
              <w:rPr>
                <w:rFonts w:ascii="Garamond" w:eastAsia="Garamond" w:hAnsi="Garamond" w:cs="Garamond"/>
                <w:color w:val="808080"/>
                <w:sz w:val="16"/>
                <w:szCs w:val="16"/>
              </w:rPr>
              <w:t>Análisis de la interfaz web</w:t>
            </w:r>
          </w:p>
          <w:p w14:paraId="008D7A94" w14:textId="65E6E0BB" w:rsidR="00455689" w:rsidRPr="006D79F1" w:rsidRDefault="00CF69B3" w:rsidP="00975882">
            <w:pPr>
              <w:pStyle w:val="Prrafodelista"/>
              <w:widowControl/>
              <w:numPr>
                <w:ilvl w:val="1"/>
                <w:numId w:val="2"/>
              </w:numPr>
              <w:pBdr>
                <w:top w:val="nil"/>
                <w:left w:val="nil"/>
                <w:bottom w:val="nil"/>
                <w:right w:val="nil"/>
                <w:between w:val="nil"/>
              </w:pBdr>
              <w:spacing w:line="173" w:lineRule="auto"/>
              <w:ind w:right="36"/>
              <w:rPr>
                <w:rFonts w:ascii="Garamond" w:eastAsia="Garamond" w:hAnsi="Garamond" w:cs="Garamond"/>
                <w:color w:val="808080"/>
                <w:sz w:val="16"/>
                <w:szCs w:val="16"/>
              </w:rPr>
            </w:pPr>
            <w:r w:rsidRPr="006D79F1">
              <w:rPr>
                <w:rFonts w:ascii="Garamond" w:eastAsia="Garamond" w:hAnsi="Garamond" w:cs="Garamond"/>
                <w:color w:val="808080"/>
                <w:sz w:val="16"/>
                <w:szCs w:val="16"/>
              </w:rPr>
              <w:t>Consulta de datos internos</w:t>
            </w:r>
            <w:r w:rsidR="00975882" w:rsidRPr="006D79F1">
              <w:rPr>
                <w:rFonts w:ascii="Garamond" w:eastAsia="Garamond" w:hAnsi="Garamond" w:cs="Garamond"/>
                <w:color w:val="808080"/>
                <w:sz w:val="16"/>
                <w:szCs w:val="16"/>
              </w:rPr>
              <w:t xml:space="preserve"> a</w:t>
            </w:r>
            <w:r w:rsidRPr="006D79F1">
              <w:rPr>
                <w:rFonts w:ascii="Garamond" w:eastAsia="Garamond" w:hAnsi="Garamond" w:cs="Garamond"/>
                <w:color w:val="808080"/>
                <w:sz w:val="16"/>
                <w:szCs w:val="16"/>
              </w:rPr>
              <w:t xml:space="preserve"> RTVE</w:t>
            </w:r>
          </w:p>
          <w:p w14:paraId="00000011" w14:textId="4C465BC8" w:rsidR="00DC0353" w:rsidRPr="002674FD" w:rsidRDefault="004A2214">
            <w:pPr>
              <w:widowControl/>
              <w:numPr>
                <w:ilvl w:val="0"/>
                <w:numId w:val="2"/>
              </w:numPr>
              <w:pBdr>
                <w:top w:val="nil"/>
                <w:left w:val="nil"/>
                <w:bottom w:val="nil"/>
                <w:right w:val="nil"/>
                <w:between w:val="nil"/>
              </w:pBdr>
              <w:spacing w:line="173" w:lineRule="auto"/>
              <w:ind w:left="169" w:right="36" w:hanging="142"/>
              <w:rPr>
                <w:color w:val="000000"/>
                <w:sz w:val="16"/>
                <w:szCs w:val="16"/>
              </w:rPr>
            </w:pPr>
            <w:r w:rsidRPr="002674FD">
              <w:rPr>
                <w:color w:val="808080"/>
                <w:sz w:val="16"/>
                <w:szCs w:val="16"/>
              </w:rPr>
              <w:t>Discusión y conclusiones</w:t>
            </w:r>
          </w:p>
          <w:p w14:paraId="00000012" w14:textId="77777777" w:rsidR="00DC0353" w:rsidRPr="002674FD" w:rsidRDefault="004A2214">
            <w:pPr>
              <w:widowControl/>
              <w:numPr>
                <w:ilvl w:val="0"/>
                <w:numId w:val="2"/>
              </w:numPr>
              <w:pBdr>
                <w:top w:val="nil"/>
                <w:left w:val="nil"/>
                <w:bottom w:val="nil"/>
                <w:right w:val="nil"/>
                <w:between w:val="nil"/>
              </w:pBdr>
              <w:spacing w:line="198" w:lineRule="auto"/>
              <w:ind w:left="169" w:right="36" w:hanging="142"/>
              <w:rPr>
                <w:color w:val="000000"/>
                <w:sz w:val="16"/>
                <w:szCs w:val="16"/>
              </w:rPr>
            </w:pPr>
            <w:r w:rsidRPr="002674FD">
              <w:rPr>
                <w:color w:val="808080"/>
                <w:sz w:val="16"/>
                <w:szCs w:val="16"/>
              </w:rPr>
              <w:t>Bibliografía</w:t>
            </w:r>
          </w:p>
          <w:p w14:paraId="00000013" w14:textId="77777777" w:rsidR="00DC0353" w:rsidRDefault="00DC0353">
            <w:pPr>
              <w:widowControl/>
              <w:spacing w:before="177" w:line="204" w:lineRule="auto"/>
              <w:ind w:left="169" w:hanging="142"/>
              <w:rPr>
                <w:b/>
                <w:sz w:val="18"/>
                <w:szCs w:val="18"/>
              </w:rPr>
            </w:pPr>
          </w:p>
        </w:tc>
        <w:tc>
          <w:tcPr>
            <w:tcW w:w="4678" w:type="dxa"/>
          </w:tcPr>
          <w:p w14:paraId="3648F3E1" w14:textId="6AAA8CF1" w:rsidR="00DC0353" w:rsidRPr="00B94699" w:rsidRDefault="568FE53D" w:rsidP="633FC40F">
            <w:pPr>
              <w:widowControl/>
              <w:spacing w:line="204" w:lineRule="auto"/>
              <w:jc w:val="both"/>
              <w:rPr>
                <w:sz w:val="18"/>
                <w:szCs w:val="18"/>
              </w:rPr>
            </w:pPr>
            <w:r w:rsidRPr="00B94699">
              <w:rPr>
                <w:sz w:val="18"/>
                <w:szCs w:val="18"/>
              </w:rPr>
              <w:t>La evolución del secto</w:t>
            </w:r>
            <w:r w:rsidR="2D9796D8" w:rsidRPr="00B94699">
              <w:rPr>
                <w:sz w:val="18"/>
                <w:szCs w:val="18"/>
              </w:rPr>
              <w:t xml:space="preserve">r </w:t>
            </w:r>
            <w:r w:rsidRPr="00B94699">
              <w:rPr>
                <w:sz w:val="18"/>
                <w:szCs w:val="18"/>
              </w:rPr>
              <w:t>audiovisual</w:t>
            </w:r>
            <w:r w:rsidR="44414F50" w:rsidRPr="00B94699">
              <w:rPr>
                <w:sz w:val="18"/>
                <w:szCs w:val="18"/>
              </w:rPr>
              <w:t xml:space="preserve"> tras </w:t>
            </w:r>
            <w:r w:rsidRPr="00B94699">
              <w:rPr>
                <w:sz w:val="18"/>
                <w:szCs w:val="18"/>
              </w:rPr>
              <w:t>la popularización de</w:t>
            </w:r>
            <w:r w:rsidR="7F36B2FD" w:rsidRPr="00B94699">
              <w:rPr>
                <w:sz w:val="18"/>
                <w:szCs w:val="18"/>
              </w:rPr>
              <w:t>l modelo disruptivo de las plataformas</w:t>
            </w:r>
            <w:r w:rsidRPr="00B94699">
              <w:rPr>
                <w:sz w:val="18"/>
                <w:szCs w:val="18"/>
              </w:rPr>
              <w:t xml:space="preserve"> ha obligado a los poderes públicos a actualizar </w:t>
            </w:r>
            <w:r w:rsidR="136FD209" w:rsidRPr="00B94699">
              <w:rPr>
                <w:sz w:val="18"/>
                <w:szCs w:val="18"/>
              </w:rPr>
              <w:t xml:space="preserve">sus marcos normativos. </w:t>
            </w:r>
            <w:r w:rsidR="0C6ACA2E" w:rsidRPr="00B94699">
              <w:rPr>
                <w:sz w:val="18"/>
                <w:szCs w:val="18"/>
              </w:rPr>
              <w:t>En este contexto</w:t>
            </w:r>
            <w:r w:rsidR="136FD209" w:rsidRPr="00B94699">
              <w:rPr>
                <w:sz w:val="18"/>
                <w:szCs w:val="18"/>
              </w:rPr>
              <w:t>, l</w:t>
            </w:r>
            <w:r w:rsidRPr="00B94699">
              <w:rPr>
                <w:sz w:val="18"/>
                <w:szCs w:val="18"/>
              </w:rPr>
              <w:t xml:space="preserve">os Medios de Servicio Público (PSM) han implantado estrategias corporativas y comerciales para </w:t>
            </w:r>
            <w:r w:rsidR="2B7954C6" w:rsidRPr="00B94699">
              <w:rPr>
                <w:sz w:val="18"/>
                <w:szCs w:val="18"/>
              </w:rPr>
              <w:t>competir con operadores transnacionales</w:t>
            </w:r>
            <w:r w:rsidR="38B59897" w:rsidRPr="00B94699">
              <w:rPr>
                <w:sz w:val="18"/>
                <w:szCs w:val="18"/>
              </w:rPr>
              <w:t>, dotados de mayores</w:t>
            </w:r>
            <w:r w:rsidRPr="00B94699">
              <w:rPr>
                <w:sz w:val="18"/>
                <w:szCs w:val="18"/>
              </w:rPr>
              <w:t xml:space="preserve"> capacidades económicas y productivas</w:t>
            </w:r>
            <w:r w:rsidR="58CBE4CF" w:rsidRPr="00B94699">
              <w:rPr>
                <w:sz w:val="18"/>
                <w:szCs w:val="18"/>
              </w:rPr>
              <w:t xml:space="preserve">, </w:t>
            </w:r>
            <w:r w:rsidR="7CB0F729" w:rsidRPr="00B94699">
              <w:rPr>
                <w:sz w:val="18"/>
                <w:szCs w:val="18"/>
              </w:rPr>
              <w:t>subordin</w:t>
            </w:r>
            <w:r w:rsidR="58CBE4CF" w:rsidRPr="00B94699">
              <w:rPr>
                <w:sz w:val="18"/>
                <w:szCs w:val="18"/>
              </w:rPr>
              <w:t>ando en ocasiones su misión de servicio público.</w:t>
            </w:r>
          </w:p>
          <w:p w14:paraId="3FE0DAC8" w14:textId="72D4C839" w:rsidR="112445FC" w:rsidRPr="00B94699" w:rsidRDefault="112445FC" w:rsidP="112445FC">
            <w:pPr>
              <w:widowControl/>
              <w:spacing w:line="204" w:lineRule="auto"/>
              <w:jc w:val="both"/>
              <w:rPr>
                <w:sz w:val="18"/>
                <w:szCs w:val="18"/>
              </w:rPr>
            </w:pPr>
          </w:p>
          <w:p w14:paraId="6F40E7A0" w14:textId="77777777" w:rsidR="00DC0353" w:rsidRDefault="58CBE4CF" w:rsidP="00020224">
            <w:pPr>
              <w:widowControl/>
              <w:spacing w:line="204" w:lineRule="auto"/>
              <w:jc w:val="both"/>
              <w:rPr>
                <w:sz w:val="18"/>
                <w:szCs w:val="18"/>
              </w:rPr>
            </w:pPr>
            <w:r w:rsidRPr="00B94699">
              <w:rPr>
                <w:sz w:val="18"/>
                <w:szCs w:val="18"/>
              </w:rPr>
              <w:t xml:space="preserve">En este artículo, </w:t>
            </w:r>
            <w:r w:rsidR="378703DF" w:rsidRPr="00B94699">
              <w:rPr>
                <w:sz w:val="18"/>
                <w:szCs w:val="18"/>
              </w:rPr>
              <w:t>estudiamos el caso de la plataforma</w:t>
            </w:r>
            <w:r w:rsidR="5683998B" w:rsidRPr="00B94699">
              <w:rPr>
                <w:sz w:val="18"/>
                <w:szCs w:val="18"/>
              </w:rPr>
              <w:t xml:space="preserve"> pública</w:t>
            </w:r>
            <w:r w:rsidR="378703DF" w:rsidRPr="00B94699">
              <w:rPr>
                <w:sz w:val="18"/>
                <w:szCs w:val="18"/>
              </w:rPr>
              <w:t xml:space="preserve"> RTVE Play, analizando su grado de cumplimiento de los preceptos </w:t>
            </w:r>
            <w:r w:rsidR="7562AB76" w:rsidRPr="00B94699">
              <w:rPr>
                <w:sz w:val="18"/>
                <w:szCs w:val="18"/>
              </w:rPr>
              <w:t>de</w:t>
            </w:r>
            <w:r w:rsidR="378703DF" w:rsidRPr="00B94699">
              <w:rPr>
                <w:sz w:val="18"/>
                <w:szCs w:val="18"/>
              </w:rPr>
              <w:t xml:space="preserve"> la Ley 13/2022 General de Comunicación Audiovisual, que </w:t>
            </w:r>
            <w:r w:rsidR="4E829F34" w:rsidRPr="00B94699">
              <w:rPr>
                <w:sz w:val="18"/>
                <w:szCs w:val="18"/>
              </w:rPr>
              <w:t>impon</w:t>
            </w:r>
            <w:r w:rsidR="378703DF" w:rsidRPr="00B94699">
              <w:rPr>
                <w:sz w:val="18"/>
                <w:szCs w:val="18"/>
              </w:rPr>
              <w:t>e mayores obligacio</w:t>
            </w:r>
            <w:r w:rsidR="5DC5D5B0" w:rsidRPr="00B94699">
              <w:rPr>
                <w:sz w:val="18"/>
                <w:szCs w:val="18"/>
              </w:rPr>
              <w:t xml:space="preserve">nes a las plataformas, </w:t>
            </w:r>
            <w:r w:rsidR="75B2D3E0" w:rsidRPr="00B94699">
              <w:rPr>
                <w:sz w:val="18"/>
                <w:szCs w:val="18"/>
              </w:rPr>
              <w:t>y su grado de transparencia y compromiso, en tanto</w:t>
            </w:r>
            <w:r w:rsidR="1F7BBFD7" w:rsidRPr="00B94699">
              <w:rPr>
                <w:sz w:val="18"/>
                <w:szCs w:val="18"/>
              </w:rPr>
              <w:t xml:space="preserve"> </w:t>
            </w:r>
            <w:r w:rsidR="75B2D3E0" w:rsidRPr="00B94699">
              <w:rPr>
                <w:sz w:val="18"/>
                <w:szCs w:val="18"/>
              </w:rPr>
              <w:t>servicio público, con principios legalmente estipulados como la diversidad lingüística, la protección del menor y la accesibilidad.</w:t>
            </w:r>
          </w:p>
          <w:p w14:paraId="10476EBC" w14:textId="77777777" w:rsidR="008C5B24" w:rsidRDefault="008C5B24" w:rsidP="00020224">
            <w:pPr>
              <w:widowControl/>
              <w:spacing w:line="204" w:lineRule="auto"/>
              <w:jc w:val="both"/>
              <w:rPr>
                <w:sz w:val="18"/>
                <w:szCs w:val="18"/>
              </w:rPr>
            </w:pPr>
          </w:p>
          <w:p w14:paraId="1F6FD5DA" w14:textId="77777777" w:rsidR="008C5B24" w:rsidRDefault="008C5B24" w:rsidP="008C5B24">
            <w:pPr>
              <w:widowControl/>
              <w:spacing w:before="177" w:line="204" w:lineRule="auto"/>
              <w:ind w:left="660"/>
              <w:jc w:val="both"/>
              <w:rPr>
                <w:b/>
                <w:sz w:val="18"/>
                <w:szCs w:val="18"/>
              </w:rPr>
            </w:pPr>
            <w:r>
              <w:rPr>
                <w:b/>
                <w:sz w:val="18"/>
                <w:szCs w:val="18"/>
              </w:rPr>
              <w:t>Palabras clave</w:t>
            </w:r>
          </w:p>
          <w:p w14:paraId="206BBE79" w14:textId="77777777" w:rsidR="008C5B24" w:rsidRDefault="008C5B24" w:rsidP="008C5B24">
            <w:pPr>
              <w:widowControl/>
              <w:spacing w:before="9" w:line="199" w:lineRule="auto"/>
              <w:ind w:left="660" w:right="134"/>
              <w:jc w:val="both"/>
              <w:rPr>
                <w:sz w:val="18"/>
                <w:szCs w:val="18"/>
              </w:rPr>
            </w:pPr>
            <w:r w:rsidRPr="002674FD">
              <w:rPr>
                <w:sz w:val="18"/>
                <w:szCs w:val="18"/>
              </w:rPr>
              <w:t>“RTVE”; “</w:t>
            </w:r>
            <w:proofErr w:type="spellStart"/>
            <w:r w:rsidRPr="002674FD">
              <w:rPr>
                <w:sz w:val="18"/>
                <w:szCs w:val="18"/>
              </w:rPr>
              <w:t>Streaming</w:t>
            </w:r>
            <w:proofErr w:type="spellEnd"/>
            <w:r w:rsidRPr="002674FD">
              <w:rPr>
                <w:sz w:val="18"/>
                <w:szCs w:val="18"/>
              </w:rPr>
              <w:t xml:space="preserve">”: “Televisión”; </w:t>
            </w:r>
            <w:r>
              <w:rPr>
                <w:sz w:val="18"/>
                <w:szCs w:val="18"/>
              </w:rPr>
              <w:t>“</w:t>
            </w:r>
            <w:r w:rsidRPr="002674FD">
              <w:rPr>
                <w:sz w:val="18"/>
                <w:szCs w:val="18"/>
              </w:rPr>
              <w:t>Plataforma</w:t>
            </w:r>
            <w:r>
              <w:rPr>
                <w:sz w:val="18"/>
                <w:szCs w:val="18"/>
              </w:rPr>
              <w:t>s audiovisuales”; “PSM”</w:t>
            </w:r>
          </w:p>
          <w:p w14:paraId="03C0B516" w14:textId="77777777" w:rsidR="008C5B24" w:rsidRDefault="008C5B24" w:rsidP="00020224">
            <w:pPr>
              <w:widowControl/>
              <w:spacing w:line="204" w:lineRule="auto"/>
              <w:jc w:val="both"/>
              <w:rPr>
                <w:sz w:val="18"/>
                <w:szCs w:val="18"/>
              </w:rPr>
            </w:pPr>
          </w:p>
          <w:p w14:paraId="133D3741" w14:textId="77777777" w:rsidR="004E057F" w:rsidRDefault="004E057F" w:rsidP="00020224">
            <w:pPr>
              <w:widowControl/>
              <w:spacing w:line="204" w:lineRule="auto"/>
              <w:jc w:val="both"/>
              <w:rPr>
                <w:sz w:val="18"/>
                <w:szCs w:val="18"/>
              </w:rPr>
            </w:pPr>
          </w:p>
          <w:p w14:paraId="1F7E4F60" w14:textId="77777777" w:rsidR="004E057F" w:rsidRDefault="004E057F" w:rsidP="00020224">
            <w:pPr>
              <w:widowControl/>
              <w:spacing w:line="204" w:lineRule="auto"/>
              <w:jc w:val="both"/>
              <w:rPr>
                <w:sz w:val="18"/>
                <w:szCs w:val="18"/>
              </w:rPr>
            </w:pPr>
          </w:p>
          <w:p w14:paraId="66CC6B3F" w14:textId="77777777" w:rsidR="004E057F" w:rsidRDefault="004E057F" w:rsidP="00020224">
            <w:pPr>
              <w:widowControl/>
              <w:spacing w:line="204" w:lineRule="auto"/>
              <w:jc w:val="both"/>
              <w:rPr>
                <w:sz w:val="18"/>
                <w:szCs w:val="18"/>
              </w:rPr>
            </w:pPr>
          </w:p>
          <w:p w14:paraId="00000014" w14:textId="3DA4DC7F" w:rsidR="004E057F" w:rsidRPr="00B94699" w:rsidRDefault="004E057F" w:rsidP="00020224">
            <w:pPr>
              <w:widowControl/>
              <w:spacing w:line="204" w:lineRule="auto"/>
              <w:jc w:val="both"/>
              <w:rPr>
                <w:sz w:val="18"/>
                <w:szCs w:val="18"/>
              </w:rPr>
            </w:pPr>
          </w:p>
        </w:tc>
      </w:tr>
    </w:tbl>
    <w:p w14:paraId="126FC489" w14:textId="77777777" w:rsidR="008C5B24" w:rsidRDefault="008C5B24" w:rsidP="008C5B24">
      <w:pPr>
        <w:widowControl/>
        <w:spacing w:before="9" w:line="199" w:lineRule="auto"/>
        <w:ind w:right="134"/>
        <w:jc w:val="both"/>
        <w:rPr>
          <w:sz w:val="18"/>
          <w:szCs w:val="18"/>
        </w:rPr>
      </w:pPr>
    </w:p>
    <w:p w14:paraId="5D3F1F2A" w14:textId="41AAA2EE" w:rsidR="004E057F" w:rsidRDefault="004E057F" w:rsidP="004E057F">
      <w:pPr>
        <w:widowControl/>
        <w:spacing w:before="120" w:line="324" w:lineRule="auto"/>
        <w:ind w:left="4708" w:right="1059"/>
        <w:rPr>
          <w:rFonts w:ascii="EB Garamond" w:eastAsia="EB Garamond" w:hAnsi="EB Garamond" w:cs="EB Garamond"/>
          <w:sz w:val="16"/>
          <w:szCs w:val="16"/>
        </w:rPr>
      </w:pPr>
      <w:r>
        <w:rPr>
          <w:rFonts w:ascii="EB Garamond" w:eastAsia="EB Garamond" w:hAnsi="EB Garamond" w:cs="EB Garamond"/>
          <w:color w:val="808080"/>
          <w:sz w:val="16"/>
          <w:szCs w:val="16"/>
        </w:rPr>
        <w:lastRenderedPageBreak/>
        <w:t>Fecha recepción: 12/09/2025 Fecha revisión: 24/12/202</w:t>
      </w:r>
      <w:r>
        <w:rPr>
          <w:noProof/>
        </w:rPr>
        <w:drawing>
          <wp:anchor distT="0" distB="0" distL="0" distR="0" simplePos="0" relativeHeight="251660288" behindDoc="0" locked="0" layoutInCell="1" hidden="0" allowOverlap="1" wp14:anchorId="3E7604E5" wp14:editId="50A69BA8">
            <wp:simplePos x="0" y="0"/>
            <wp:positionH relativeFrom="column">
              <wp:posOffset>273050</wp:posOffset>
            </wp:positionH>
            <wp:positionV relativeFrom="paragraph">
              <wp:posOffset>209550</wp:posOffset>
            </wp:positionV>
            <wp:extent cx="1924913" cy="473114"/>
            <wp:effectExtent l="0" t="0" r="0" b="0"/>
            <wp:wrapNone/>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1924913" cy="473114"/>
                    </a:xfrm>
                    <a:prstGeom prst="rect">
                      <a:avLst/>
                    </a:prstGeom>
                    <a:ln/>
                  </pic:spPr>
                </pic:pic>
              </a:graphicData>
            </a:graphic>
          </wp:anchor>
        </w:drawing>
      </w:r>
      <w:r>
        <w:rPr>
          <w:rFonts w:ascii="EB Garamond" w:eastAsia="EB Garamond" w:hAnsi="EB Garamond" w:cs="EB Garamond"/>
          <w:color w:val="808080"/>
          <w:sz w:val="16"/>
          <w:szCs w:val="16"/>
        </w:rPr>
        <w:t>5</w:t>
      </w:r>
    </w:p>
    <w:p w14:paraId="599B8624" w14:textId="77777777" w:rsidR="004E057F" w:rsidRDefault="004E057F" w:rsidP="004E057F">
      <w:pPr>
        <w:widowControl/>
        <w:spacing w:before="1"/>
        <w:ind w:left="4708"/>
        <w:rPr>
          <w:rFonts w:ascii="EB Garamond" w:eastAsia="EB Garamond" w:hAnsi="EB Garamond" w:cs="EB Garamond"/>
          <w:sz w:val="16"/>
          <w:szCs w:val="16"/>
        </w:rPr>
      </w:pPr>
      <w:r w:rsidRPr="633FC40F">
        <w:rPr>
          <w:rFonts w:ascii="EB Garamond" w:eastAsia="EB Garamond" w:hAnsi="EB Garamond" w:cs="EB Garamond"/>
          <w:color w:val="808080" w:themeColor="background1" w:themeShade="80"/>
          <w:sz w:val="16"/>
          <w:szCs w:val="16"/>
        </w:rPr>
        <w:t xml:space="preserve">Fecha de publicación: </w:t>
      </w:r>
      <w:bookmarkStart w:id="1" w:name="_Hlk220672382"/>
      <w:r>
        <w:rPr>
          <w:rFonts w:ascii="EB Garamond" w:eastAsia="EB Garamond" w:hAnsi="EB Garamond" w:cs="EB Garamond"/>
          <w:color w:val="808080" w:themeColor="background1" w:themeShade="80"/>
          <w:sz w:val="16"/>
          <w:szCs w:val="16"/>
        </w:rPr>
        <w:t>30</w:t>
      </w:r>
      <w:r w:rsidRPr="633FC40F">
        <w:rPr>
          <w:rFonts w:ascii="EB Garamond" w:eastAsia="EB Garamond" w:hAnsi="EB Garamond" w:cs="EB Garamond"/>
          <w:color w:val="808080" w:themeColor="background1" w:themeShade="80"/>
          <w:sz w:val="16"/>
          <w:szCs w:val="16"/>
        </w:rPr>
        <w:t>/</w:t>
      </w:r>
      <w:r>
        <w:rPr>
          <w:rFonts w:ascii="EB Garamond" w:eastAsia="EB Garamond" w:hAnsi="EB Garamond" w:cs="EB Garamond"/>
          <w:color w:val="808080" w:themeColor="background1" w:themeShade="80"/>
          <w:sz w:val="16"/>
          <w:szCs w:val="16"/>
        </w:rPr>
        <w:t>01</w:t>
      </w:r>
      <w:r w:rsidRPr="633FC40F">
        <w:rPr>
          <w:rFonts w:ascii="EB Garamond" w:eastAsia="EB Garamond" w:hAnsi="EB Garamond" w:cs="EB Garamond"/>
          <w:color w:val="808080" w:themeColor="background1" w:themeShade="80"/>
          <w:sz w:val="16"/>
          <w:szCs w:val="16"/>
        </w:rPr>
        <w:t>/</w:t>
      </w:r>
      <w:sdt>
        <w:sdtPr>
          <w:tag w:val="goog_rdk_0"/>
          <w:id w:val="871123179"/>
        </w:sdtPr>
        <w:sdtContent/>
      </w:sdt>
      <w:r w:rsidRPr="633FC40F">
        <w:rPr>
          <w:rFonts w:ascii="EB Garamond" w:eastAsia="EB Garamond" w:hAnsi="EB Garamond" w:cs="EB Garamond"/>
          <w:color w:val="808080" w:themeColor="background1" w:themeShade="80"/>
          <w:sz w:val="16"/>
          <w:szCs w:val="16"/>
        </w:rPr>
        <w:t>202</w:t>
      </w:r>
      <w:r>
        <w:rPr>
          <w:rFonts w:ascii="EB Garamond" w:eastAsia="EB Garamond" w:hAnsi="EB Garamond" w:cs="EB Garamond"/>
          <w:color w:val="808080" w:themeColor="background1" w:themeShade="80"/>
          <w:sz w:val="16"/>
          <w:szCs w:val="16"/>
        </w:rPr>
        <w:t>6</w:t>
      </w:r>
      <w:bookmarkEnd w:id="1"/>
    </w:p>
    <w:p w14:paraId="14BB93D8" w14:textId="77777777" w:rsidR="008C5B24" w:rsidRDefault="008C5B24" w:rsidP="008C5B24">
      <w:pPr>
        <w:widowControl/>
        <w:spacing w:before="39" w:line="252" w:lineRule="auto"/>
        <w:ind w:left="638" w:right="130"/>
        <w:rPr>
          <w:rFonts w:ascii="Arial Narrow" w:eastAsia="Arial Narrow" w:hAnsi="Arial Narrow" w:cs="Arial Narrow"/>
          <w:color w:val="231F20"/>
          <w:sz w:val="30"/>
          <w:szCs w:val="30"/>
        </w:rPr>
      </w:pPr>
    </w:p>
    <w:p w14:paraId="1E16E8BB" w14:textId="0B83A2F1" w:rsidR="008C5B24" w:rsidRDefault="008C5B24" w:rsidP="008C5B24">
      <w:pPr>
        <w:widowControl/>
        <w:spacing w:before="80"/>
        <w:ind w:left="426" w:right="370"/>
        <w:rPr>
          <w:rFonts w:ascii="Arial Narrow" w:eastAsia="Arial Narrow" w:hAnsi="Arial Narrow" w:cs="Arial Narrow"/>
          <w:color w:val="231F20"/>
          <w:sz w:val="30"/>
          <w:szCs w:val="30"/>
          <w:lang w:val="en-US"/>
        </w:rPr>
      </w:pPr>
      <w:r w:rsidRPr="008C5B24">
        <w:rPr>
          <w:rFonts w:ascii="Arial Narrow" w:eastAsia="Arial Narrow" w:hAnsi="Arial Narrow" w:cs="Arial Narrow"/>
          <w:color w:val="231F20"/>
          <w:sz w:val="30"/>
          <w:szCs w:val="30"/>
          <w:lang w:val="en-US"/>
        </w:rPr>
        <w:t>RTVE Play as a public service audiovisual media platform: a model to rethink</w:t>
      </w:r>
    </w:p>
    <w:p w14:paraId="0068EFDA" w14:textId="77777777" w:rsidR="008C5B24" w:rsidRPr="008C5B24" w:rsidRDefault="008C5B24" w:rsidP="008C5B24">
      <w:pPr>
        <w:widowControl/>
        <w:spacing w:before="80"/>
        <w:ind w:left="426" w:right="370"/>
        <w:rPr>
          <w:sz w:val="16"/>
          <w:szCs w:val="16"/>
          <w:lang w:val="en-US"/>
        </w:rPr>
      </w:pPr>
    </w:p>
    <w:p w14:paraId="6FEB0FCB" w14:textId="527C0173" w:rsidR="008C5B24" w:rsidRDefault="008C5B24" w:rsidP="004E057F">
      <w:pPr>
        <w:widowControl/>
        <w:ind w:left="426" w:right="370"/>
        <w:rPr>
          <w:sz w:val="16"/>
          <w:szCs w:val="16"/>
        </w:rPr>
      </w:pPr>
      <w:r>
        <w:rPr>
          <w:color w:val="822108"/>
          <w:sz w:val="16"/>
          <w:szCs w:val="16"/>
        </w:rPr>
        <w:t>Manuel Barreiro-Rozados</w:t>
      </w:r>
      <w:r>
        <w:rPr>
          <w:sz w:val="16"/>
          <w:szCs w:val="16"/>
        </w:rPr>
        <w:t>|</w:t>
      </w:r>
      <w:r>
        <w:rPr>
          <w:spacing w:val="-12"/>
          <w:sz w:val="16"/>
          <w:szCs w:val="16"/>
        </w:rPr>
        <w:t xml:space="preserve"> </w:t>
      </w:r>
      <w:hyperlink r:id="rId16" w:history="1">
        <w:r>
          <w:rPr>
            <w:rStyle w:val="Hipervnculo"/>
            <w:sz w:val="16"/>
            <w:szCs w:val="16"/>
          </w:rPr>
          <w:t>manuelbarreiro.rozados@usc.gal</w:t>
        </w:r>
      </w:hyperlink>
      <w:r>
        <w:rPr>
          <w:sz w:val="16"/>
          <w:szCs w:val="16"/>
        </w:rPr>
        <w:t xml:space="preserve"> </w:t>
      </w:r>
    </w:p>
    <w:p w14:paraId="27C9D1FD" w14:textId="76995BE5" w:rsidR="008C5B24" w:rsidRDefault="00000000" w:rsidP="004E057F">
      <w:pPr>
        <w:widowControl/>
        <w:ind w:left="426" w:right="370"/>
        <w:rPr>
          <w:sz w:val="16"/>
          <w:szCs w:val="16"/>
        </w:rPr>
      </w:pPr>
      <w:hyperlink r:id="rId17" w:history="1">
        <w:r w:rsidR="008C5B24">
          <w:rPr>
            <w:rStyle w:val="Hipervnculo"/>
            <w:sz w:val="16"/>
            <w:szCs w:val="16"/>
          </w:rPr>
          <w:t>https://orcid.org/0000-0003-0542-8527</w:t>
        </w:r>
      </w:hyperlink>
    </w:p>
    <w:p w14:paraId="0489987A" w14:textId="00A113BF" w:rsidR="008C5B24" w:rsidRDefault="004E057F" w:rsidP="004E057F">
      <w:pPr>
        <w:widowControl/>
        <w:ind w:left="426" w:right="370"/>
        <w:rPr>
          <w:sz w:val="16"/>
          <w:szCs w:val="16"/>
        </w:rPr>
      </w:pPr>
      <w:r>
        <w:rPr>
          <w:rFonts w:ascii="EB Garamond" w:eastAsia="EB Garamond" w:hAnsi="EB Garamond" w:cs="EB Garamond"/>
          <w:noProof/>
          <w:color w:val="808080"/>
          <w:sz w:val="16"/>
          <w:szCs w:val="16"/>
        </w:rPr>
        <mc:AlternateContent>
          <mc:Choice Requires="wps">
            <w:drawing>
              <wp:anchor distT="4445" distB="4445" distL="4445" distR="4445" simplePos="0" relativeHeight="251664384" behindDoc="0" locked="0" layoutInCell="0" allowOverlap="1" wp14:anchorId="515E72C5" wp14:editId="46A5FF60">
                <wp:simplePos x="0" y="0"/>
                <wp:positionH relativeFrom="margin">
                  <wp:posOffset>2470825</wp:posOffset>
                </wp:positionH>
                <wp:positionV relativeFrom="paragraph">
                  <wp:posOffset>29304</wp:posOffset>
                </wp:positionV>
                <wp:extent cx="2432050" cy="1184910"/>
                <wp:effectExtent l="0" t="0" r="25400" b="15240"/>
                <wp:wrapNone/>
                <wp:docPr id="3" name="Rectángu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2050" cy="1184910"/>
                        </a:xfrm>
                        <a:prstGeom prst="rect">
                          <a:avLst/>
                        </a:prstGeom>
                        <a:solidFill>
                          <a:sysClr val="window" lastClr="FFFFFF"/>
                        </a:solidFill>
                        <a:ln w="9525">
                          <a:solidFill>
                            <a:srgbClr val="C00000"/>
                          </a:solidFill>
                          <a:round/>
                        </a:ln>
                        <a:effectLst/>
                      </wps:spPr>
                      <wps:txbx>
                        <w:txbxContent>
                          <w:p w14:paraId="31669AE1" w14:textId="6515EC31" w:rsidR="004E057F" w:rsidRDefault="004E057F" w:rsidP="004E057F">
                            <w:pPr>
                              <w:pStyle w:val="Contenidodelmarco"/>
                              <w:spacing w:before="20" w:line="283" w:lineRule="auto"/>
                              <w:ind w:left="20" w:firstLine="20"/>
                            </w:pPr>
                            <w:bookmarkStart w:id="2" w:name="_Hlk220672363"/>
                            <w:proofErr w:type="spellStart"/>
                            <w:r w:rsidRPr="00F15777">
                              <w:rPr>
                                <w:rFonts w:ascii="Garamond" w:eastAsia="Garamond" w:hAnsi="Garamond" w:cs="Garamond"/>
                                <w:b/>
                                <w:color w:val="231F20"/>
                                <w:sz w:val="16"/>
                              </w:rPr>
                              <w:t>How</w:t>
                            </w:r>
                            <w:proofErr w:type="spellEnd"/>
                            <w:r w:rsidRPr="00F15777">
                              <w:rPr>
                                <w:rFonts w:ascii="Garamond" w:eastAsia="Garamond" w:hAnsi="Garamond" w:cs="Garamond"/>
                                <w:b/>
                                <w:color w:val="231F20"/>
                                <w:sz w:val="16"/>
                              </w:rPr>
                              <w:t xml:space="preserve"> </w:t>
                            </w:r>
                            <w:proofErr w:type="spellStart"/>
                            <w:r w:rsidRPr="00F15777">
                              <w:rPr>
                                <w:rFonts w:ascii="Garamond" w:eastAsia="Garamond" w:hAnsi="Garamond" w:cs="Garamond"/>
                                <w:b/>
                                <w:color w:val="231F20"/>
                                <w:sz w:val="16"/>
                              </w:rPr>
                              <w:t>to</w:t>
                            </w:r>
                            <w:proofErr w:type="spellEnd"/>
                            <w:r w:rsidRPr="00F15777">
                              <w:rPr>
                                <w:rFonts w:ascii="Garamond" w:eastAsia="Garamond" w:hAnsi="Garamond" w:cs="Garamond"/>
                                <w:b/>
                                <w:color w:val="231F20"/>
                                <w:sz w:val="16"/>
                              </w:rPr>
                              <w:t xml:space="preserve"> cite </w:t>
                            </w:r>
                            <w:proofErr w:type="spellStart"/>
                            <w:r w:rsidRPr="00F15777">
                              <w:rPr>
                                <w:rFonts w:ascii="Garamond" w:eastAsia="Garamond" w:hAnsi="Garamond" w:cs="Garamond"/>
                                <w:b/>
                                <w:color w:val="231F20"/>
                                <w:sz w:val="16"/>
                              </w:rPr>
                              <w:t>this</w:t>
                            </w:r>
                            <w:proofErr w:type="spellEnd"/>
                            <w:r w:rsidRPr="00F15777">
                              <w:rPr>
                                <w:rFonts w:ascii="Garamond" w:eastAsia="Garamond" w:hAnsi="Garamond" w:cs="Garamond"/>
                                <w:b/>
                                <w:color w:val="231F20"/>
                                <w:sz w:val="16"/>
                              </w:rPr>
                              <w:t xml:space="preserve"> </w:t>
                            </w:r>
                            <w:proofErr w:type="spellStart"/>
                            <w:r w:rsidRPr="00F15777">
                              <w:rPr>
                                <w:rFonts w:ascii="Garamond" w:eastAsia="Garamond" w:hAnsi="Garamond" w:cs="Garamond"/>
                                <w:b/>
                                <w:color w:val="231F20"/>
                                <w:sz w:val="16"/>
                              </w:rPr>
                              <w:t>text</w:t>
                            </w:r>
                            <w:proofErr w:type="spellEnd"/>
                            <w:r w:rsidRPr="00F15777">
                              <w:rPr>
                                <w:rFonts w:ascii="Garamond" w:eastAsia="Garamond" w:hAnsi="Garamond" w:cs="Garamond"/>
                                <w:b/>
                                <w:color w:val="231F20"/>
                                <w:sz w:val="16"/>
                              </w:rPr>
                              <w:t xml:space="preserve">: </w:t>
                            </w:r>
                            <w:bookmarkEnd w:id="2"/>
                            <w:r w:rsidRPr="004E057F">
                              <w:rPr>
                                <w:rFonts w:ascii="Garamond" w:eastAsia="Garamond" w:hAnsi="Garamond" w:cs="Garamond"/>
                                <w:color w:val="231F20"/>
                                <w:sz w:val="16"/>
                              </w:rPr>
                              <w:t>Manuel Barreiro-Rozados</w:t>
                            </w:r>
                            <w:r>
                              <w:rPr>
                                <w:rFonts w:ascii="Garamond" w:eastAsia="Garamond" w:hAnsi="Garamond" w:cs="Garamond"/>
                                <w:color w:val="231F20"/>
                                <w:sz w:val="16"/>
                              </w:rPr>
                              <w:t xml:space="preserve">, </w:t>
                            </w:r>
                            <w:r w:rsidRPr="004E057F">
                              <w:rPr>
                                <w:rFonts w:ascii="Garamond" w:eastAsia="Garamond" w:hAnsi="Garamond" w:cs="Garamond"/>
                                <w:color w:val="231F20"/>
                                <w:sz w:val="16"/>
                              </w:rPr>
                              <w:t xml:space="preserve">Pablo Calviño Tato </w:t>
                            </w:r>
                            <w:r>
                              <w:rPr>
                                <w:rFonts w:ascii="Garamond" w:eastAsia="Garamond" w:hAnsi="Garamond" w:cs="Garamond"/>
                                <w:color w:val="231F20"/>
                                <w:sz w:val="16"/>
                              </w:rPr>
                              <w:t xml:space="preserve">&amp; </w:t>
                            </w:r>
                            <w:r w:rsidRPr="004E057F">
                              <w:rPr>
                                <w:rFonts w:ascii="Garamond" w:eastAsia="Garamond" w:hAnsi="Garamond" w:cs="Garamond"/>
                                <w:color w:val="231F20"/>
                                <w:sz w:val="16"/>
                              </w:rPr>
                              <w:t xml:space="preserve">Óscar López-Iglesias </w:t>
                            </w:r>
                            <w:r>
                              <w:rPr>
                                <w:rFonts w:ascii="Garamond" w:eastAsia="Garamond" w:hAnsi="Garamond" w:cs="Garamond"/>
                                <w:color w:val="231F20"/>
                                <w:sz w:val="16"/>
                              </w:rPr>
                              <w:t xml:space="preserve">(2026): </w:t>
                            </w:r>
                            <w:r w:rsidRPr="004E057F">
                              <w:rPr>
                                <w:rFonts w:ascii="Garamond" w:eastAsia="Garamond" w:hAnsi="Garamond" w:cs="Garamond"/>
                                <w:color w:val="231F20"/>
                                <w:sz w:val="16"/>
                              </w:rPr>
                              <w:t>La plataforma RTVE Play como servicio público de comunicación audiovisual: un modelo a repensar</w:t>
                            </w:r>
                            <w:r>
                              <w:rPr>
                                <w:rFonts w:ascii="Garamond" w:eastAsia="Garamond" w:hAnsi="Garamond" w:cs="Garamond"/>
                                <w:color w:val="231F20"/>
                                <w:sz w:val="16"/>
                              </w:rPr>
                              <w:t>,</w:t>
                            </w:r>
                            <w:r w:rsidRPr="00A801E9">
                              <w:rPr>
                                <w:rFonts w:ascii="Garamond" w:eastAsia="Garamond" w:hAnsi="Garamond" w:cs="Garamond"/>
                                <w:color w:val="231F20"/>
                                <w:sz w:val="16"/>
                              </w:rPr>
                              <w:t xml:space="preserve"> </w:t>
                            </w:r>
                            <w:r w:rsidRPr="00345D4D">
                              <w:rPr>
                                <w:rFonts w:ascii="Garamond" w:eastAsia="Garamond" w:hAnsi="Garamond" w:cs="Garamond"/>
                                <w:color w:val="231F20"/>
                                <w:sz w:val="16"/>
                              </w:rPr>
                              <w:t xml:space="preserve">en </w:t>
                            </w:r>
                            <w:r w:rsidRPr="00345D4D">
                              <w:rPr>
                                <w:rFonts w:ascii="Garamond" w:eastAsia="Garamond" w:hAnsi="Garamond" w:cs="Garamond"/>
                                <w:i/>
                                <w:color w:val="231F20"/>
                                <w:sz w:val="16"/>
                              </w:rPr>
                              <w:t xml:space="preserve">Miguel Hernández </w:t>
                            </w:r>
                            <w:proofErr w:type="spellStart"/>
                            <w:r w:rsidRPr="00345D4D">
                              <w:rPr>
                                <w:rFonts w:ascii="Garamond" w:eastAsia="Garamond" w:hAnsi="Garamond" w:cs="Garamond"/>
                                <w:i/>
                                <w:color w:val="231F20"/>
                                <w:sz w:val="16"/>
                              </w:rPr>
                              <w:t>Communication</w:t>
                            </w:r>
                            <w:proofErr w:type="spellEnd"/>
                            <w:r w:rsidRPr="00345D4D">
                              <w:rPr>
                                <w:rFonts w:ascii="Garamond" w:eastAsia="Garamond" w:hAnsi="Garamond" w:cs="Garamond"/>
                                <w:i/>
                                <w:color w:val="231F20"/>
                                <w:sz w:val="16"/>
                              </w:rPr>
                              <w:t xml:space="preserve"> </w:t>
                            </w:r>
                            <w:proofErr w:type="spellStart"/>
                            <w:r w:rsidRPr="00345D4D">
                              <w:rPr>
                                <w:rFonts w:ascii="Garamond" w:eastAsia="Garamond" w:hAnsi="Garamond" w:cs="Garamond"/>
                                <w:i/>
                                <w:color w:val="231F20"/>
                                <w:sz w:val="16"/>
                              </w:rPr>
                              <w:t>Journal</w:t>
                            </w:r>
                            <w:proofErr w:type="spellEnd"/>
                            <w:r w:rsidRPr="00345D4D">
                              <w:rPr>
                                <w:rFonts w:ascii="Garamond" w:eastAsia="Garamond" w:hAnsi="Garamond" w:cs="Garamond"/>
                                <w:color w:val="231F20"/>
                                <w:sz w:val="16"/>
                              </w:rPr>
                              <w:t>, Vol. 1</w:t>
                            </w:r>
                            <w:r>
                              <w:rPr>
                                <w:rFonts w:ascii="Garamond" w:eastAsia="Garamond" w:hAnsi="Garamond" w:cs="Garamond"/>
                                <w:color w:val="231F20"/>
                                <w:sz w:val="16"/>
                              </w:rPr>
                              <w:t>7</w:t>
                            </w:r>
                            <w:r w:rsidRPr="00345D4D">
                              <w:rPr>
                                <w:rFonts w:ascii="Garamond" w:eastAsia="Garamond" w:hAnsi="Garamond" w:cs="Garamond"/>
                                <w:color w:val="231F20"/>
                                <w:sz w:val="16"/>
                              </w:rPr>
                              <w:t xml:space="preserve"> (1), pp. </w:t>
                            </w:r>
                            <w:r w:rsidRPr="004E057F">
                              <w:rPr>
                                <w:rFonts w:ascii="Garamond" w:eastAsia="Garamond" w:hAnsi="Garamond" w:cs="Garamond"/>
                                <w:color w:val="231F20"/>
                                <w:sz w:val="16"/>
                              </w:rPr>
                              <w:t>237 a 260</w:t>
                            </w:r>
                            <w:r w:rsidRPr="00345D4D">
                              <w:rPr>
                                <w:rFonts w:ascii="Garamond" w:eastAsia="Garamond" w:hAnsi="Garamond" w:cs="Garamond"/>
                                <w:color w:val="231F20"/>
                                <w:sz w:val="16"/>
                              </w:rPr>
                              <w:t xml:space="preserve">. Universidad Miguel Hernández, UMH (Elche-Alicante). DOI:  </w:t>
                            </w:r>
                            <w:r w:rsidRPr="004E057F">
                              <w:rPr>
                                <w:rFonts w:ascii="Garamond" w:eastAsia="Garamond" w:hAnsi="Garamond" w:cs="Garamond"/>
                                <w:color w:val="231F20"/>
                                <w:sz w:val="16"/>
                              </w:rPr>
                              <w:t>10.21134/edf0qt24</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515E72C5" id="Rectángulo 3" o:spid="_x0000_s1027" style="position:absolute;left:0;text-align:left;margin-left:194.55pt;margin-top:2.3pt;width:191.5pt;height:93.3pt;z-index:251664384;visibility:visible;mso-wrap-style:square;mso-width-percent:0;mso-height-percent:0;mso-wrap-distance-left:.35pt;mso-wrap-distance-top:.35pt;mso-wrap-distance-right:.35pt;mso-wrap-distance-bottom:.35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" o:allowincell="f" fillcolor="window" strokecolor="#c00000">
                <v:stroke joinstyle="round"/>
                <v:path arrowok="t"/>
                <v:textbox>
                  <w:txbxContent>
                    <w:p w14:paraId="31669AE1" w14:textId="6515EC31" w:rsidR="004E057F" w:rsidRDefault="004E057F" w:rsidP="004E057F">
                      <w:pPr>
                        <w:pStyle w:val="Contenidodelmarco"/>
                        <w:spacing w:before="20" w:line="283" w:lineRule="auto"/>
                        <w:ind w:left="20" w:firstLine="20"/>
                      </w:pPr>
                      <w:bookmarkStart w:id="3" w:name="_Hlk220672363"/>
                      <w:proofErr w:type="spellStart"/>
                      <w:r w:rsidRPr="00F15777">
                        <w:rPr>
                          <w:rFonts w:ascii="Garamond" w:eastAsia="Garamond" w:hAnsi="Garamond" w:cs="Garamond"/>
                          <w:b/>
                          <w:color w:val="231F20"/>
                          <w:sz w:val="16"/>
                        </w:rPr>
                        <w:t>How</w:t>
                      </w:r>
                      <w:proofErr w:type="spellEnd"/>
                      <w:r w:rsidRPr="00F15777">
                        <w:rPr>
                          <w:rFonts w:ascii="Garamond" w:eastAsia="Garamond" w:hAnsi="Garamond" w:cs="Garamond"/>
                          <w:b/>
                          <w:color w:val="231F20"/>
                          <w:sz w:val="16"/>
                        </w:rPr>
                        <w:t xml:space="preserve"> </w:t>
                      </w:r>
                      <w:proofErr w:type="spellStart"/>
                      <w:r w:rsidRPr="00F15777">
                        <w:rPr>
                          <w:rFonts w:ascii="Garamond" w:eastAsia="Garamond" w:hAnsi="Garamond" w:cs="Garamond"/>
                          <w:b/>
                          <w:color w:val="231F20"/>
                          <w:sz w:val="16"/>
                        </w:rPr>
                        <w:t>to</w:t>
                      </w:r>
                      <w:proofErr w:type="spellEnd"/>
                      <w:r w:rsidRPr="00F15777">
                        <w:rPr>
                          <w:rFonts w:ascii="Garamond" w:eastAsia="Garamond" w:hAnsi="Garamond" w:cs="Garamond"/>
                          <w:b/>
                          <w:color w:val="231F20"/>
                          <w:sz w:val="16"/>
                        </w:rPr>
                        <w:t xml:space="preserve"> cite </w:t>
                      </w:r>
                      <w:proofErr w:type="spellStart"/>
                      <w:r w:rsidRPr="00F15777">
                        <w:rPr>
                          <w:rFonts w:ascii="Garamond" w:eastAsia="Garamond" w:hAnsi="Garamond" w:cs="Garamond"/>
                          <w:b/>
                          <w:color w:val="231F20"/>
                          <w:sz w:val="16"/>
                        </w:rPr>
                        <w:t>this</w:t>
                      </w:r>
                      <w:proofErr w:type="spellEnd"/>
                      <w:r w:rsidRPr="00F15777">
                        <w:rPr>
                          <w:rFonts w:ascii="Garamond" w:eastAsia="Garamond" w:hAnsi="Garamond" w:cs="Garamond"/>
                          <w:b/>
                          <w:color w:val="231F20"/>
                          <w:sz w:val="16"/>
                        </w:rPr>
                        <w:t xml:space="preserve"> </w:t>
                      </w:r>
                      <w:proofErr w:type="spellStart"/>
                      <w:r w:rsidRPr="00F15777">
                        <w:rPr>
                          <w:rFonts w:ascii="Garamond" w:eastAsia="Garamond" w:hAnsi="Garamond" w:cs="Garamond"/>
                          <w:b/>
                          <w:color w:val="231F20"/>
                          <w:sz w:val="16"/>
                        </w:rPr>
                        <w:t>text</w:t>
                      </w:r>
                      <w:proofErr w:type="spellEnd"/>
                      <w:r w:rsidRPr="00F15777">
                        <w:rPr>
                          <w:rFonts w:ascii="Garamond" w:eastAsia="Garamond" w:hAnsi="Garamond" w:cs="Garamond"/>
                          <w:b/>
                          <w:color w:val="231F20"/>
                          <w:sz w:val="16"/>
                        </w:rPr>
                        <w:t xml:space="preserve">: </w:t>
                      </w:r>
                      <w:bookmarkEnd w:id="3"/>
                      <w:r w:rsidRPr="004E057F">
                        <w:rPr>
                          <w:rFonts w:ascii="Garamond" w:eastAsia="Garamond" w:hAnsi="Garamond" w:cs="Garamond"/>
                          <w:color w:val="231F20"/>
                          <w:sz w:val="16"/>
                        </w:rPr>
                        <w:t>Manuel Barreiro-Rozados</w:t>
                      </w:r>
                      <w:r>
                        <w:rPr>
                          <w:rFonts w:ascii="Garamond" w:eastAsia="Garamond" w:hAnsi="Garamond" w:cs="Garamond"/>
                          <w:color w:val="231F20"/>
                          <w:sz w:val="16"/>
                        </w:rPr>
                        <w:t xml:space="preserve">, </w:t>
                      </w:r>
                      <w:r w:rsidRPr="004E057F">
                        <w:rPr>
                          <w:rFonts w:ascii="Garamond" w:eastAsia="Garamond" w:hAnsi="Garamond" w:cs="Garamond"/>
                          <w:color w:val="231F20"/>
                          <w:sz w:val="16"/>
                        </w:rPr>
                        <w:t xml:space="preserve">Pablo Calviño Tato </w:t>
                      </w:r>
                      <w:r>
                        <w:rPr>
                          <w:rFonts w:ascii="Garamond" w:eastAsia="Garamond" w:hAnsi="Garamond" w:cs="Garamond"/>
                          <w:color w:val="231F20"/>
                          <w:sz w:val="16"/>
                        </w:rPr>
                        <w:t xml:space="preserve">&amp; </w:t>
                      </w:r>
                      <w:r w:rsidRPr="004E057F">
                        <w:rPr>
                          <w:rFonts w:ascii="Garamond" w:eastAsia="Garamond" w:hAnsi="Garamond" w:cs="Garamond"/>
                          <w:color w:val="231F20"/>
                          <w:sz w:val="16"/>
                        </w:rPr>
                        <w:t xml:space="preserve">Óscar López-Iglesias </w:t>
                      </w:r>
                      <w:r>
                        <w:rPr>
                          <w:rFonts w:ascii="Garamond" w:eastAsia="Garamond" w:hAnsi="Garamond" w:cs="Garamond"/>
                          <w:color w:val="231F20"/>
                          <w:sz w:val="16"/>
                        </w:rPr>
                        <w:t xml:space="preserve">(2026): </w:t>
                      </w:r>
                      <w:r w:rsidRPr="004E057F">
                        <w:rPr>
                          <w:rFonts w:ascii="Garamond" w:eastAsia="Garamond" w:hAnsi="Garamond" w:cs="Garamond"/>
                          <w:color w:val="231F20"/>
                          <w:sz w:val="16"/>
                        </w:rPr>
                        <w:t>La plataforma RTVE Play como servicio público de comunicación audiovisual: un modelo a repensar</w:t>
                      </w:r>
                      <w:r>
                        <w:rPr>
                          <w:rFonts w:ascii="Garamond" w:eastAsia="Garamond" w:hAnsi="Garamond" w:cs="Garamond"/>
                          <w:color w:val="231F20"/>
                          <w:sz w:val="16"/>
                        </w:rPr>
                        <w:t>,</w:t>
                      </w:r>
                      <w:r w:rsidRPr="00A801E9">
                        <w:rPr>
                          <w:rFonts w:ascii="Garamond" w:eastAsia="Garamond" w:hAnsi="Garamond" w:cs="Garamond"/>
                          <w:color w:val="231F20"/>
                          <w:sz w:val="16"/>
                        </w:rPr>
                        <w:t xml:space="preserve"> </w:t>
                      </w:r>
                      <w:r w:rsidRPr="00345D4D">
                        <w:rPr>
                          <w:rFonts w:ascii="Garamond" w:eastAsia="Garamond" w:hAnsi="Garamond" w:cs="Garamond"/>
                          <w:color w:val="231F20"/>
                          <w:sz w:val="16"/>
                        </w:rPr>
                        <w:t xml:space="preserve">en </w:t>
                      </w:r>
                      <w:r w:rsidRPr="00345D4D">
                        <w:rPr>
                          <w:rFonts w:ascii="Garamond" w:eastAsia="Garamond" w:hAnsi="Garamond" w:cs="Garamond"/>
                          <w:i/>
                          <w:color w:val="231F20"/>
                          <w:sz w:val="16"/>
                        </w:rPr>
                        <w:t xml:space="preserve">Miguel Hernández </w:t>
                      </w:r>
                      <w:proofErr w:type="spellStart"/>
                      <w:r w:rsidRPr="00345D4D">
                        <w:rPr>
                          <w:rFonts w:ascii="Garamond" w:eastAsia="Garamond" w:hAnsi="Garamond" w:cs="Garamond"/>
                          <w:i/>
                          <w:color w:val="231F20"/>
                          <w:sz w:val="16"/>
                        </w:rPr>
                        <w:t>Communication</w:t>
                      </w:r>
                      <w:proofErr w:type="spellEnd"/>
                      <w:r w:rsidRPr="00345D4D">
                        <w:rPr>
                          <w:rFonts w:ascii="Garamond" w:eastAsia="Garamond" w:hAnsi="Garamond" w:cs="Garamond"/>
                          <w:i/>
                          <w:color w:val="231F20"/>
                          <w:sz w:val="16"/>
                        </w:rPr>
                        <w:t xml:space="preserve"> </w:t>
                      </w:r>
                      <w:proofErr w:type="spellStart"/>
                      <w:r w:rsidRPr="00345D4D">
                        <w:rPr>
                          <w:rFonts w:ascii="Garamond" w:eastAsia="Garamond" w:hAnsi="Garamond" w:cs="Garamond"/>
                          <w:i/>
                          <w:color w:val="231F20"/>
                          <w:sz w:val="16"/>
                        </w:rPr>
                        <w:t>Journal</w:t>
                      </w:r>
                      <w:proofErr w:type="spellEnd"/>
                      <w:r w:rsidRPr="00345D4D">
                        <w:rPr>
                          <w:rFonts w:ascii="Garamond" w:eastAsia="Garamond" w:hAnsi="Garamond" w:cs="Garamond"/>
                          <w:color w:val="231F20"/>
                          <w:sz w:val="16"/>
                        </w:rPr>
                        <w:t>, Vol. 1</w:t>
                      </w:r>
                      <w:r>
                        <w:rPr>
                          <w:rFonts w:ascii="Garamond" w:eastAsia="Garamond" w:hAnsi="Garamond" w:cs="Garamond"/>
                          <w:color w:val="231F20"/>
                          <w:sz w:val="16"/>
                        </w:rPr>
                        <w:t>7</w:t>
                      </w:r>
                      <w:r w:rsidRPr="00345D4D">
                        <w:rPr>
                          <w:rFonts w:ascii="Garamond" w:eastAsia="Garamond" w:hAnsi="Garamond" w:cs="Garamond"/>
                          <w:color w:val="231F20"/>
                          <w:sz w:val="16"/>
                        </w:rPr>
                        <w:t xml:space="preserve"> (1), pp. </w:t>
                      </w:r>
                      <w:r w:rsidRPr="004E057F">
                        <w:rPr>
                          <w:rFonts w:ascii="Garamond" w:eastAsia="Garamond" w:hAnsi="Garamond" w:cs="Garamond"/>
                          <w:color w:val="231F20"/>
                          <w:sz w:val="16"/>
                        </w:rPr>
                        <w:t>237 a 260</w:t>
                      </w:r>
                      <w:r w:rsidRPr="00345D4D">
                        <w:rPr>
                          <w:rFonts w:ascii="Garamond" w:eastAsia="Garamond" w:hAnsi="Garamond" w:cs="Garamond"/>
                          <w:color w:val="231F20"/>
                          <w:sz w:val="16"/>
                        </w:rPr>
                        <w:t xml:space="preserve">. Universidad Miguel Hernández, UMH (Elche-Alicante). DOI:  </w:t>
                      </w:r>
                      <w:r w:rsidRPr="004E057F">
                        <w:rPr>
                          <w:rFonts w:ascii="Garamond" w:eastAsia="Garamond" w:hAnsi="Garamond" w:cs="Garamond"/>
                          <w:color w:val="231F20"/>
                          <w:sz w:val="16"/>
                        </w:rPr>
                        <w:t>10.21134/edf0qt24</w:t>
                      </w:r>
                    </w:p>
                  </w:txbxContent>
                </v:textbox>
                <w10:wrap anchorx="margin"/>
              </v:rect>
            </w:pict>
          </mc:Fallback>
        </mc:AlternateContent>
      </w:r>
      <w:r w:rsidR="008C5B24">
        <w:rPr>
          <w:sz w:val="16"/>
          <w:szCs w:val="16"/>
        </w:rPr>
        <w:t>Universidade de Santiago de Compostela (España)</w:t>
      </w:r>
    </w:p>
    <w:p w14:paraId="2DAB3153" w14:textId="77777777" w:rsidR="008C5B24" w:rsidRDefault="008C5B24" w:rsidP="004E057F">
      <w:pPr>
        <w:widowControl/>
        <w:ind w:left="426" w:right="370"/>
        <w:rPr>
          <w:sz w:val="16"/>
          <w:szCs w:val="16"/>
        </w:rPr>
      </w:pPr>
    </w:p>
    <w:p w14:paraId="1B900F0D" w14:textId="7A507204" w:rsidR="008C5B24" w:rsidRDefault="008C5B24" w:rsidP="004E057F">
      <w:pPr>
        <w:widowControl/>
        <w:ind w:left="426" w:right="370"/>
        <w:rPr>
          <w:sz w:val="16"/>
          <w:szCs w:val="16"/>
        </w:rPr>
      </w:pPr>
      <w:r>
        <w:rPr>
          <w:color w:val="822108"/>
          <w:sz w:val="16"/>
          <w:szCs w:val="16"/>
        </w:rPr>
        <w:t xml:space="preserve">Pablo Calviño Tato </w:t>
      </w:r>
      <w:hyperlink r:id="rId18" w:history="1">
        <w:r>
          <w:rPr>
            <w:rStyle w:val="Hipervnculo"/>
            <w:sz w:val="16"/>
            <w:szCs w:val="16"/>
          </w:rPr>
          <w:t>|pablo.calvino.tato@usc.gal</w:t>
        </w:r>
      </w:hyperlink>
      <w:r>
        <w:rPr>
          <w:sz w:val="16"/>
          <w:szCs w:val="16"/>
        </w:rPr>
        <w:t xml:space="preserve"> </w:t>
      </w:r>
    </w:p>
    <w:p w14:paraId="009E2DA8" w14:textId="77777777" w:rsidR="008C5B24" w:rsidRDefault="00000000" w:rsidP="004E057F">
      <w:pPr>
        <w:widowControl/>
        <w:ind w:left="426" w:right="370"/>
        <w:rPr>
          <w:sz w:val="16"/>
          <w:szCs w:val="16"/>
        </w:rPr>
      </w:pPr>
      <w:hyperlink r:id="rId19" w:history="1">
        <w:r w:rsidR="008C5B24">
          <w:rPr>
            <w:rStyle w:val="Hipervnculo"/>
            <w:sz w:val="16"/>
            <w:szCs w:val="16"/>
          </w:rPr>
          <w:t>https://orcid.org/0000-0002-9150-9106</w:t>
        </w:r>
      </w:hyperlink>
    </w:p>
    <w:p w14:paraId="4F4A47E5" w14:textId="77777777" w:rsidR="008C5B24" w:rsidRDefault="008C5B24" w:rsidP="004E057F">
      <w:pPr>
        <w:widowControl/>
        <w:ind w:left="426" w:right="370"/>
        <w:rPr>
          <w:sz w:val="16"/>
          <w:szCs w:val="16"/>
          <w:highlight w:val="yellow"/>
        </w:rPr>
      </w:pPr>
      <w:r>
        <w:rPr>
          <w:sz w:val="16"/>
          <w:szCs w:val="16"/>
        </w:rPr>
        <w:t>Universidade de Santiago de Compostela (España)</w:t>
      </w:r>
    </w:p>
    <w:p w14:paraId="6FB4E911" w14:textId="77777777" w:rsidR="008C5B24" w:rsidRDefault="008C5B24" w:rsidP="004E057F">
      <w:pPr>
        <w:widowControl/>
        <w:ind w:left="426" w:right="370"/>
        <w:rPr>
          <w:sz w:val="16"/>
          <w:szCs w:val="16"/>
          <w:highlight w:val="yellow"/>
        </w:rPr>
      </w:pPr>
    </w:p>
    <w:p w14:paraId="0A5E246B" w14:textId="7B32EA1A" w:rsidR="008C5B24" w:rsidRDefault="008C5B24" w:rsidP="004E057F">
      <w:pPr>
        <w:widowControl/>
        <w:ind w:left="426" w:right="370"/>
        <w:rPr>
          <w:sz w:val="16"/>
          <w:szCs w:val="16"/>
        </w:rPr>
      </w:pPr>
      <w:r>
        <w:rPr>
          <w:color w:val="822108"/>
          <w:sz w:val="16"/>
          <w:szCs w:val="16"/>
        </w:rPr>
        <w:t>Óscar López-Iglesias</w:t>
      </w:r>
      <w:r>
        <w:rPr>
          <w:sz w:val="16"/>
          <w:szCs w:val="16"/>
        </w:rPr>
        <w:t xml:space="preserve"> |</w:t>
      </w:r>
      <w:r>
        <w:rPr>
          <w:spacing w:val="-12"/>
          <w:sz w:val="16"/>
          <w:szCs w:val="16"/>
        </w:rPr>
        <w:t xml:space="preserve"> </w:t>
      </w:r>
      <w:hyperlink r:id="rId20" w:history="1">
        <w:r>
          <w:rPr>
            <w:rStyle w:val="Hipervnculo"/>
            <w:sz w:val="16"/>
            <w:szCs w:val="16"/>
          </w:rPr>
          <w:t>oscarlopez.iglesias@usc.gal</w:t>
        </w:r>
      </w:hyperlink>
      <w:r>
        <w:rPr>
          <w:sz w:val="16"/>
          <w:szCs w:val="16"/>
        </w:rPr>
        <w:t xml:space="preserve"> </w:t>
      </w:r>
    </w:p>
    <w:p w14:paraId="58A7DE6F" w14:textId="77777777" w:rsidR="008C5B24" w:rsidRDefault="00000000" w:rsidP="004E057F">
      <w:pPr>
        <w:widowControl/>
        <w:ind w:left="426" w:right="370"/>
        <w:rPr>
          <w:sz w:val="16"/>
          <w:szCs w:val="16"/>
        </w:rPr>
      </w:pPr>
      <w:hyperlink r:id="rId21" w:history="1">
        <w:r w:rsidR="008C5B24">
          <w:rPr>
            <w:rStyle w:val="Hipervnculo"/>
            <w:sz w:val="16"/>
            <w:szCs w:val="16"/>
          </w:rPr>
          <w:t>https://orcid.org/0009-0002-0068-7167</w:t>
        </w:r>
      </w:hyperlink>
    </w:p>
    <w:p w14:paraId="3B0D1FB1" w14:textId="77777777" w:rsidR="008C5B24" w:rsidRDefault="008C5B24" w:rsidP="004E057F">
      <w:pPr>
        <w:widowControl/>
        <w:ind w:left="426" w:right="370"/>
        <w:rPr>
          <w:sz w:val="16"/>
          <w:szCs w:val="16"/>
          <w:highlight w:val="yellow"/>
        </w:rPr>
      </w:pPr>
      <w:r>
        <w:rPr>
          <w:sz w:val="16"/>
          <w:szCs w:val="16"/>
        </w:rPr>
        <w:t>Universidade de Santiago de Compostela (España)</w:t>
      </w:r>
    </w:p>
    <w:p w14:paraId="01859B34" w14:textId="77777777" w:rsidR="008C5B24" w:rsidRDefault="008C5B24" w:rsidP="008C5B24">
      <w:pPr>
        <w:widowControl/>
        <w:spacing w:before="80"/>
        <w:ind w:right="85"/>
        <w:rPr>
          <w:sz w:val="20"/>
          <w:szCs w:val="20"/>
        </w:rPr>
      </w:pPr>
    </w:p>
    <w:tbl>
      <w:tblPr>
        <w:tblStyle w:val="a"/>
        <w:tblW w:w="7087" w:type="dxa"/>
        <w:tblInd w:w="421" w:type="dxa"/>
        <w:tblBorders>
          <w:top w:val="nil"/>
          <w:left w:val="nil"/>
          <w:bottom w:val="nil"/>
          <w:right w:val="nil"/>
          <w:insideH w:val="nil"/>
          <w:insideV w:val="nil"/>
        </w:tblBorders>
        <w:tblLayout w:type="fixed"/>
        <w:tblLook w:val="0400" w:firstRow="0" w:lastRow="0" w:firstColumn="0" w:lastColumn="0" w:noHBand="0" w:noVBand="1"/>
      </w:tblPr>
      <w:tblGrid>
        <w:gridCol w:w="2409"/>
        <w:gridCol w:w="4678"/>
      </w:tblGrid>
      <w:tr w:rsidR="008C5B24" w14:paraId="0E50616D" w14:textId="77777777" w:rsidTr="00FA4246">
        <w:tc>
          <w:tcPr>
            <w:tcW w:w="2409" w:type="dxa"/>
            <w:vAlign w:val="center"/>
          </w:tcPr>
          <w:p w14:paraId="7D9FBB74" w14:textId="0EF9368B" w:rsidR="008C5B24" w:rsidRDefault="00000000" w:rsidP="00FA4246">
            <w:pPr>
              <w:widowControl/>
              <w:spacing w:before="177" w:line="204" w:lineRule="auto"/>
              <w:rPr>
                <w:b/>
                <w:bCs/>
                <w:sz w:val="18"/>
                <w:szCs w:val="18"/>
              </w:rPr>
            </w:pPr>
            <w:sdt>
              <w:sdtPr>
                <w:tag w:val="goog_rdk_2"/>
                <w:id w:val="939337734"/>
              </w:sdtPr>
              <w:sdtContent/>
            </w:sdt>
            <w:proofErr w:type="spellStart"/>
            <w:r w:rsidR="008C5B24" w:rsidRPr="633FC40F">
              <w:rPr>
                <w:b/>
                <w:bCs/>
                <w:sz w:val="18"/>
                <w:szCs w:val="18"/>
              </w:rPr>
              <w:t>Sum</w:t>
            </w:r>
            <w:r w:rsidR="003B459D">
              <w:rPr>
                <w:b/>
                <w:bCs/>
                <w:sz w:val="18"/>
                <w:szCs w:val="18"/>
              </w:rPr>
              <w:t>mary</w:t>
            </w:r>
            <w:proofErr w:type="spellEnd"/>
          </w:p>
        </w:tc>
        <w:tc>
          <w:tcPr>
            <w:tcW w:w="4678" w:type="dxa"/>
            <w:vAlign w:val="center"/>
          </w:tcPr>
          <w:p w14:paraId="73E75FBA" w14:textId="14A43AC5" w:rsidR="008C5B24" w:rsidRDefault="003B459D" w:rsidP="00FA4246">
            <w:pPr>
              <w:widowControl/>
              <w:spacing w:before="177" w:line="204" w:lineRule="auto"/>
              <w:rPr>
                <w:b/>
                <w:sz w:val="18"/>
                <w:szCs w:val="18"/>
              </w:rPr>
            </w:pPr>
            <w:proofErr w:type="spellStart"/>
            <w:r>
              <w:rPr>
                <w:b/>
                <w:sz w:val="18"/>
                <w:szCs w:val="18"/>
              </w:rPr>
              <w:t>Abstract</w:t>
            </w:r>
            <w:proofErr w:type="spellEnd"/>
          </w:p>
        </w:tc>
      </w:tr>
      <w:tr w:rsidR="008C5B24" w:rsidRPr="00C75B47" w14:paraId="0F787464" w14:textId="77777777" w:rsidTr="00FA4246">
        <w:tc>
          <w:tcPr>
            <w:tcW w:w="2409" w:type="dxa"/>
          </w:tcPr>
          <w:p w14:paraId="3CB65A01" w14:textId="28FF0A89" w:rsidR="008C5B24" w:rsidRPr="002674FD" w:rsidRDefault="008C5B24" w:rsidP="008C5B24">
            <w:pPr>
              <w:widowControl/>
              <w:numPr>
                <w:ilvl w:val="0"/>
                <w:numId w:val="12"/>
              </w:numPr>
              <w:pBdr>
                <w:top w:val="nil"/>
                <w:left w:val="nil"/>
                <w:bottom w:val="nil"/>
                <w:right w:val="nil"/>
                <w:between w:val="nil"/>
              </w:pBdr>
              <w:spacing w:line="180" w:lineRule="auto"/>
              <w:ind w:right="36"/>
              <w:rPr>
                <w:color w:val="000000"/>
                <w:sz w:val="16"/>
                <w:szCs w:val="16"/>
              </w:rPr>
            </w:pPr>
            <w:proofErr w:type="spellStart"/>
            <w:r w:rsidRPr="002674FD">
              <w:rPr>
                <w:color w:val="808080"/>
                <w:sz w:val="16"/>
                <w:szCs w:val="16"/>
              </w:rPr>
              <w:t>Introduc</w:t>
            </w:r>
            <w:r w:rsidR="003B459D">
              <w:rPr>
                <w:color w:val="808080"/>
                <w:sz w:val="16"/>
                <w:szCs w:val="16"/>
              </w:rPr>
              <w:t>tion</w:t>
            </w:r>
            <w:proofErr w:type="spellEnd"/>
          </w:p>
          <w:p w14:paraId="3AA7B62D" w14:textId="6E5223EC" w:rsidR="008C5B24" w:rsidRPr="002674FD" w:rsidRDefault="003B459D" w:rsidP="008C5B24">
            <w:pPr>
              <w:widowControl/>
              <w:numPr>
                <w:ilvl w:val="0"/>
                <w:numId w:val="12"/>
              </w:numPr>
              <w:pBdr>
                <w:top w:val="nil"/>
                <w:left w:val="nil"/>
                <w:bottom w:val="nil"/>
                <w:right w:val="nil"/>
                <w:between w:val="nil"/>
              </w:pBdr>
              <w:spacing w:line="180" w:lineRule="auto"/>
              <w:ind w:left="169" w:right="36" w:hanging="142"/>
              <w:rPr>
                <w:color w:val="000000"/>
                <w:sz w:val="16"/>
                <w:szCs w:val="16"/>
              </w:rPr>
            </w:pPr>
            <w:proofErr w:type="spellStart"/>
            <w:r>
              <w:rPr>
                <w:color w:val="808080"/>
                <w:sz w:val="16"/>
                <w:szCs w:val="16"/>
              </w:rPr>
              <w:t>Theoretical</w:t>
            </w:r>
            <w:proofErr w:type="spellEnd"/>
            <w:r>
              <w:rPr>
                <w:color w:val="808080"/>
                <w:sz w:val="16"/>
                <w:szCs w:val="16"/>
              </w:rPr>
              <w:t xml:space="preserve"> </w:t>
            </w:r>
            <w:proofErr w:type="spellStart"/>
            <w:r>
              <w:rPr>
                <w:color w:val="808080"/>
                <w:sz w:val="16"/>
                <w:szCs w:val="16"/>
              </w:rPr>
              <w:t>framework</w:t>
            </w:r>
            <w:proofErr w:type="spellEnd"/>
          </w:p>
          <w:p w14:paraId="4F049FB5" w14:textId="1916468B" w:rsidR="008C5B24" w:rsidRPr="002674FD" w:rsidRDefault="003B459D" w:rsidP="008C5B24">
            <w:pPr>
              <w:widowControl/>
              <w:numPr>
                <w:ilvl w:val="1"/>
                <w:numId w:val="12"/>
              </w:numPr>
              <w:pBdr>
                <w:top w:val="nil"/>
                <w:left w:val="nil"/>
                <w:bottom w:val="nil"/>
                <w:right w:val="nil"/>
                <w:between w:val="nil"/>
              </w:pBdr>
              <w:tabs>
                <w:tab w:val="left" w:pos="169"/>
              </w:tabs>
              <w:spacing w:before="9" w:line="199" w:lineRule="auto"/>
              <w:ind w:left="169" w:right="36" w:hanging="142"/>
              <w:rPr>
                <w:color w:val="000000"/>
                <w:sz w:val="16"/>
                <w:szCs w:val="16"/>
              </w:rPr>
            </w:pPr>
            <w:proofErr w:type="spellStart"/>
            <w:r>
              <w:rPr>
                <w:color w:val="808080"/>
                <w:sz w:val="16"/>
                <w:szCs w:val="16"/>
              </w:rPr>
              <w:t>Platforms</w:t>
            </w:r>
            <w:proofErr w:type="spellEnd"/>
            <w:r>
              <w:rPr>
                <w:color w:val="808080"/>
                <w:sz w:val="16"/>
                <w:szCs w:val="16"/>
              </w:rPr>
              <w:t xml:space="preserve"> and </w:t>
            </w:r>
            <w:proofErr w:type="spellStart"/>
            <w:r>
              <w:rPr>
                <w:color w:val="808080"/>
                <w:sz w:val="16"/>
                <w:szCs w:val="16"/>
              </w:rPr>
              <w:t>platformization</w:t>
            </w:r>
            <w:proofErr w:type="spellEnd"/>
          </w:p>
          <w:p w14:paraId="6DAFED45" w14:textId="77777777" w:rsidR="003B459D" w:rsidRPr="003B459D" w:rsidRDefault="003B459D" w:rsidP="008C5B24">
            <w:pPr>
              <w:widowControl/>
              <w:numPr>
                <w:ilvl w:val="1"/>
                <w:numId w:val="12"/>
              </w:numPr>
              <w:pBdr>
                <w:top w:val="nil"/>
                <w:left w:val="nil"/>
                <w:bottom w:val="nil"/>
                <w:right w:val="nil"/>
                <w:between w:val="nil"/>
              </w:pBdr>
              <w:tabs>
                <w:tab w:val="left" w:pos="169"/>
              </w:tabs>
              <w:spacing w:before="2" w:line="199" w:lineRule="auto"/>
              <w:ind w:left="169" w:right="36" w:hanging="142"/>
              <w:rPr>
                <w:color w:val="000000"/>
                <w:sz w:val="16"/>
                <w:szCs w:val="16"/>
                <w:lang w:val="en-US"/>
              </w:rPr>
            </w:pPr>
            <w:r w:rsidRPr="003B459D">
              <w:rPr>
                <w:color w:val="808080"/>
                <w:sz w:val="16"/>
                <w:szCs w:val="16"/>
                <w:lang w:val="en-US"/>
              </w:rPr>
              <w:t>The platform as a new model of the digital economy</w:t>
            </w:r>
          </w:p>
          <w:p w14:paraId="7E54F15C" w14:textId="31643E1F" w:rsidR="008C5B24" w:rsidRPr="003B459D" w:rsidRDefault="008C5B24" w:rsidP="008C5B24">
            <w:pPr>
              <w:widowControl/>
              <w:numPr>
                <w:ilvl w:val="1"/>
                <w:numId w:val="12"/>
              </w:numPr>
              <w:pBdr>
                <w:top w:val="nil"/>
                <w:left w:val="nil"/>
                <w:bottom w:val="nil"/>
                <w:right w:val="nil"/>
                <w:between w:val="nil"/>
              </w:pBdr>
              <w:tabs>
                <w:tab w:val="left" w:pos="169"/>
              </w:tabs>
              <w:spacing w:before="2" w:line="199" w:lineRule="auto"/>
              <w:ind w:left="169" w:right="36" w:hanging="142"/>
              <w:rPr>
                <w:color w:val="000000"/>
                <w:sz w:val="16"/>
                <w:szCs w:val="16"/>
                <w:lang w:val="en-US"/>
              </w:rPr>
            </w:pPr>
            <w:r w:rsidRPr="003B459D">
              <w:rPr>
                <w:color w:val="808080"/>
                <w:sz w:val="16"/>
                <w:szCs w:val="16"/>
                <w:lang w:val="en-US"/>
              </w:rPr>
              <w:t>Video on Demand VoD</w:t>
            </w:r>
          </w:p>
          <w:p w14:paraId="55139B4A" w14:textId="77777777" w:rsidR="003B459D" w:rsidRPr="003B459D" w:rsidRDefault="003B459D" w:rsidP="008C5B24">
            <w:pPr>
              <w:widowControl/>
              <w:numPr>
                <w:ilvl w:val="1"/>
                <w:numId w:val="12"/>
              </w:numPr>
              <w:pBdr>
                <w:top w:val="nil"/>
                <w:left w:val="nil"/>
                <w:bottom w:val="nil"/>
                <w:right w:val="nil"/>
                <w:between w:val="nil"/>
              </w:pBdr>
              <w:tabs>
                <w:tab w:val="left" w:pos="169"/>
              </w:tabs>
              <w:spacing w:before="2" w:line="199" w:lineRule="auto"/>
              <w:ind w:left="169" w:right="36" w:hanging="142"/>
              <w:rPr>
                <w:color w:val="000000"/>
                <w:sz w:val="16"/>
                <w:szCs w:val="16"/>
                <w:lang w:val="en-US"/>
              </w:rPr>
            </w:pPr>
            <w:r w:rsidRPr="003B459D">
              <w:rPr>
                <w:color w:val="808080"/>
                <w:sz w:val="16"/>
                <w:szCs w:val="16"/>
                <w:lang w:val="en-US"/>
              </w:rPr>
              <w:t>Free-to-air streaming platforms (OTT)</w:t>
            </w:r>
          </w:p>
          <w:p w14:paraId="00747F6D" w14:textId="77777777" w:rsidR="003B459D" w:rsidRPr="003B459D" w:rsidRDefault="003B459D" w:rsidP="008C5B24">
            <w:pPr>
              <w:widowControl/>
              <w:numPr>
                <w:ilvl w:val="1"/>
                <w:numId w:val="12"/>
              </w:numPr>
              <w:pBdr>
                <w:top w:val="nil"/>
                <w:left w:val="nil"/>
                <w:bottom w:val="nil"/>
                <w:right w:val="nil"/>
                <w:between w:val="nil"/>
              </w:pBdr>
              <w:tabs>
                <w:tab w:val="left" w:pos="169"/>
              </w:tabs>
              <w:spacing w:before="2" w:line="199" w:lineRule="auto"/>
              <w:ind w:left="169" w:right="36" w:hanging="142"/>
              <w:rPr>
                <w:color w:val="000000"/>
                <w:sz w:val="16"/>
                <w:szCs w:val="16"/>
              </w:rPr>
            </w:pPr>
            <w:proofErr w:type="spellStart"/>
            <w:r w:rsidRPr="003B459D">
              <w:rPr>
                <w:color w:val="808080"/>
                <w:sz w:val="16"/>
                <w:szCs w:val="16"/>
              </w:rPr>
              <w:t>The</w:t>
            </w:r>
            <w:proofErr w:type="spellEnd"/>
            <w:r w:rsidRPr="003B459D">
              <w:rPr>
                <w:color w:val="808080"/>
                <w:sz w:val="16"/>
                <w:szCs w:val="16"/>
              </w:rPr>
              <w:t xml:space="preserve"> Netflix </w:t>
            </w:r>
            <w:proofErr w:type="spellStart"/>
            <w:r w:rsidRPr="003B459D">
              <w:rPr>
                <w:color w:val="808080"/>
                <w:sz w:val="16"/>
                <w:szCs w:val="16"/>
              </w:rPr>
              <w:t>paradigm</w:t>
            </w:r>
            <w:proofErr w:type="spellEnd"/>
          </w:p>
          <w:p w14:paraId="59466510" w14:textId="77777777" w:rsidR="003B459D" w:rsidRPr="003B459D" w:rsidRDefault="003B459D" w:rsidP="003B459D">
            <w:pPr>
              <w:widowControl/>
              <w:numPr>
                <w:ilvl w:val="1"/>
                <w:numId w:val="12"/>
              </w:numPr>
              <w:pBdr>
                <w:top w:val="nil"/>
                <w:left w:val="nil"/>
                <w:bottom w:val="nil"/>
                <w:right w:val="nil"/>
                <w:between w:val="nil"/>
              </w:pBdr>
              <w:spacing w:line="180" w:lineRule="auto"/>
              <w:ind w:right="36"/>
              <w:rPr>
                <w:color w:val="000000"/>
                <w:sz w:val="16"/>
                <w:szCs w:val="16"/>
                <w:lang w:val="en-US"/>
              </w:rPr>
            </w:pPr>
            <w:r w:rsidRPr="003B459D">
              <w:rPr>
                <w:color w:val="808080"/>
                <w:sz w:val="16"/>
                <w:szCs w:val="16"/>
                <w:lang w:val="en-US"/>
              </w:rPr>
              <w:t>RTVE Play, the public service OTT platform</w:t>
            </w:r>
          </w:p>
          <w:p w14:paraId="53815EB0" w14:textId="6FE86DF9" w:rsidR="008C5B24" w:rsidRPr="002674FD" w:rsidRDefault="008C5B24" w:rsidP="003B459D">
            <w:pPr>
              <w:widowControl/>
              <w:numPr>
                <w:ilvl w:val="1"/>
                <w:numId w:val="12"/>
              </w:numPr>
              <w:pBdr>
                <w:top w:val="nil"/>
                <w:left w:val="nil"/>
                <w:bottom w:val="nil"/>
                <w:right w:val="nil"/>
                <w:between w:val="nil"/>
              </w:pBdr>
              <w:spacing w:line="180" w:lineRule="auto"/>
              <w:ind w:right="36"/>
              <w:rPr>
                <w:color w:val="000000"/>
                <w:sz w:val="16"/>
                <w:szCs w:val="16"/>
              </w:rPr>
            </w:pPr>
            <w:r w:rsidRPr="002674FD">
              <w:rPr>
                <w:color w:val="808080"/>
                <w:sz w:val="16"/>
                <w:szCs w:val="16"/>
              </w:rPr>
              <w:t>Met</w:t>
            </w:r>
            <w:r w:rsidR="003B459D">
              <w:rPr>
                <w:color w:val="808080"/>
                <w:sz w:val="16"/>
                <w:szCs w:val="16"/>
              </w:rPr>
              <w:t>hod</w:t>
            </w:r>
          </w:p>
          <w:p w14:paraId="251A71FC" w14:textId="531FAB89" w:rsidR="008C5B24" w:rsidRPr="00C87934" w:rsidRDefault="008C5B24" w:rsidP="008C5B24">
            <w:pPr>
              <w:widowControl/>
              <w:numPr>
                <w:ilvl w:val="0"/>
                <w:numId w:val="12"/>
              </w:numPr>
              <w:pBdr>
                <w:top w:val="nil"/>
                <w:left w:val="nil"/>
                <w:bottom w:val="nil"/>
                <w:right w:val="nil"/>
                <w:between w:val="nil"/>
              </w:pBdr>
              <w:spacing w:line="173" w:lineRule="auto"/>
              <w:ind w:left="169" w:right="36" w:hanging="142"/>
              <w:rPr>
                <w:color w:val="000000"/>
                <w:sz w:val="16"/>
                <w:szCs w:val="16"/>
              </w:rPr>
            </w:pPr>
            <w:proofErr w:type="spellStart"/>
            <w:r>
              <w:rPr>
                <w:color w:val="808080"/>
                <w:sz w:val="16"/>
                <w:szCs w:val="16"/>
              </w:rPr>
              <w:t>An</w:t>
            </w:r>
            <w:r w:rsidR="003B459D">
              <w:rPr>
                <w:color w:val="808080"/>
                <w:sz w:val="16"/>
                <w:szCs w:val="16"/>
              </w:rPr>
              <w:t>alysis</w:t>
            </w:r>
            <w:proofErr w:type="spellEnd"/>
          </w:p>
          <w:p w14:paraId="6E5AD021" w14:textId="77777777" w:rsidR="003B459D" w:rsidRPr="003B459D" w:rsidRDefault="003B459D" w:rsidP="008C5B24">
            <w:pPr>
              <w:pStyle w:val="Prrafodelista"/>
              <w:widowControl/>
              <w:numPr>
                <w:ilvl w:val="1"/>
                <w:numId w:val="12"/>
              </w:numPr>
              <w:pBdr>
                <w:top w:val="nil"/>
                <w:left w:val="nil"/>
                <w:bottom w:val="nil"/>
                <w:right w:val="nil"/>
                <w:between w:val="nil"/>
              </w:pBdr>
              <w:spacing w:line="173" w:lineRule="auto"/>
              <w:ind w:right="36"/>
              <w:rPr>
                <w:rFonts w:ascii="Garamond" w:eastAsia="Garamond" w:hAnsi="Garamond" w:cs="Garamond"/>
                <w:color w:val="808080"/>
                <w:sz w:val="16"/>
                <w:szCs w:val="16"/>
                <w:lang w:val="en-US"/>
              </w:rPr>
            </w:pPr>
            <w:r w:rsidRPr="003B459D">
              <w:rPr>
                <w:rFonts w:ascii="Garamond" w:eastAsia="Garamond" w:hAnsi="Garamond" w:cs="Garamond"/>
                <w:color w:val="808080" w:themeColor="background1" w:themeShade="80"/>
                <w:sz w:val="16"/>
                <w:szCs w:val="16"/>
                <w:lang w:val="en-US"/>
              </w:rPr>
              <w:t>Analysis of Law 13/2022 and RTVE’s regulatory framework</w:t>
            </w:r>
          </w:p>
          <w:p w14:paraId="3AEF949B" w14:textId="77777777" w:rsidR="003B459D" w:rsidRDefault="003B459D" w:rsidP="008C5B24">
            <w:pPr>
              <w:pStyle w:val="Prrafodelista"/>
              <w:widowControl/>
              <w:numPr>
                <w:ilvl w:val="1"/>
                <w:numId w:val="12"/>
              </w:numPr>
              <w:pBdr>
                <w:top w:val="nil"/>
                <w:left w:val="nil"/>
                <w:bottom w:val="nil"/>
                <w:right w:val="nil"/>
                <w:between w:val="nil"/>
              </w:pBdr>
              <w:spacing w:line="173" w:lineRule="auto"/>
              <w:ind w:right="36"/>
              <w:rPr>
                <w:rFonts w:ascii="Garamond" w:eastAsia="Garamond" w:hAnsi="Garamond" w:cs="Garamond"/>
                <w:color w:val="808080"/>
                <w:sz w:val="16"/>
                <w:szCs w:val="16"/>
              </w:rPr>
            </w:pPr>
            <w:proofErr w:type="spellStart"/>
            <w:r w:rsidRPr="003B459D">
              <w:rPr>
                <w:rFonts w:ascii="Garamond" w:eastAsia="Garamond" w:hAnsi="Garamond" w:cs="Garamond"/>
                <w:color w:val="808080"/>
                <w:sz w:val="16"/>
                <w:szCs w:val="16"/>
              </w:rPr>
              <w:t>Analysis</w:t>
            </w:r>
            <w:proofErr w:type="spellEnd"/>
            <w:r w:rsidRPr="003B459D">
              <w:rPr>
                <w:rFonts w:ascii="Garamond" w:eastAsia="Garamond" w:hAnsi="Garamond" w:cs="Garamond"/>
                <w:color w:val="808080"/>
                <w:sz w:val="16"/>
                <w:szCs w:val="16"/>
              </w:rPr>
              <w:t xml:space="preserve"> </w:t>
            </w:r>
            <w:proofErr w:type="spellStart"/>
            <w:r w:rsidRPr="003B459D">
              <w:rPr>
                <w:rFonts w:ascii="Garamond" w:eastAsia="Garamond" w:hAnsi="Garamond" w:cs="Garamond"/>
                <w:color w:val="808080"/>
                <w:sz w:val="16"/>
                <w:szCs w:val="16"/>
              </w:rPr>
              <w:t>of</w:t>
            </w:r>
            <w:proofErr w:type="spellEnd"/>
            <w:r w:rsidRPr="003B459D">
              <w:rPr>
                <w:rFonts w:ascii="Garamond" w:eastAsia="Garamond" w:hAnsi="Garamond" w:cs="Garamond"/>
                <w:color w:val="808080"/>
                <w:sz w:val="16"/>
                <w:szCs w:val="16"/>
              </w:rPr>
              <w:t xml:space="preserve"> </w:t>
            </w:r>
            <w:proofErr w:type="spellStart"/>
            <w:r w:rsidRPr="003B459D">
              <w:rPr>
                <w:rFonts w:ascii="Garamond" w:eastAsia="Garamond" w:hAnsi="Garamond" w:cs="Garamond"/>
                <w:color w:val="808080"/>
                <w:sz w:val="16"/>
                <w:szCs w:val="16"/>
              </w:rPr>
              <w:t>the</w:t>
            </w:r>
            <w:proofErr w:type="spellEnd"/>
            <w:r w:rsidRPr="003B459D">
              <w:rPr>
                <w:rFonts w:ascii="Garamond" w:eastAsia="Garamond" w:hAnsi="Garamond" w:cs="Garamond"/>
                <w:color w:val="808080"/>
                <w:sz w:val="16"/>
                <w:szCs w:val="16"/>
              </w:rPr>
              <w:t xml:space="preserve"> web interface</w:t>
            </w:r>
          </w:p>
          <w:p w14:paraId="5414EF99" w14:textId="77777777" w:rsidR="003B459D" w:rsidRPr="003B459D" w:rsidRDefault="003B459D" w:rsidP="003B459D">
            <w:pPr>
              <w:widowControl/>
              <w:numPr>
                <w:ilvl w:val="1"/>
                <w:numId w:val="12"/>
              </w:numPr>
              <w:pBdr>
                <w:top w:val="nil"/>
                <w:left w:val="nil"/>
                <w:bottom w:val="nil"/>
                <w:right w:val="nil"/>
                <w:between w:val="nil"/>
              </w:pBdr>
              <w:spacing w:line="173" w:lineRule="auto"/>
              <w:ind w:right="36"/>
              <w:rPr>
                <w:color w:val="000000"/>
                <w:sz w:val="16"/>
                <w:szCs w:val="16"/>
                <w:lang w:val="en-US"/>
              </w:rPr>
            </w:pPr>
            <w:r w:rsidRPr="003B459D">
              <w:rPr>
                <w:color w:val="808080"/>
                <w:sz w:val="16"/>
                <w:szCs w:val="16"/>
                <w:lang w:val="en-US"/>
              </w:rPr>
              <w:t>Consultation of internal data from RTVE</w:t>
            </w:r>
          </w:p>
          <w:p w14:paraId="770B3F71" w14:textId="77777777" w:rsidR="003B459D" w:rsidRDefault="003B459D" w:rsidP="003B459D">
            <w:pPr>
              <w:widowControl/>
              <w:pBdr>
                <w:top w:val="nil"/>
                <w:left w:val="nil"/>
                <w:bottom w:val="nil"/>
                <w:right w:val="nil"/>
                <w:between w:val="nil"/>
              </w:pBdr>
              <w:spacing w:line="173" w:lineRule="auto"/>
              <w:ind w:left="397" w:right="36"/>
              <w:rPr>
                <w:color w:val="808080"/>
                <w:sz w:val="16"/>
                <w:szCs w:val="16"/>
                <w:lang w:val="en-US"/>
              </w:rPr>
            </w:pPr>
          </w:p>
          <w:p w14:paraId="567216D5" w14:textId="405B16AA" w:rsidR="008C5B24" w:rsidRPr="002674FD" w:rsidRDefault="003B459D" w:rsidP="003B459D">
            <w:pPr>
              <w:widowControl/>
              <w:pBdr>
                <w:top w:val="nil"/>
                <w:left w:val="nil"/>
                <w:bottom w:val="nil"/>
                <w:right w:val="nil"/>
                <w:between w:val="nil"/>
              </w:pBdr>
              <w:spacing w:line="173" w:lineRule="auto"/>
              <w:ind w:right="36"/>
              <w:rPr>
                <w:color w:val="000000"/>
                <w:sz w:val="16"/>
                <w:szCs w:val="16"/>
              </w:rPr>
            </w:pPr>
            <w:r>
              <w:rPr>
                <w:color w:val="808080"/>
                <w:sz w:val="16"/>
                <w:szCs w:val="16"/>
                <w:lang w:val="en-US"/>
              </w:rPr>
              <w:t xml:space="preserve">4. </w:t>
            </w:r>
            <w:proofErr w:type="spellStart"/>
            <w:r>
              <w:rPr>
                <w:color w:val="808080"/>
                <w:sz w:val="16"/>
                <w:szCs w:val="16"/>
              </w:rPr>
              <w:t>Conclusion</w:t>
            </w:r>
            <w:proofErr w:type="spellEnd"/>
          </w:p>
          <w:p w14:paraId="71E2BECB" w14:textId="634825B8" w:rsidR="008C5B24" w:rsidRPr="002674FD" w:rsidRDefault="003B459D" w:rsidP="008C5B24">
            <w:pPr>
              <w:widowControl/>
              <w:numPr>
                <w:ilvl w:val="0"/>
                <w:numId w:val="12"/>
              </w:numPr>
              <w:pBdr>
                <w:top w:val="nil"/>
                <w:left w:val="nil"/>
                <w:bottom w:val="nil"/>
                <w:right w:val="nil"/>
                <w:between w:val="nil"/>
              </w:pBdr>
              <w:spacing w:line="198" w:lineRule="auto"/>
              <w:ind w:left="169" w:right="36" w:hanging="142"/>
              <w:rPr>
                <w:color w:val="000000"/>
                <w:sz w:val="16"/>
                <w:szCs w:val="16"/>
              </w:rPr>
            </w:pPr>
            <w:proofErr w:type="spellStart"/>
            <w:r>
              <w:rPr>
                <w:color w:val="808080"/>
                <w:sz w:val="16"/>
                <w:szCs w:val="16"/>
              </w:rPr>
              <w:t>References</w:t>
            </w:r>
            <w:proofErr w:type="spellEnd"/>
          </w:p>
          <w:p w14:paraId="22BE74A6" w14:textId="77777777" w:rsidR="008C5B24" w:rsidRDefault="008C5B24" w:rsidP="00FA4246">
            <w:pPr>
              <w:widowControl/>
              <w:spacing w:before="177" w:line="204" w:lineRule="auto"/>
              <w:ind w:left="169" w:hanging="142"/>
              <w:rPr>
                <w:b/>
                <w:sz w:val="18"/>
                <w:szCs w:val="18"/>
              </w:rPr>
            </w:pPr>
          </w:p>
        </w:tc>
        <w:tc>
          <w:tcPr>
            <w:tcW w:w="4678" w:type="dxa"/>
          </w:tcPr>
          <w:p w14:paraId="3493B9C9" w14:textId="77777777" w:rsidR="003B459D" w:rsidRPr="003B459D" w:rsidRDefault="003B459D" w:rsidP="003B459D">
            <w:pPr>
              <w:widowControl/>
              <w:spacing w:line="204" w:lineRule="auto"/>
              <w:jc w:val="both"/>
              <w:rPr>
                <w:sz w:val="18"/>
                <w:szCs w:val="18"/>
                <w:lang w:val="en-US"/>
              </w:rPr>
            </w:pPr>
            <w:r w:rsidRPr="003B459D">
              <w:rPr>
                <w:sz w:val="18"/>
                <w:szCs w:val="18"/>
                <w:lang w:val="en-US"/>
              </w:rPr>
              <w:t xml:space="preserve">The evolution of the audiovisual sector following the </w:t>
            </w:r>
            <w:proofErr w:type="spellStart"/>
            <w:r w:rsidRPr="003B459D">
              <w:rPr>
                <w:sz w:val="18"/>
                <w:szCs w:val="18"/>
                <w:lang w:val="en-US"/>
              </w:rPr>
              <w:t>popularisation</w:t>
            </w:r>
            <w:proofErr w:type="spellEnd"/>
            <w:r w:rsidRPr="003B459D">
              <w:rPr>
                <w:sz w:val="18"/>
                <w:szCs w:val="18"/>
                <w:lang w:val="en-US"/>
              </w:rPr>
              <w:t xml:space="preserve"> of the disruptive platform model has compelled public authorities to update their regulatory frameworks. In this context, Public Service Media (PSM) have implemented corporate and commercial strategies to compete with transnational operators endowed with greater economic and production capacities, at times subordinating their public service remit.</w:t>
            </w:r>
          </w:p>
          <w:p w14:paraId="224B1C7A" w14:textId="77777777" w:rsidR="003B459D" w:rsidRPr="003B459D" w:rsidRDefault="003B459D" w:rsidP="003B459D">
            <w:pPr>
              <w:widowControl/>
              <w:spacing w:line="204" w:lineRule="auto"/>
              <w:jc w:val="both"/>
              <w:rPr>
                <w:sz w:val="18"/>
                <w:szCs w:val="18"/>
                <w:lang w:val="en-US"/>
              </w:rPr>
            </w:pPr>
          </w:p>
          <w:p w14:paraId="55275D84" w14:textId="36904099" w:rsidR="008C5B24" w:rsidRPr="003B459D" w:rsidRDefault="003B459D" w:rsidP="003B459D">
            <w:pPr>
              <w:widowControl/>
              <w:spacing w:line="204" w:lineRule="auto"/>
              <w:jc w:val="both"/>
              <w:rPr>
                <w:sz w:val="18"/>
                <w:szCs w:val="18"/>
                <w:lang w:val="en-US"/>
              </w:rPr>
            </w:pPr>
            <w:r w:rsidRPr="003B459D">
              <w:rPr>
                <w:sz w:val="18"/>
                <w:szCs w:val="18"/>
                <w:lang w:val="en-US"/>
              </w:rPr>
              <w:t xml:space="preserve">In this article, we examine the case of the public platform RTVE Play, </w:t>
            </w:r>
            <w:proofErr w:type="spellStart"/>
            <w:r w:rsidRPr="003B459D">
              <w:rPr>
                <w:sz w:val="18"/>
                <w:szCs w:val="18"/>
                <w:lang w:val="en-US"/>
              </w:rPr>
              <w:t>analysing</w:t>
            </w:r>
            <w:proofErr w:type="spellEnd"/>
            <w:r w:rsidRPr="003B459D">
              <w:rPr>
                <w:sz w:val="18"/>
                <w:szCs w:val="18"/>
                <w:lang w:val="en-US"/>
              </w:rPr>
              <w:t xml:space="preserve"> the extent to which it complies with the provisions of General Audiovisual Communication Law 13/2022—which imposes greater obligations on platforms—as well as its degree of transparency and, as a public service, its commitment to legally stipulated principles such as linguistic diversity, the protection of minors, and accessibility.</w:t>
            </w:r>
          </w:p>
          <w:p w14:paraId="623B7594" w14:textId="24EB5DCF" w:rsidR="008C5B24" w:rsidRPr="003B459D" w:rsidRDefault="003B459D" w:rsidP="008C5B24">
            <w:pPr>
              <w:widowControl/>
              <w:spacing w:before="177" w:line="204" w:lineRule="auto"/>
              <w:ind w:left="660"/>
              <w:jc w:val="both"/>
              <w:rPr>
                <w:b/>
                <w:sz w:val="18"/>
                <w:szCs w:val="18"/>
                <w:lang w:val="en-US"/>
              </w:rPr>
            </w:pPr>
            <w:r w:rsidRPr="003B459D">
              <w:rPr>
                <w:b/>
                <w:sz w:val="18"/>
                <w:szCs w:val="18"/>
                <w:lang w:val="en-US"/>
              </w:rPr>
              <w:t>Keywords</w:t>
            </w:r>
          </w:p>
          <w:p w14:paraId="1E1AACCC" w14:textId="5264C1EE" w:rsidR="008C5B24" w:rsidRPr="003B459D" w:rsidRDefault="008C5B24" w:rsidP="008C5B24">
            <w:pPr>
              <w:widowControl/>
              <w:spacing w:before="9" w:line="199" w:lineRule="auto"/>
              <w:ind w:left="660" w:right="134"/>
              <w:jc w:val="both"/>
              <w:rPr>
                <w:sz w:val="18"/>
                <w:szCs w:val="18"/>
                <w:lang w:val="en-US"/>
              </w:rPr>
            </w:pPr>
            <w:r w:rsidRPr="003B459D">
              <w:rPr>
                <w:sz w:val="18"/>
                <w:szCs w:val="18"/>
                <w:lang w:val="en-US"/>
              </w:rPr>
              <w:t>“RTVE”; “Streaming”: “Televisi</w:t>
            </w:r>
            <w:r w:rsidR="003B459D" w:rsidRPr="003B459D">
              <w:rPr>
                <w:sz w:val="18"/>
                <w:szCs w:val="18"/>
                <w:lang w:val="en-US"/>
              </w:rPr>
              <w:t>o</w:t>
            </w:r>
            <w:r w:rsidRPr="003B459D">
              <w:rPr>
                <w:sz w:val="18"/>
                <w:szCs w:val="18"/>
                <w:lang w:val="en-US"/>
              </w:rPr>
              <w:t>n”; “</w:t>
            </w:r>
            <w:proofErr w:type="spellStart"/>
            <w:r w:rsidRPr="003B459D">
              <w:rPr>
                <w:sz w:val="18"/>
                <w:szCs w:val="18"/>
                <w:lang w:val="en-US"/>
              </w:rPr>
              <w:t>Platafo</w:t>
            </w:r>
            <w:r w:rsidR="003B459D">
              <w:rPr>
                <w:sz w:val="18"/>
                <w:szCs w:val="18"/>
                <w:lang w:val="en-US"/>
              </w:rPr>
              <w:t>rms</w:t>
            </w:r>
            <w:proofErr w:type="spellEnd"/>
            <w:r w:rsidR="003B459D">
              <w:rPr>
                <w:sz w:val="18"/>
                <w:szCs w:val="18"/>
                <w:lang w:val="en-US"/>
              </w:rPr>
              <w:t>”</w:t>
            </w:r>
            <w:r w:rsidRPr="003B459D">
              <w:rPr>
                <w:sz w:val="18"/>
                <w:szCs w:val="18"/>
                <w:lang w:val="en-US"/>
              </w:rPr>
              <w:t xml:space="preserve"> “PSM”</w:t>
            </w:r>
          </w:p>
          <w:p w14:paraId="0135FEB1" w14:textId="77777777" w:rsidR="008C5B24" w:rsidRPr="003B459D" w:rsidRDefault="008C5B24" w:rsidP="00FA4246">
            <w:pPr>
              <w:widowControl/>
              <w:spacing w:line="204" w:lineRule="auto"/>
              <w:jc w:val="both"/>
              <w:rPr>
                <w:sz w:val="18"/>
                <w:szCs w:val="18"/>
                <w:lang w:val="en-US"/>
              </w:rPr>
            </w:pPr>
          </w:p>
        </w:tc>
      </w:tr>
    </w:tbl>
    <w:p w14:paraId="18CEB25E" w14:textId="77777777" w:rsidR="008C5B24" w:rsidRDefault="008C5B24" w:rsidP="008C5B24">
      <w:pPr>
        <w:widowControl/>
        <w:spacing w:before="9" w:line="199" w:lineRule="auto"/>
        <w:ind w:right="134"/>
        <w:jc w:val="both"/>
        <w:rPr>
          <w:sz w:val="18"/>
          <w:szCs w:val="18"/>
          <w:lang w:val="en-US"/>
        </w:rPr>
      </w:pPr>
    </w:p>
    <w:p w14:paraId="6917AF14" w14:textId="77777777" w:rsidR="004E057F" w:rsidRDefault="004E057F" w:rsidP="008C5B24">
      <w:pPr>
        <w:widowControl/>
        <w:spacing w:before="9" w:line="199" w:lineRule="auto"/>
        <w:ind w:right="134"/>
        <w:jc w:val="both"/>
        <w:rPr>
          <w:sz w:val="18"/>
          <w:szCs w:val="18"/>
          <w:lang w:val="en-US"/>
        </w:rPr>
      </w:pPr>
    </w:p>
    <w:p w14:paraId="60321BA9" w14:textId="77777777" w:rsidR="004E057F" w:rsidRDefault="004E057F" w:rsidP="008C5B24">
      <w:pPr>
        <w:widowControl/>
        <w:spacing w:before="9" w:line="199" w:lineRule="auto"/>
        <w:ind w:right="134"/>
        <w:jc w:val="both"/>
        <w:rPr>
          <w:sz w:val="18"/>
          <w:szCs w:val="18"/>
          <w:lang w:val="en-US"/>
        </w:rPr>
      </w:pPr>
    </w:p>
    <w:p w14:paraId="5097310D" w14:textId="77777777" w:rsidR="004E057F" w:rsidRDefault="004E057F" w:rsidP="008C5B24">
      <w:pPr>
        <w:widowControl/>
        <w:spacing w:before="9" w:line="199" w:lineRule="auto"/>
        <w:ind w:right="134"/>
        <w:jc w:val="both"/>
        <w:rPr>
          <w:sz w:val="18"/>
          <w:szCs w:val="18"/>
          <w:lang w:val="en-US"/>
        </w:rPr>
      </w:pPr>
    </w:p>
    <w:p w14:paraId="15488B06" w14:textId="77777777" w:rsidR="004E057F" w:rsidRDefault="004E057F" w:rsidP="008C5B24">
      <w:pPr>
        <w:widowControl/>
        <w:spacing w:before="9" w:line="199" w:lineRule="auto"/>
        <w:ind w:right="134"/>
        <w:jc w:val="both"/>
        <w:rPr>
          <w:sz w:val="18"/>
          <w:szCs w:val="18"/>
          <w:lang w:val="en-US"/>
        </w:rPr>
      </w:pPr>
    </w:p>
    <w:p w14:paraId="6F26E244" w14:textId="77777777" w:rsidR="004E057F" w:rsidRDefault="004E057F" w:rsidP="008C5B24">
      <w:pPr>
        <w:widowControl/>
        <w:spacing w:before="9" w:line="199" w:lineRule="auto"/>
        <w:ind w:right="134"/>
        <w:jc w:val="both"/>
        <w:rPr>
          <w:sz w:val="18"/>
          <w:szCs w:val="18"/>
          <w:lang w:val="en-US"/>
        </w:rPr>
      </w:pPr>
    </w:p>
    <w:p w14:paraId="7C3476FD" w14:textId="77777777" w:rsidR="004E057F" w:rsidRDefault="004E057F" w:rsidP="008C5B24">
      <w:pPr>
        <w:widowControl/>
        <w:spacing w:before="9" w:line="199" w:lineRule="auto"/>
        <w:ind w:right="134"/>
        <w:jc w:val="both"/>
        <w:rPr>
          <w:sz w:val="18"/>
          <w:szCs w:val="18"/>
          <w:lang w:val="en-US"/>
        </w:rPr>
      </w:pPr>
    </w:p>
    <w:p w14:paraId="5763DDCB" w14:textId="77777777" w:rsidR="004E057F" w:rsidRDefault="004E057F" w:rsidP="008C5B24">
      <w:pPr>
        <w:widowControl/>
        <w:spacing w:before="9" w:line="199" w:lineRule="auto"/>
        <w:ind w:right="134"/>
        <w:jc w:val="both"/>
        <w:rPr>
          <w:sz w:val="18"/>
          <w:szCs w:val="18"/>
          <w:lang w:val="en-US"/>
        </w:rPr>
      </w:pPr>
    </w:p>
    <w:p w14:paraId="223A7031" w14:textId="77777777" w:rsidR="004E057F" w:rsidRDefault="004E057F" w:rsidP="008C5B24">
      <w:pPr>
        <w:widowControl/>
        <w:spacing w:before="9" w:line="199" w:lineRule="auto"/>
        <w:ind w:right="134"/>
        <w:jc w:val="both"/>
        <w:rPr>
          <w:sz w:val="18"/>
          <w:szCs w:val="18"/>
          <w:lang w:val="en-US"/>
        </w:rPr>
      </w:pPr>
    </w:p>
    <w:p w14:paraId="7FE6C0B6" w14:textId="77777777" w:rsidR="004E057F" w:rsidRPr="003B459D" w:rsidRDefault="004E057F" w:rsidP="008C5B24">
      <w:pPr>
        <w:widowControl/>
        <w:spacing w:before="9" w:line="199" w:lineRule="auto"/>
        <w:ind w:right="134"/>
        <w:jc w:val="both"/>
        <w:rPr>
          <w:sz w:val="18"/>
          <w:szCs w:val="18"/>
          <w:lang w:val="en-US"/>
        </w:rPr>
      </w:pPr>
    </w:p>
    <w:p w14:paraId="52BC6C84" w14:textId="77777777" w:rsidR="008C5B24" w:rsidRPr="003B459D" w:rsidRDefault="008C5B24">
      <w:pPr>
        <w:widowControl/>
        <w:spacing w:before="9" w:line="199" w:lineRule="auto"/>
        <w:ind w:left="660" w:right="134"/>
        <w:jc w:val="both"/>
        <w:rPr>
          <w:sz w:val="18"/>
          <w:szCs w:val="18"/>
          <w:lang w:val="en-US"/>
        </w:rPr>
      </w:pPr>
    </w:p>
    <w:p w14:paraId="74B239BE" w14:textId="77777777" w:rsidR="008C5B24" w:rsidRPr="003B459D" w:rsidRDefault="008C5B24">
      <w:pPr>
        <w:widowControl/>
        <w:spacing w:before="9" w:line="199" w:lineRule="auto"/>
        <w:ind w:left="660" w:right="134"/>
        <w:jc w:val="both"/>
        <w:rPr>
          <w:sz w:val="18"/>
          <w:szCs w:val="18"/>
          <w:lang w:val="en-US"/>
        </w:rPr>
      </w:pPr>
    </w:p>
    <w:p w14:paraId="2BF12ED3" w14:textId="77777777" w:rsidR="00D84F54" w:rsidRPr="003B459D" w:rsidRDefault="00D84F54">
      <w:pPr>
        <w:widowControl/>
        <w:spacing w:before="9" w:line="199" w:lineRule="auto"/>
        <w:ind w:left="660" w:right="134"/>
        <w:jc w:val="both"/>
        <w:rPr>
          <w:sz w:val="18"/>
          <w:szCs w:val="18"/>
          <w:lang w:val="en-US"/>
        </w:rPr>
      </w:pPr>
    </w:p>
    <w:p w14:paraId="1D91E122" w14:textId="77777777" w:rsidR="00937FB9" w:rsidRDefault="00937FB9" w:rsidP="00937FB9">
      <w:pPr>
        <w:pStyle w:val="Ttulo1"/>
        <w:widowControl/>
        <w:numPr>
          <w:ilvl w:val="0"/>
          <w:numId w:val="5"/>
        </w:numPr>
        <w:spacing w:after="80"/>
        <w:rPr>
          <w:rFonts w:ascii="Garamond" w:eastAsia="Garamond" w:hAnsi="Garamond" w:cs="Garamond"/>
          <w:b/>
        </w:rPr>
      </w:pPr>
      <w:r>
        <w:rPr>
          <w:rFonts w:ascii="Garamond" w:eastAsia="Garamond" w:hAnsi="Garamond" w:cs="Garamond"/>
          <w:b/>
          <w:color w:val="98361E"/>
        </w:rPr>
        <w:t>Introducción</w:t>
      </w:r>
    </w:p>
    <w:p w14:paraId="0000002C" w14:textId="77777777" w:rsidR="00DC0353" w:rsidRDefault="00DC0353" w:rsidP="00937FB9">
      <w:pPr>
        <w:widowControl/>
        <w:pBdr>
          <w:top w:val="nil"/>
          <w:left w:val="nil"/>
          <w:bottom w:val="nil"/>
          <w:right w:val="nil"/>
          <w:between w:val="nil"/>
        </w:pBdr>
        <w:spacing w:after="80"/>
        <w:rPr>
          <w:color w:val="000000"/>
          <w:sz w:val="20"/>
          <w:szCs w:val="20"/>
        </w:rPr>
      </w:pPr>
    </w:p>
    <w:p w14:paraId="1E28C245" w14:textId="6ED60F1A" w:rsidR="00E62BA9" w:rsidRPr="00B94699" w:rsidRDefault="00000000" w:rsidP="5B17EC71">
      <w:pPr>
        <w:widowControl/>
        <w:pBdr>
          <w:top w:val="nil"/>
          <w:left w:val="nil"/>
          <w:bottom w:val="nil"/>
          <w:right w:val="nil"/>
          <w:between w:val="nil"/>
        </w:pBdr>
        <w:spacing w:after="80"/>
        <w:ind w:left="426" w:right="370"/>
        <w:jc w:val="both"/>
        <w:rPr>
          <w:color w:val="231F20"/>
          <w:sz w:val="20"/>
          <w:szCs w:val="20"/>
        </w:rPr>
      </w:pPr>
      <w:sdt>
        <w:sdtPr>
          <w:rPr>
            <w:highlight w:val="yellow"/>
          </w:rPr>
          <w:tag w:val="goog_rdk_3"/>
          <w:id w:val="991453636"/>
        </w:sdtPr>
        <w:sdtContent/>
      </w:sdt>
      <w:r w:rsidR="4B00B15C" w:rsidRPr="00B94699">
        <w:rPr>
          <w:color w:val="231F20"/>
          <w:sz w:val="20"/>
          <w:szCs w:val="20"/>
        </w:rPr>
        <w:t>El presente trabajo aborda de forma crítica c</w:t>
      </w:r>
      <w:r w:rsidR="2E50A822" w:rsidRPr="00B94699">
        <w:rPr>
          <w:color w:val="231F20"/>
          <w:sz w:val="20"/>
          <w:szCs w:val="20"/>
        </w:rPr>
        <w:t>ó</w:t>
      </w:r>
      <w:r w:rsidR="4B00B15C" w:rsidRPr="00B94699">
        <w:rPr>
          <w:color w:val="231F20"/>
          <w:sz w:val="20"/>
          <w:szCs w:val="20"/>
        </w:rPr>
        <w:t>mo en la popularización y adopción masiva de la plataforma audiovisual de transmisión libre (OTT) por parte de las corporaciones televisivas, y en particular de la Corporación Radio Televisión Española (RTVE), la razón fundamental de la existencia de los PSM</w:t>
      </w:r>
      <w:r w:rsidR="3E344BF2" w:rsidRPr="00B94699">
        <w:rPr>
          <w:color w:val="231F20"/>
          <w:sz w:val="20"/>
          <w:szCs w:val="20"/>
        </w:rPr>
        <w:t xml:space="preserve"> (</w:t>
      </w:r>
      <w:r w:rsidR="3E344BF2" w:rsidRPr="00B94699">
        <w:rPr>
          <w:i/>
          <w:color w:val="231F20"/>
          <w:sz w:val="20"/>
          <w:szCs w:val="20"/>
        </w:rPr>
        <w:t>Public Service Media</w:t>
      </w:r>
      <w:r w:rsidR="3E344BF2" w:rsidRPr="00B94699">
        <w:rPr>
          <w:color w:val="231F20"/>
          <w:sz w:val="20"/>
          <w:szCs w:val="20"/>
        </w:rPr>
        <w:t>)</w:t>
      </w:r>
      <w:r w:rsidR="4B00B15C" w:rsidRPr="00B94699">
        <w:rPr>
          <w:color w:val="231F20"/>
          <w:sz w:val="20"/>
          <w:szCs w:val="20"/>
        </w:rPr>
        <w:t xml:space="preserve">, el servicio público, ha </w:t>
      </w:r>
      <w:r w:rsidR="6096C492" w:rsidRPr="00B94699">
        <w:rPr>
          <w:color w:val="231F20"/>
          <w:sz w:val="20"/>
          <w:szCs w:val="20"/>
        </w:rPr>
        <w:t>sido desplazada</w:t>
      </w:r>
      <w:r w:rsidR="4B00B15C" w:rsidRPr="00B94699">
        <w:rPr>
          <w:color w:val="231F20"/>
          <w:sz w:val="20"/>
          <w:szCs w:val="20"/>
        </w:rPr>
        <w:t xml:space="preserve"> a un segundo plano. Los PSM, en vez de desarrollar un modelo propio, pensado para cumplir la misión de servicio público, han preferido imitar el </w:t>
      </w:r>
      <w:r w:rsidR="00D4323C" w:rsidRPr="00B94699">
        <w:rPr>
          <w:color w:val="231F20"/>
          <w:sz w:val="20"/>
          <w:szCs w:val="20"/>
        </w:rPr>
        <w:t>arquetipo</w:t>
      </w:r>
      <w:r w:rsidR="0055013B" w:rsidRPr="00B94699">
        <w:rPr>
          <w:color w:val="231F20"/>
          <w:sz w:val="20"/>
          <w:szCs w:val="20"/>
        </w:rPr>
        <w:t xml:space="preserve"> </w:t>
      </w:r>
      <w:r w:rsidR="4B00B15C" w:rsidRPr="00B94699">
        <w:rPr>
          <w:color w:val="231F20"/>
          <w:sz w:val="20"/>
          <w:szCs w:val="20"/>
        </w:rPr>
        <w:t>hegemónico de plataforma audiovisual impuesto, sobre todo, por el éxito de Netflix a nivel global. Así, se ha primado un modelo de plataforma pública con enfoque comercial</w:t>
      </w:r>
      <w:r w:rsidR="35084565" w:rsidRPr="00B94699">
        <w:rPr>
          <w:color w:val="231F20"/>
          <w:sz w:val="20"/>
          <w:szCs w:val="20"/>
        </w:rPr>
        <w:t xml:space="preserve"> </w:t>
      </w:r>
      <w:r w:rsidR="4B00B15C" w:rsidRPr="00B94699">
        <w:rPr>
          <w:color w:val="231F20"/>
          <w:sz w:val="20"/>
          <w:szCs w:val="20"/>
        </w:rPr>
        <w:t>que</w:t>
      </w:r>
      <w:r w:rsidR="00A43A3D" w:rsidRPr="00B94699">
        <w:rPr>
          <w:color w:val="231F20"/>
          <w:sz w:val="20"/>
          <w:szCs w:val="20"/>
        </w:rPr>
        <w:t>,</w:t>
      </w:r>
      <w:r w:rsidR="4B00B15C" w:rsidRPr="00B94699">
        <w:rPr>
          <w:color w:val="231F20"/>
          <w:sz w:val="20"/>
          <w:szCs w:val="20"/>
        </w:rPr>
        <w:t xml:space="preserve"> al mismo tiempo</w:t>
      </w:r>
      <w:r w:rsidR="00A43A3D" w:rsidRPr="00B94699">
        <w:rPr>
          <w:color w:val="231F20"/>
          <w:sz w:val="20"/>
          <w:szCs w:val="20"/>
        </w:rPr>
        <w:t>,</w:t>
      </w:r>
      <w:r w:rsidR="4B00B15C" w:rsidRPr="00B94699">
        <w:rPr>
          <w:color w:val="231F20"/>
          <w:sz w:val="20"/>
          <w:szCs w:val="20"/>
        </w:rPr>
        <w:t xml:space="preserve"> sirve como repositorio indiscriminado de las emisiones lineales, en vez de desarrollar</w:t>
      </w:r>
      <w:r w:rsidR="1CDA6567" w:rsidRPr="00B94699">
        <w:rPr>
          <w:color w:val="231F20"/>
          <w:sz w:val="20"/>
          <w:szCs w:val="20"/>
        </w:rPr>
        <w:t>se</w:t>
      </w:r>
      <w:r w:rsidR="4B00B15C" w:rsidRPr="00B94699">
        <w:rPr>
          <w:color w:val="231F20"/>
          <w:sz w:val="20"/>
          <w:szCs w:val="20"/>
        </w:rPr>
        <w:t xml:space="preserve"> un diseño propio y orientado a un canal </w:t>
      </w:r>
      <w:r w:rsidR="32E5A8B0" w:rsidRPr="00B94699">
        <w:rPr>
          <w:color w:val="231F20"/>
          <w:sz w:val="20"/>
          <w:szCs w:val="20"/>
        </w:rPr>
        <w:t>de distinta naturaleza (</w:t>
      </w:r>
      <w:proofErr w:type="spellStart"/>
      <w:r w:rsidR="32E5A8B0" w:rsidRPr="00B94699">
        <w:rPr>
          <w:i/>
          <w:color w:val="231F20"/>
          <w:sz w:val="20"/>
          <w:szCs w:val="20"/>
        </w:rPr>
        <w:t>n</w:t>
      </w:r>
      <w:r w:rsidR="4B00B15C" w:rsidRPr="00B94699">
        <w:rPr>
          <w:i/>
          <w:color w:val="231F20"/>
          <w:sz w:val="20"/>
          <w:szCs w:val="20"/>
        </w:rPr>
        <w:t>arrowcast</w:t>
      </w:r>
      <w:proofErr w:type="spellEnd"/>
      <w:r w:rsidR="4B00B15C" w:rsidRPr="00B94699">
        <w:rPr>
          <w:color w:val="231F20"/>
          <w:sz w:val="20"/>
          <w:szCs w:val="20"/>
        </w:rPr>
        <w:t>) y, por tanto, con lógicas diferentes de las lineales (</w:t>
      </w:r>
      <w:r w:rsidR="4B00B15C" w:rsidRPr="00B94699">
        <w:rPr>
          <w:i/>
          <w:color w:val="231F20"/>
          <w:sz w:val="20"/>
          <w:szCs w:val="20"/>
        </w:rPr>
        <w:t>broadcast</w:t>
      </w:r>
      <w:r w:rsidR="4B00B15C" w:rsidRPr="00B94699">
        <w:rPr>
          <w:color w:val="231F20"/>
          <w:sz w:val="20"/>
          <w:szCs w:val="20"/>
        </w:rPr>
        <w:t>).</w:t>
      </w:r>
    </w:p>
    <w:p w14:paraId="7A25117E" w14:textId="77777777" w:rsidR="00E62BA9" w:rsidRPr="00B94699" w:rsidRDefault="00E62BA9" w:rsidP="00E62BA9">
      <w:pPr>
        <w:widowControl/>
        <w:pBdr>
          <w:top w:val="nil"/>
          <w:left w:val="nil"/>
          <w:bottom w:val="nil"/>
          <w:right w:val="nil"/>
          <w:between w:val="nil"/>
        </w:pBdr>
        <w:spacing w:after="80"/>
        <w:ind w:left="426" w:right="370"/>
        <w:jc w:val="both"/>
        <w:rPr>
          <w:color w:val="231F20"/>
          <w:sz w:val="20"/>
          <w:szCs w:val="20"/>
        </w:rPr>
      </w:pPr>
    </w:p>
    <w:p w14:paraId="39C93D8C" w14:textId="4BCB1D0D" w:rsidR="00C57418" w:rsidRPr="00B94699" w:rsidRDefault="798825AF" w:rsidP="5768C6F2">
      <w:pPr>
        <w:widowControl/>
        <w:pBdr>
          <w:top w:val="nil"/>
          <w:left w:val="nil"/>
          <w:bottom w:val="nil"/>
          <w:right w:val="nil"/>
          <w:between w:val="nil"/>
        </w:pBdr>
        <w:spacing w:after="80"/>
        <w:ind w:left="426" w:right="370"/>
        <w:jc w:val="both"/>
        <w:rPr>
          <w:color w:val="000000"/>
          <w:sz w:val="20"/>
          <w:szCs w:val="20"/>
        </w:rPr>
      </w:pPr>
      <w:r w:rsidRPr="00B94699">
        <w:rPr>
          <w:color w:val="000000" w:themeColor="text1"/>
          <w:sz w:val="20"/>
          <w:szCs w:val="20"/>
        </w:rPr>
        <w:t xml:space="preserve">La adopción </w:t>
      </w:r>
      <w:r w:rsidR="4F118CE5" w:rsidRPr="00B94699">
        <w:rPr>
          <w:color w:val="000000" w:themeColor="text1"/>
          <w:sz w:val="20"/>
          <w:szCs w:val="20"/>
        </w:rPr>
        <w:t xml:space="preserve">masiva, por parte de la audiencia, </w:t>
      </w:r>
      <w:r w:rsidRPr="00B94699">
        <w:rPr>
          <w:color w:val="000000" w:themeColor="text1"/>
          <w:sz w:val="20"/>
          <w:szCs w:val="20"/>
        </w:rPr>
        <w:t>de</w:t>
      </w:r>
      <w:r w:rsidR="1AED3FA2" w:rsidRPr="00B94699">
        <w:rPr>
          <w:color w:val="000000" w:themeColor="text1"/>
          <w:sz w:val="20"/>
          <w:szCs w:val="20"/>
        </w:rPr>
        <w:t xml:space="preserve"> las plataformas audiovisuales</w:t>
      </w:r>
      <w:r w:rsidR="085C573B" w:rsidRPr="00B94699">
        <w:rPr>
          <w:color w:val="000000" w:themeColor="text1"/>
          <w:sz w:val="20"/>
          <w:szCs w:val="20"/>
        </w:rPr>
        <w:t xml:space="preserve"> </w:t>
      </w:r>
      <w:r w:rsidRPr="00B94699">
        <w:rPr>
          <w:color w:val="000000" w:themeColor="text1"/>
          <w:sz w:val="20"/>
          <w:szCs w:val="20"/>
        </w:rPr>
        <w:t>y la inmediatez de su modelo digital y disruptivo ha</w:t>
      </w:r>
      <w:r w:rsidR="7F8039D4" w:rsidRPr="00B94699">
        <w:rPr>
          <w:color w:val="000000" w:themeColor="text1"/>
          <w:sz w:val="20"/>
          <w:szCs w:val="20"/>
        </w:rPr>
        <w:t>n</w:t>
      </w:r>
      <w:r w:rsidRPr="00B94699">
        <w:rPr>
          <w:color w:val="000000" w:themeColor="text1"/>
          <w:sz w:val="20"/>
          <w:szCs w:val="20"/>
        </w:rPr>
        <w:t xml:space="preserve"> provocado importantes cambios en el sector</w:t>
      </w:r>
      <w:r w:rsidR="00970A4E" w:rsidRPr="00B94699">
        <w:rPr>
          <w:color w:val="000000" w:themeColor="text1"/>
          <w:sz w:val="20"/>
          <w:szCs w:val="20"/>
        </w:rPr>
        <w:t xml:space="preserve"> </w:t>
      </w:r>
      <w:r w:rsidR="00970A4E" w:rsidRPr="00B94699">
        <w:rPr>
          <w:color w:val="000000" w:themeColor="text1"/>
          <w:sz w:val="20"/>
          <w:szCs w:val="20"/>
        </w:rPr>
        <w:fldChar w:fldCharType="begin"/>
      </w:r>
      <w:r w:rsidR="00B142D6" w:rsidRPr="00B94699">
        <w:rPr>
          <w:color w:val="000000" w:themeColor="text1"/>
          <w:sz w:val="20"/>
          <w:szCs w:val="20"/>
        </w:rPr>
        <w:instrText xml:space="preserve"> ADDIN ZOTERO_ITEM CSL_CITATION {"citationID":"KadfXUYV","properties":{"formattedCitation":"(Kueng, 2017)","plainCitation":"(Kueng, 2017)","noteIndex":0},"citationItems":[{"id":1463,"uris":["http://zotero.org/users/9738381/items/9VPA76N9"],"itemData":{"id":1463,"type":"report","abstract":"Legacy media need to put as much emphasis on transforming their organisations as they do transforming their content” – this is the premise underlying ‘Going Digital. A Roadmap for Organisational Transformation’, a new research report by Lucy Kueng, Google Digital News Senior Research Fellow at the Reuters Institute.\nHow are media firms approaching the challenges of increasing agility, merging the cultures of journalism and tech, and handling the ceaseless stream of ‘shiny new things’, ranging from AR to Alexa? When should they learn from Silicon Valley, and when should they turn away?\nThrough deep research at companies including The Washington Post, Axel Springer, Schibsted, Vox, the Financial Times, The New York Times, The Economist, Le Monde, El Pais, Dagens Nyheter and The Guardian, this report identifies best practice in organisational transformation. Combining themes such as agility, strategy, culture management, the integration of tech and leadership, it presents a roadmap for change in the face of digital disruption.","language":"en","license":"Creative Commons Attribution 2.0 Generic","note":"DOI: 10.60625/RISJ-XCE5-7E64","publisher":"Reuters Institute for the Study of Journalism","source":"DOI.org (Datacite)","title":"Going digital: A roadmap for organisational transformation","title-short":"Going digital","URL":"https://reutersinstitute.politics.ox.ac.uk/our-research/going-digital-roadmap-organisational-transformation","author":[{"family":"Kueng","given":"Lucy"}],"accessed":{"date-parts":[["2025",8,25]]},"issued":{"date-parts":[["2017"]]}}}],"schema":"https://github.com/citation-style-language/schema/raw/master/csl-citation.json"} </w:instrText>
      </w:r>
      <w:r w:rsidR="00970A4E" w:rsidRPr="00B94699">
        <w:rPr>
          <w:color w:val="000000" w:themeColor="text1"/>
          <w:sz w:val="20"/>
          <w:szCs w:val="20"/>
        </w:rPr>
        <w:fldChar w:fldCharType="separate"/>
      </w:r>
      <w:r w:rsidR="00B142D6" w:rsidRPr="00B94699">
        <w:rPr>
          <w:noProof/>
          <w:color w:val="000000" w:themeColor="text1"/>
          <w:sz w:val="20"/>
          <w:szCs w:val="20"/>
        </w:rPr>
        <w:t>(Kueng, 2017)</w:t>
      </w:r>
      <w:r w:rsidR="00970A4E" w:rsidRPr="00B94699">
        <w:rPr>
          <w:color w:val="000000" w:themeColor="text1"/>
          <w:sz w:val="20"/>
          <w:szCs w:val="20"/>
        </w:rPr>
        <w:fldChar w:fldCharType="end"/>
      </w:r>
      <w:r w:rsidRPr="00B94699">
        <w:rPr>
          <w:color w:val="000000" w:themeColor="text1"/>
          <w:sz w:val="20"/>
          <w:szCs w:val="20"/>
        </w:rPr>
        <w:t xml:space="preserve"> </w:t>
      </w:r>
      <w:r w:rsidR="00C57418" w:rsidRPr="00B94699">
        <w:rPr>
          <w:color w:val="000000" w:themeColor="text1"/>
          <w:sz w:val="20"/>
          <w:szCs w:val="20"/>
        </w:rPr>
        <w:fldChar w:fldCharType="begin"/>
      </w:r>
      <w:r w:rsidR="00114858" w:rsidRPr="00B94699">
        <w:rPr>
          <w:color w:val="000000" w:themeColor="text1"/>
          <w:sz w:val="20"/>
          <w:szCs w:val="20"/>
        </w:rPr>
        <w:instrText xml:space="preserve"> ADDIN ZOTERO_ITEM CSL_CITATION {"citationID":"lcb293Fk","properties":{"formattedCitation":"(Kueng, 2017)","plainCitation":"(Kueng, 2017)","dontUpdate":true,"noteIndex":0},"citationItems":[{"id":1463,"uris":["http://zotero.org/users/9738381/items/9VPA76N9"],"itemData":{"id":1463,"type":"report","abstract":"Legacy media need to put as much emphasis on transforming their organisations as they do transforming their content” – this is the premise underlying ‘Going Digital. A Roadmap for Organisational Transformation’, a new research report by Lucy Kueng, Google Digital News Senior Research Fellow at the Reuters Institute.\nHow are media firms approaching the challenges of increasing agility, merging the cultures of journalism and tech, and handling the ceaseless stream of ‘shiny new things’, ranging from AR to Alexa? When should they learn from Silicon Valley, and when should they turn away?\nThrough deep research at companies including The Washington Post, Axel Springer, Schibsted, Vox, the Financial Times, The New York Times, The Economist, Le Monde, El Pais, Dagens Nyheter and The Guardian, this report identifies best practice in organisational transformation. Combining themes such as agility, strategy, culture management, the integration of tech and leadership, it presents a roadmap for change in the face of digital disruption.","language":"en","license":"Creative Commons Attribution 2.0 Generic","note":"DOI: 10.60625/RISJ-XCE5-7E64","publisher":"Reuters Institute for the Study of Journalism","source":"DOI.org (Datacite)","title":"Going digital: A roadmap for organisational transformation","title-short":"Going digital","URL":"https://reutersinstitute.politics.ox.ac.uk/our-research/going-digital-roadmap-organisational-transformation","author":[{"family":"Kueng","given":"Lucy"}],"accessed":{"date-parts":[["2025",8,25]]},"issued":{"date-parts":[["2017"]]}}}],"schema":"https://github.com/citation-style-language/schema/raw/master/csl-citation.json"} </w:instrText>
      </w:r>
      <w:r w:rsidR="00000000">
        <w:rPr>
          <w:color w:val="000000" w:themeColor="text1"/>
          <w:sz w:val="20"/>
          <w:szCs w:val="20"/>
        </w:rPr>
        <w:fldChar w:fldCharType="separate"/>
      </w:r>
      <w:r w:rsidR="00C57418" w:rsidRPr="00B94699">
        <w:rPr>
          <w:color w:val="000000" w:themeColor="text1"/>
          <w:sz w:val="20"/>
          <w:szCs w:val="20"/>
        </w:rPr>
        <w:fldChar w:fldCharType="end"/>
      </w:r>
      <w:r w:rsidRPr="00B94699">
        <w:rPr>
          <w:color w:val="000000" w:themeColor="text1"/>
          <w:sz w:val="20"/>
          <w:szCs w:val="20"/>
        </w:rPr>
        <w:t xml:space="preserve"> que se materializan no sólo en la desproporción en las capacidades financieras y de alcance de las nuevas operadoras, sino también en la dificultad de los distintos legisladores, nacionales y </w:t>
      </w:r>
      <w:r w:rsidR="3B4612EA" w:rsidRPr="00B94699">
        <w:rPr>
          <w:color w:val="000000" w:themeColor="text1"/>
          <w:sz w:val="20"/>
          <w:szCs w:val="20"/>
        </w:rPr>
        <w:t>supranacionale</w:t>
      </w:r>
      <w:r w:rsidRPr="00B94699">
        <w:rPr>
          <w:color w:val="000000" w:themeColor="text1"/>
          <w:sz w:val="20"/>
          <w:szCs w:val="20"/>
        </w:rPr>
        <w:t>s, para adaptarse a la rapidez y la dimensión de los cambios en el ecosistema de medios</w:t>
      </w:r>
      <w:r w:rsidR="00BE587E" w:rsidRPr="00B94699">
        <w:rPr>
          <w:color w:val="000000" w:themeColor="text1"/>
          <w:sz w:val="20"/>
          <w:szCs w:val="20"/>
        </w:rPr>
        <w:t xml:space="preserve"> </w:t>
      </w:r>
      <w:r w:rsidR="00C57418" w:rsidRPr="00B94699">
        <w:rPr>
          <w:color w:val="000000" w:themeColor="text1"/>
          <w:sz w:val="20"/>
          <w:szCs w:val="20"/>
        </w:rPr>
        <w:fldChar w:fldCharType="begin"/>
      </w:r>
      <w:r w:rsidR="00221F7D" w:rsidRPr="00B94699">
        <w:rPr>
          <w:color w:val="000000" w:themeColor="text1"/>
          <w:sz w:val="20"/>
          <w:szCs w:val="20"/>
        </w:rPr>
        <w:instrText xml:space="preserve"> ADDIN ZOTERO_ITEM CSL_CITATION {"citationID":"3PVK9bjP","properties":{"formattedCitation":"(Campos Freire, 2018, p. 226)","plainCitation":"(Campos Freire, 2018, p. 226)","noteIndex":0},"citationItems":[{"id":21,"uris":["http://zotero.org/users/9738381/items/GYXPYQPI"],"itemData":{"id":21,"type":"chapter","container-title":"Debates sobre valores e indicadores del servicio audiovisual público en Europa","ISBN":"978-84-17314-01-9","note":"DOI: 10.4185/cac142\nissue: December","page":"63-78","title":"El servicio audiovisual público en la era de la post-emisión","author":[{"family":"Campos Freire","given":"Francisco"}],"editor":[{"family":"Pérez-Seijo","given":"Sara"},{"family":"Rodríguez-Castro","given":"Marta"},{"family":"Túñez-López","given":"Miguel"}],"issued":{"date-parts":[["2018"]]}},"locator":"226","label":"page"}],"schema":"https://github.com/citation-style-language/schema/raw/master/csl-citation.json"} </w:instrText>
      </w:r>
      <w:r w:rsidR="00C57418" w:rsidRPr="00B94699">
        <w:rPr>
          <w:color w:val="000000" w:themeColor="text1"/>
          <w:sz w:val="20"/>
          <w:szCs w:val="20"/>
        </w:rPr>
        <w:fldChar w:fldCharType="separate"/>
      </w:r>
      <w:r w:rsidRPr="00B94699">
        <w:rPr>
          <w:noProof/>
          <w:color w:val="000000" w:themeColor="text1"/>
          <w:sz w:val="20"/>
          <w:szCs w:val="20"/>
        </w:rPr>
        <w:t>(Campos, 2018, p. 226)</w:t>
      </w:r>
      <w:r w:rsidR="00C57418" w:rsidRPr="00B94699">
        <w:rPr>
          <w:color w:val="000000" w:themeColor="text1"/>
          <w:sz w:val="20"/>
          <w:szCs w:val="20"/>
        </w:rPr>
        <w:fldChar w:fldCharType="end"/>
      </w:r>
      <w:r w:rsidRPr="00B94699">
        <w:rPr>
          <w:color w:val="000000" w:themeColor="text1"/>
          <w:sz w:val="20"/>
          <w:szCs w:val="20"/>
        </w:rPr>
        <w:t xml:space="preserve">. </w:t>
      </w:r>
      <w:r w:rsidR="067D21B7" w:rsidRPr="00B94699">
        <w:rPr>
          <w:color w:val="000000" w:themeColor="text1"/>
          <w:sz w:val="20"/>
          <w:szCs w:val="20"/>
        </w:rPr>
        <w:t>Existe, además,</w:t>
      </w:r>
      <w:r w:rsidRPr="00B94699">
        <w:rPr>
          <w:color w:val="000000" w:themeColor="text1"/>
          <w:sz w:val="20"/>
          <w:szCs w:val="20"/>
        </w:rPr>
        <w:t xml:space="preserve"> una asimetría en las obligaciones impuestas </w:t>
      </w:r>
      <w:r w:rsidR="335772BE" w:rsidRPr="00B94699">
        <w:rPr>
          <w:color w:val="000000" w:themeColor="text1"/>
          <w:sz w:val="20"/>
          <w:szCs w:val="20"/>
        </w:rPr>
        <w:t>por</w:t>
      </w:r>
      <w:r w:rsidRPr="00B94699">
        <w:rPr>
          <w:color w:val="000000" w:themeColor="text1"/>
          <w:sz w:val="20"/>
          <w:szCs w:val="20"/>
        </w:rPr>
        <w:t xml:space="preserve"> la</w:t>
      </w:r>
      <w:r w:rsidR="006927F4" w:rsidRPr="00B94699">
        <w:rPr>
          <w:color w:val="000000" w:themeColor="text1"/>
          <w:sz w:val="20"/>
          <w:szCs w:val="20"/>
        </w:rPr>
        <w:t xml:space="preserve"> </w:t>
      </w:r>
      <w:r w:rsidR="006927F4" w:rsidRPr="00B94699">
        <w:rPr>
          <w:color w:val="000000" w:themeColor="text1"/>
          <w:sz w:val="20"/>
          <w:szCs w:val="20"/>
        </w:rPr>
        <w:fldChar w:fldCharType="begin"/>
      </w:r>
      <w:r w:rsidR="00E72010" w:rsidRPr="00B94699">
        <w:rPr>
          <w:color w:val="000000" w:themeColor="text1"/>
          <w:sz w:val="20"/>
          <w:szCs w:val="20"/>
        </w:rPr>
        <w:instrText xml:space="preserve"> ADDIN ZOTERO_ITEM CSL_CITATION {"citationID":"vH2crmPk","properties":{"formattedCitation":"(\\uc0\\u171{}Directiva (UE) 2018/1808 del Parlamento Europeo y del Consejo, de 14 de noviembre de 2018.\\uc0\\u187{}, 2018)","plainCitation":"(«Directiva (UE) 2018/1808 del Parlamento Europeo y del Consejo, de 14 de noviembre de 2018.», 2018)","dontUpdate":true,"noteIndex":0},"citationItems":[{"id":95,"uris":["http://zotero.org/users/9738381/items/RZ79LBB3"],"itemData":{"id":95,"type":"article-journal","container-title":"Diario Oficial de la Unión Europea","issue":"14 de noviembre de 2018","note":"publisher-place: Unión Europea","title":"Directiva (UE) 2018/1808 del Parlamento Europeo y del Consejo, de 14 de noviembre de 2018.","issued":{"date-parts":[["2018"]]}}}],"schema":"https://github.com/citation-style-language/schema/raw/master/csl-citation.json"} </w:instrText>
      </w:r>
      <w:r w:rsidR="006927F4" w:rsidRPr="00B94699">
        <w:rPr>
          <w:color w:val="000000" w:themeColor="text1"/>
          <w:sz w:val="20"/>
          <w:szCs w:val="20"/>
        </w:rPr>
        <w:fldChar w:fldCharType="separate"/>
      </w:r>
      <w:r w:rsidR="00035205" w:rsidRPr="00B94699">
        <w:rPr>
          <w:rFonts w:cs="Times New Roman"/>
          <w:color w:val="000000"/>
          <w:sz w:val="20"/>
          <w:szCs w:val="24"/>
          <w:lang w:val="es-ES_tradnl"/>
        </w:rPr>
        <w:t>Directiva (UE) 2018/1808 del Parlamento Europeo y del Consejo, de 14 de noviembre de 2018</w:t>
      </w:r>
      <w:r w:rsidR="006927F4" w:rsidRPr="00B94699">
        <w:rPr>
          <w:color w:val="000000" w:themeColor="text1"/>
          <w:sz w:val="20"/>
          <w:szCs w:val="20"/>
        </w:rPr>
        <w:fldChar w:fldCharType="end"/>
      </w:r>
      <w:r w:rsidR="03862815" w:rsidRPr="00B94699">
        <w:rPr>
          <w:color w:val="000000" w:themeColor="text1"/>
          <w:sz w:val="20"/>
          <w:szCs w:val="20"/>
        </w:rPr>
        <w:t>, transpuesta a la legislación española mediante la</w:t>
      </w:r>
      <w:r w:rsidR="00266C0C" w:rsidRPr="00B94699">
        <w:rPr>
          <w:color w:val="000000" w:themeColor="text1"/>
          <w:sz w:val="20"/>
          <w:szCs w:val="20"/>
        </w:rPr>
        <w:t xml:space="preserve"> </w:t>
      </w:r>
      <w:r w:rsidR="00266C0C" w:rsidRPr="00B94699">
        <w:rPr>
          <w:color w:val="000000" w:themeColor="text1"/>
          <w:sz w:val="20"/>
          <w:szCs w:val="20"/>
        </w:rPr>
        <w:fldChar w:fldCharType="begin"/>
      </w:r>
      <w:r w:rsidR="00E72010" w:rsidRPr="00B94699">
        <w:rPr>
          <w:color w:val="000000" w:themeColor="text1"/>
          <w:sz w:val="20"/>
          <w:szCs w:val="20"/>
        </w:rPr>
        <w:instrText xml:space="preserve"> ADDIN ZOTERO_ITEM CSL_CITATION {"citationID":"tgPbXlYY","properties":{"formattedCitation":"(Ley 13/2022, de 7 de julio, General de Comunicaci\\uc0\\u243{}n Audiovisual. Bolet\\uc0\\u237{}n oficial del Estado, n\\uc0\\u250{}m. 163, de 08/07/2022, 2022)","plainCitation":"(Ley 13/2022, de 7 de julio, General de Comunicación Audiovisual. Boletín oficial del Estado, núm. 163, de 08/07/2022, 2022)","dontUpdate":true,"noteIndex":0},"citationItems":[{"id":1550,"uris":["http://zotero.org/users/9738381/items/J3NM8YR6"],"itemData":{"id":1550,"type":"legislation","title":"Ley 13/2022, de 7 de julio, General de Comunicación Audiovisual. Boletín oficial del Estado, núm. 163, de 08/07/2022","URL":"https://www.boe.es/buscar/act.php?id=BOE-A-2022-11311","issued":{"date-parts":[["2022",7,9]]}},"suppress-author":true}],"schema":"https://github.com/citation-style-language/schema/raw/master/csl-citation.json"} </w:instrText>
      </w:r>
      <w:r w:rsidR="00266C0C" w:rsidRPr="00B94699">
        <w:rPr>
          <w:color w:val="000000" w:themeColor="text1"/>
          <w:sz w:val="20"/>
          <w:szCs w:val="20"/>
        </w:rPr>
        <w:fldChar w:fldCharType="separate"/>
      </w:r>
      <w:r w:rsidR="0009683F" w:rsidRPr="00B94699">
        <w:rPr>
          <w:rFonts w:cs="Times New Roman"/>
          <w:color w:val="000000"/>
          <w:sz w:val="20"/>
          <w:szCs w:val="24"/>
          <w:lang w:val="es-ES_tradnl"/>
        </w:rPr>
        <w:t>Ley 13/2022, de 7 de julio, General de Comunicación</w:t>
      </w:r>
      <w:r w:rsidR="00266C0C" w:rsidRPr="00B94699">
        <w:rPr>
          <w:color w:val="000000" w:themeColor="text1"/>
          <w:sz w:val="20"/>
          <w:szCs w:val="20"/>
        </w:rPr>
        <w:fldChar w:fldCharType="end"/>
      </w:r>
      <w:r w:rsidR="03862815" w:rsidRPr="00B94699">
        <w:rPr>
          <w:color w:val="000000" w:themeColor="text1"/>
          <w:sz w:val="20"/>
          <w:szCs w:val="20"/>
        </w:rPr>
        <w:t>.</w:t>
      </w:r>
      <w:r w:rsidRPr="00B94699">
        <w:rPr>
          <w:color w:val="000000" w:themeColor="text1"/>
          <w:sz w:val="20"/>
          <w:szCs w:val="20"/>
        </w:rPr>
        <w:t xml:space="preserve"> Así, por ejemplo, mientras se exige a las prestadoras públicas que inviertan un 6% de su facturación en financiación de obra europea, se establece un punto porcentual menos para las prestadoras privadas; o, sin ir más lejos, </w:t>
      </w:r>
      <w:r w:rsidR="3B408811" w:rsidRPr="00B94699">
        <w:rPr>
          <w:color w:val="000000" w:themeColor="text1"/>
          <w:sz w:val="20"/>
          <w:szCs w:val="20"/>
        </w:rPr>
        <w:t xml:space="preserve">no se define </w:t>
      </w:r>
      <w:r w:rsidRPr="00B94699">
        <w:rPr>
          <w:color w:val="000000" w:themeColor="text1"/>
          <w:sz w:val="20"/>
          <w:szCs w:val="20"/>
        </w:rPr>
        <w:t xml:space="preserve">obligatoriedad </w:t>
      </w:r>
      <w:r w:rsidR="59E9199F" w:rsidRPr="00B94699">
        <w:rPr>
          <w:color w:val="000000" w:themeColor="text1"/>
          <w:sz w:val="20"/>
          <w:szCs w:val="20"/>
        </w:rPr>
        <w:t xml:space="preserve">alguna </w:t>
      </w:r>
      <w:r w:rsidRPr="00B94699">
        <w:rPr>
          <w:color w:val="000000" w:themeColor="text1"/>
          <w:sz w:val="20"/>
          <w:szCs w:val="20"/>
        </w:rPr>
        <w:t>para las plataformas con sede en un estado de la UE distinto del español del cumplimiento de las cuotas de contenido en lenguas oficiales distintas del castellano.</w:t>
      </w:r>
    </w:p>
    <w:p w14:paraId="01AE4878" w14:textId="5684E246" w:rsidR="5768C6F2" w:rsidRPr="00B94699" w:rsidRDefault="5768C6F2" w:rsidP="5768C6F2">
      <w:pPr>
        <w:widowControl/>
        <w:pBdr>
          <w:top w:val="nil"/>
          <w:left w:val="nil"/>
          <w:bottom w:val="nil"/>
          <w:right w:val="nil"/>
          <w:between w:val="nil"/>
        </w:pBdr>
        <w:spacing w:after="80"/>
        <w:ind w:left="426" w:right="370"/>
        <w:jc w:val="both"/>
        <w:rPr>
          <w:color w:val="000000" w:themeColor="text1"/>
          <w:sz w:val="20"/>
          <w:szCs w:val="20"/>
        </w:rPr>
      </w:pPr>
    </w:p>
    <w:p w14:paraId="00000034" w14:textId="55FC366C" w:rsidR="00DC0353" w:rsidRPr="00B94699" w:rsidRDefault="00937FB9" w:rsidP="00937FB9">
      <w:pPr>
        <w:pStyle w:val="Ttulo1"/>
        <w:widowControl/>
        <w:numPr>
          <w:ilvl w:val="0"/>
          <w:numId w:val="5"/>
        </w:numPr>
        <w:spacing w:after="80"/>
        <w:rPr>
          <w:rFonts w:ascii="Garamond" w:eastAsia="Garamond" w:hAnsi="Garamond" w:cs="Garamond"/>
          <w:b/>
          <w:color w:val="98361E"/>
        </w:rPr>
      </w:pPr>
      <w:r w:rsidRPr="00B94699">
        <w:rPr>
          <w:rFonts w:ascii="Garamond" w:eastAsia="Garamond" w:hAnsi="Garamond" w:cs="Garamond"/>
          <w:b/>
          <w:color w:val="98361E"/>
        </w:rPr>
        <w:t>Marco teórico o estado de la cuestión</w:t>
      </w:r>
    </w:p>
    <w:p w14:paraId="32654793" w14:textId="49EAC81D" w:rsidR="00937FB9" w:rsidRPr="00B94699" w:rsidRDefault="00937FB9">
      <w:pPr>
        <w:pStyle w:val="Ttulo1"/>
        <w:widowControl/>
        <w:spacing w:after="80"/>
        <w:ind w:left="426"/>
        <w:rPr>
          <w:rFonts w:ascii="Garamond" w:eastAsia="Garamond" w:hAnsi="Garamond" w:cs="Garamond"/>
          <w:color w:val="98361E"/>
        </w:rPr>
      </w:pPr>
    </w:p>
    <w:p w14:paraId="7E8D4100" w14:textId="70FC1E01" w:rsidR="00937FB9" w:rsidRPr="00B94699" w:rsidRDefault="00625826" w:rsidP="00937FB9">
      <w:pPr>
        <w:pStyle w:val="Ttulo1"/>
        <w:widowControl/>
        <w:spacing w:after="80"/>
        <w:ind w:left="426"/>
        <w:rPr>
          <w:rFonts w:ascii="Garamond" w:eastAsia="Garamond" w:hAnsi="Garamond" w:cs="Garamond"/>
          <w:i/>
          <w:color w:val="98361E"/>
        </w:rPr>
      </w:pPr>
      <w:r w:rsidRPr="00B94699">
        <w:rPr>
          <w:rFonts w:ascii="Garamond" w:eastAsia="Garamond" w:hAnsi="Garamond" w:cs="Garamond"/>
          <w:i/>
          <w:color w:val="98361E"/>
        </w:rPr>
        <w:t>2</w:t>
      </w:r>
      <w:r w:rsidR="00937FB9" w:rsidRPr="00B94699">
        <w:rPr>
          <w:rFonts w:ascii="Garamond" w:eastAsia="Garamond" w:hAnsi="Garamond" w:cs="Garamond"/>
          <w:i/>
          <w:color w:val="98361E"/>
        </w:rPr>
        <w:t>.1.</w:t>
      </w:r>
      <w:r w:rsidR="00937FB9" w:rsidRPr="00B94699">
        <w:rPr>
          <w:rFonts w:ascii="Garamond" w:eastAsia="Garamond" w:hAnsi="Garamond" w:cs="Garamond"/>
          <w:i/>
        </w:rPr>
        <w:t xml:space="preserve"> </w:t>
      </w:r>
      <w:r w:rsidR="00937FB9" w:rsidRPr="00B94699">
        <w:rPr>
          <w:rFonts w:ascii="Garamond" w:eastAsia="Garamond" w:hAnsi="Garamond" w:cs="Garamond"/>
          <w:i/>
          <w:color w:val="98361E"/>
        </w:rPr>
        <w:t xml:space="preserve">Plataformas y </w:t>
      </w:r>
      <w:proofErr w:type="spellStart"/>
      <w:r w:rsidR="00937FB9" w:rsidRPr="00B94699">
        <w:rPr>
          <w:rFonts w:ascii="Garamond" w:eastAsia="Garamond" w:hAnsi="Garamond" w:cs="Garamond"/>
          <w:i/>
          <w:color w:val="98361E"/>
        </w:rPr>
        <w:t>plataformización</w:t>
      </w:r>
      <w:proofErr w:type="spellEnd"/>
    </w:p>
    <w:p w14:paraId="03364763" w14:textId="77777777" w:rsidR="00B07EE8" w:rsidRPr="00B94699" w:rsidRDefault="00B07EE8" w:rsidP="00937FB9">
      <w:pPr>
        <w:pStyle w:val="Ttulo1"/>
        <w:widowControl/>
        <w:spacing w:after="80"/>
        <w:ind w:left="0"/>
        <w:rPr>
          <w:rFonts w:ascii="Garamond" w:eastAsia="Garamond" w:hAnsi="Garamond" w:cs="Garamond"/>
          <w:color w:val="98361E"/>
        </w:rPr>
      </w:pPr>
    </w:p>
    <w:p w14:paraId="61403B7A" w14:textId="4A266692" w:rsidR="0BDA15CB" w:rsidRPr="00B94699" w:rsidRDefault="187ED42D" w:rsidP="001D0CEE">
      <w:pPr>
        <w:pStyle w:val="Corpo"/>
      </w:pPr>
      <w:r w:rsidRPr="00B94699">
        <w:t xml:space="preserve">Las plataformas son infraestructuras </w:t>
      </w:r>
      <w:proofErr w:type="spellStart"/>
      <w:r w:rsidRPr="00B94699">
        <w:t>tecnoculturales</w:t>
      </w:r>
      <w:proofErr w:type="spellEnd"/>
      <w:r w:rsidRPr="00B94699">
        <w:t xml:space="preserve"> y socioeconómicas complejas, diseñadas para recolectar, procesar y distribuir datos a gran escala</w:t>
      </w:r>
      <w:r w:rsidR="64F0123E" w:rsidRPr="00B94699">
        <w:t>,</w:t>
      </w:r>
      <w:r w:rsidRPr="00B94699">
        <w:t xml:space="preserve"> que basan su funcionamiento en arquitecturas algorítmicas e interfaces que median la interacción entre usuarios. Son, por tanto, “mediadores”</w:t>
      </w:r>
      <w:r w:rsidR="00EB4F28" w:rsidRPr="00B94699">
        <w:t xml:space="preserve"> </w:t>
      </w:r>
      <w:r w:rsidRPr="00B94699">
        <w:fldChar w:fldCharType="begin"/>
      </w:r>
      <w:r w:rsidRPr="00B94699">
        <w:instrText xml:space="preserve"> ADDIN ZOTERO_ITEM CSL_CITATION {"citationID":"GRCYh2N4","properties":{"formattedCitation":"(Van Dijck, 2014)","plainCitation":"(Van Dijck, 2014)","noteIndex":0},"citationItems":[{"id":1381,"uris":["http://zotero.org/users/9738381/items/3G9VQYXT"],"itemData":{"id":1381,"type":"article-journal","abstract":"Metadata and data have become a regular currency for citizens to pay for their communication services and security—a trade-off that has nestled into the comfort zone of most people. This article deconstructs the ideological grounds of datafication. Datafication is rooted in problematic ontological and epistemological claims. As part of a larger social media logic, it shows characteristics of a widespread secular belief. Dataism, as this conviction is called, is so successful because masses of people — naively or unwittingly — trust their personal information to corporate platforms. The notion of trust becomes more problematic because people’s faith is extended to other public institutions (e.g. academic research and law enforcement) that handle their (meta)data. The interlocking of government, business, and academia in the adaptation of this ideology makes us want to look more critically at the entire ecosystem of connective media.","container-title":"Surveillance &amp; Society","DOI":"10.24908/ss.v12i2.4776","ISSN":"1477-7487","issue":"2","journalAbbreviation":"SS","page":"197-208","source":"DOI.org (Crossref)","title":"Datafication, dataism and dataveillance: Big Data between scientific paradigm and ideology","title-short":"Datafication, dataism and dataveillance","volume":"12","author":[{"family":"Van Dijck","given":"Jose"}],"issued":{"date-parts":[["2014",5,9]]}}}],"schema":"https://github.com/citation-style-language/schema/raw/master/csl-citation.json"} </w:instrText>
      </w:r>
      <w:r w:rsidRPr="00B94699">
        <w:fldChar w:fldCharType="separate"/>
      </w:r>
      <w:r w:rsidR="001B5204" w:rsidRPr="00B94699">
        <w:rPr>
          <w:noProof/>
        </w:rPr>
        <w:t>(Van Dijck, 2014)</w:t>
      </w:r>
      <w:r w:rsidRPr="00B94699">
        <w:fldChar w:fldCharType="end"/>
      </w:r>
      <w:r w:rsidR="4C73E77D" w:rsidRPr="00B94699">
        <w:t xml:space="preserve">, </w:t>
      </w:r>
      <w:r w:rsidRPr="00B94699">
        <w:t xml:space="preserve">que no solo facilitan la interacción socioeconómica, cultural y política, sino que organizan, moldean y dirigen los actos sociales con el objetivo de la recopilación sistemática, procesamiento algorítmico, circulación y monetización de los datos de los usuarios. Su funcionamiento condiciona el acceso a los contenidos a través de mecanismos de búsqueda, recomendación y </w:t>
      </w:r>
      <w:r w:rsidRPr="00B94699">
        <w:lastRenderedPageBreak/>
        <w:t>personalización</w:t>
      </w:r>
      <w:r w:rsidR="00DC3164" w:rsidRPr="00B94699">
        <w:t xml:space="preserve"> </w:t>
      </w:r>
      <w:r w:rsidRPr="00B94699">
        <w:fldChar w:fldCharType="begin"/>
      </w:r>
      <w:r w:rsidRPr="00B94699">
        <w:instrText xml:space="preserve"> ADDIN ZOTERO_ITEM CSL_CITATION {"citationID":"1Xuie14h","properties":{"unsorted":true,"formattedCitation":"(Van Dijck, 2016, p. 34; Gillespie, 2010; Nieborg e Poell, 2018, p. 4276; Van Dijck et al., 2018, 2018, p. 9)","plainCitation":"(Van Dijck, 2016, p. 34; Gillespie, 2010; Nieborg e Poell, 2018, p. 4276; Van Dijck et al., 2018, 2018, p. 9)","noteIndex":0},"citationItems":[{"id":45,"uris":["http://zotero.org/users/9738381/items/BXG69TT4"],"itemData":{"id":45,"type":"book","event-place":"Buenos Aires","ISBN":"978-987-629-669-4","number-of-pages":"199","publisher":"Siglo Veintiuno Editores Argentina S.A.","publisher-place":"Buenos Aires","title":"La cultura de la conectividad. Una historia crítica de las redes sociales","author":[{"family":"Van Dijck","given":"José"}],"issued":{"date-parts":[["2016"]]}},"locator":"34","label":"page"},{"id":1388,"uris":["http://zotero.org/users/9738381/items/KYCAARV6"],"itemData":{"id":1388,"type":"article-journal","abstract":"Online content providers such as YouTube are carefully positioning themselves to users, clients, advertisers and policymakers, making strategic claims for what they do and do not do, and how their place in the information landscape should be understood. One term in particular, ‘platform’, reveals the contours of this discursive work. The term has been deployed in both their populist appeals and their marketing pitches, sometimes as technical ‘platforms’, sometimes as ‘platforms’ from which to speak, sometimes as ‘platforms’ of opportunity. Whatever tensions exist in serving all of these constituencies are carefully elided. The term also fits their efforts to shape information policy, where they seek protection for facilitating user expression, yet also seek limited liability for what those users say. As these providers become the curators of public discourse, we must examine the roles they aim to play, and the terms by which they hope to be judged.","container-title":"New Media &amp; Society","DOI":"10.1177/1461444809342738","ISSN":"1461-4448, 1461-7315","issue":"3","journalAbbreviation":"New Media &amp; Society","language":"en","license":"https://journals.sagepub.com/page/policies/text-and-data-mining-license","page":"347-364","source":"DOI.org (Crossref)","title":"The politics of ‘platforms’","volume":"12","author":[{"family":"Gillespie","given":"Tarleton"}],"issued":{"date-parts":[["2010",5]]}},"label":"page"},{"id":1385,"uris":["http://zotero.org/users/9738381/items/CERDKAPU"],"itemData":{"id":1385,"type":"article-journal","abstract":"This article explores how the political economy of the cultural industries changes through platformization: the penetration of economic and infrastructural extensions of online platforms into the web, affecting the production, distribution, and circulation of cultural content. It pursues this investigation in critical dialogue with current research in business studies, political economy, and software studies. Focusing on the production of news and games, the analysis shows that in economic terms platformization entails the replacement of two-sided market structures with complex multisided platform configurations, dominated by big platform corporations. Cultural content producers have to continuously grapple with seemingly serendipitous changes in platform governance, ranging from content curation to pricing strategies. Simultaneously, these producers are enticed by new platform services and infrastructural changes. In the process, cultural commodities become fundamentally “contingent,” that is increasingly modular in design and continuously reworked and repackaged, informed by datafied user feedback.","container-title":"New Media &amp; Society","DOI":"10.1177/1461444818769694","ISSN":"1461-4448, 1461-7315","issue":"11","journalAbbreviation":"New Media &amp; Society","language":"en","page":"4275-4292","source":"DOI.org (Crossref)","title":"The platformization of cultural production: Theorizing the contingent cultural commodity","title-short":"The platformization of cultural production","volume":"20","author":[{"family":"Nieborg","given":"David B"},{"family":"Poell","given":"Thomas"}],"issued":{"date-parts":[["2018",11]]}},"locator":"4276","label":"page"},{"id":1343,"uris":["http://zotero.org/users/9738381/items/D7MBL82H"],"itemData":{"id":1343,"type":"book","abstract":"Individuals all over the world can use Airbnb to rent an apartment in a foreign city, check Coursera to find a course on statistics, join PatientsLikeMe to exchange information about one's disease, hail a cab using Uber, or read the news through Facebook's Instant Articles. The promise of connective platforms is that they offer personalized services and contribute to innovation and economic growth, while bypassing cumbersome institutional or industrial overhead. In The Platform Society, Van Dijck, Poell and De Waal offer a comprehensive analysis of a connective world where platforms have penetrated the heart of societies-disrupting markets and labor relations, circumventing institutions, transforming social and civic practices and affecting democratic processes. This book questions what role online platforms play in the organization of Western societies. First, how do platform mechanisms work and to what effect are they deployed? Second, how can platforms incorporate public values and benefit the public good?","call-number":"302.231","event-place":"New York, NY","ISBN":"978-0-19-088976-0","language":"eng","publisher":"Oxford university press","publisher-place":"New York, NY","source":"BnF ISBN","title":"The platform society: public values in a connective world","title-short":"The platform society","author":[{"family":"Van Dijck","given":"José"},{"family":"Poell","given":"Thomas"},{"family":"Waal","given":"Martijn","dropping-particle":"de"}],"issued":{"date-parts":[["2018"]]}},"label":"page"},{"id":1343,"uris":["http://zotero.org/users/9738381/items/D7MBL82H"],"itemData":{"id":1343,"type":"book","abstract":"Individuals all over the world can use Airbnb to rent an apartment in a foreign city, check Coursera to find a course on statistics, join PatientsLikeMe to exchange information about one's disease, hail a cab using Uber, or read the news through Facebook's Instant Articles. The promise of connective platforms is that they offer personalized services and contribute to innovation and economic growth, while bypassing cumbersome institutional or industrial overhead. In The Platform Society, Van Dijck, Poell and De Waal offer a comprehensive analysis of a connective world where platforms have penetrated the heart of societies-disrupting markets and labor relations, circumventing institutions, transforming social and civic practices and affecting democratic processes. This book questions what role online platforms play in the organization of Western societies. First, how do platform mechanisms work and to what effect are they deployed? Second, how can platforms incorporate public values and benefit the public good?","call-number":"302.231","event-place":"New York, NY","ISBN":"978-0-19-088976-0","language":"eng","publisher":"Oxford university press","publisher-place":"New York, NY","source":"BnF ISBN","title":"The platform society: public values in a connective world","title-short":"The platform society","author":[{"family":"Van Dijck","given":"José"},{"family":"Poell","given":"Thomas"},{"family":"Waal","given":"Martijn","dropping-particle":"de"}],"issued":{"date-parts":[["2018"]]}},"locator":"9","label":"page"}],"schema":"https://github.com/citation-style-language/schema/raw/master/csl-citation.json"} </w:instrText>
      </w:r>
      <w:r w:rsidRPr="00B94699">
        <w:fldChar w:fldCharType="separate"/>
      </w:r>
      <w:r w:rsidR="008F1CBC" w:rsidRPr="00B94699">
        <w:rPr>
          <w:noProof/>
        </w:rPr>
        <w:t xml:space="preserve">(Van Dijck, 2016, p. 34; Gillespie, 2010; Nieborg e Poell, 2018, p. 4276; Van Dijck </w:t>
      </w:r>
      <w:r w:rsidR="008F1CBC" w:rsidRPr="00C75B47">
        <w:rPr>
          <w:i/>
          <w:iCs/>
          <w:noProof/>
        </w:rPr>
        <w:t>et al.</w:t>
      </w:r>
      <w:r w:rsidR="008F1CBC" w:rsidRPr="00B94699">
        <w:rPr>
          <w:noProof/>
        </w:rPr>
        <w:t>, 2018, p. 9)</w:t>
      </w:r>
      <w:r w:rsidRPr="00B94699">
        <w:fldChar w:fldCharType="end"/>
      </w:r>
      <w:r w:rsidR="0B280943" w:rsidRPr="00B94699">
        <w:t>.</w:t>
      </w:r>
      <w:r w:rsidR="026F865B" w:rsidRPr="00B94699">
        <w:t xml:space="preserve"> </w:t>
      </w:r>
      <w:r w:rsidR="23FB6FF2" w:rsidRPr="00B94699">
        <w:t xml:space="preserve">Esta perspectiva económica y social puede completarse con una definición más técnica procedente del campo de la informática, donde se entiende a las plataformas como la base tecnológica, de </w:t>
      </w:r>
      <w:r w:rsidR="23FB6FF2" w:rsidRPr="00B94699">
        <w:rPr>
          <w:i/>
          <w:iCs/>
        </w:rPr>
        <w:t xml:space="preserve">hardware </w:t>
      </w:r>
      <w:r w:rsidR="23FB6FF2" w:rsidRPr="00B94699">
        <w:t xml:space="preserve">y </w:t>
      </w:r>
      <w:r w:rsidR="23FB6FF2" w:rsidRPr="00B94699">
        <w:rPr>
          <w:i/>
          <w:iCs/>
        </w:rPr>
        <w:t>software</w:t>
      </w:r>
      <w:r w:rsidR="23FB6FF2" w:rsidRPr="00B94699">
        <w:t xml:space="preserve">, que da soporte o sobre la que se construyen otras tecnologías, aplicaciones, bases de datos o, incluso, sistemas informáticos específicos </w:t>
      </w:r>
      <w:r w:rsidRPr="00B94699">
        <w:fldChar w:fldCharType="begin"/>
      </w:r>
      <w:r w:rsidRPr="00B94699">
        <w:instrText xml:space="preserve"> ADDIN ZOTERO_ITEM CSL_CITATION {"citationID":"eJWeZGUX","properties":{"formattedCitation":"(Bogost e Monfort, 2007, p. 1; Jin, 2015, p. 7)","plainCitation":"(Bogost e Monfort, 2007, p. 1; Jin, 2015, p. 7)","dontUpdate":true,"noteIndex":0},"citationItems":[{"id":1421,"uris":["http://zotero.org/users/9738381/items/XCFWQ587"],"itemData":{"id":1421,"type":"article-magazine","container-title":"Paper read at the First International HASTAC Conference, at Duke University, Durham, NC","language":"en","title":"New media as material constraint. An introduction to platform studies","URL":"http://bogost.com/downloads/Bogost%20Montfort%20HASTAC.pdf","author":[{"family":"Bogost","given":"Ian"},{"family":"Monfort","given":"Nick"}],"issued":{"date-parts":[["2007"]]}},"locator":"1","label":"page"},{"id":1386,"uris":["http://zotero.org/users/9738381/items/IYMIZZT5"],"itemData":{"id":1386,"type":"book","abstract":"pt. I. Imperialism is back -- pt. II. Platform politics -- pt. III. Political economy of platform technologies","collection-number":"3","collection-title":"Routledge new developments in communication and society research","event-place":"New York London","ISBN":"978-1-315-71712-8","language":"eng","note":"DOI: 10.4324/9781315717128","number-of-pages":"1","publisher":"Routledge, Taylor &amp; Francis Group","publisher-place":"New York London","source":"K10plus ISBN","title":"Digital platforms, imperialism and political culture","author":[{"family":"Jin","given":"Dal Yong"}],"issued":{"date-parts":[["2015"]]}},"locator":"7","label":"page"}],"schema":"https://github.com/citation-style-language/schema/raw/master/csl-citation.json"} </w:instrText>
      </w:r>
      <w:r w:rsidRPr="00B94699">
        <w:fldChar w:fldCharType="separate"/>
      </w:r>
      <w:r w:rsidR="23FB6FF2" w:rsidRPr="00B94699">
        <w:t>(Bogost y Monfort, 2007, p. 1; Jin, 2015, p. 7)</w:t>
      </w:r>
      <w:r w:rsidRPr="00B94699">
        <w:fldChar w:fldCharType="end"/>
      </w:r>
      <w:r w:rsidR="23FB6FF2" w:rsidRPr="00B94699">
        <w:t>.</w:t>
      </w:r>
      <w:r w:rsidR="2AFEA2DC" w:rsidRPr="00B94699">
        <w:t xml:space="preserve"> Autores como Langley y Leyshon </w:t>
      </w:r>
      <w:r w:rsidRPr="00B94699">
        <w:fldChar w:fldCharType="begin"/>
      </w:r>
      <w:r w:rsidRPr="00B94699">
        <w:instrText xml:space="preserve"> ADDIN ZOTERO_ITEM CSL_CITATION {"citationID":"E8SFWdvI","properties":{"formattedCitation":"(2017)","plainCitation":"(2017)","noteIndex":0},"citationItems":[{"id":1344,"uris":["http://zotero.org/users/9738381/items/RYMEQ6KD"],"itemData":{"id":1344,"type":"article-journal","container-title":"Finance and Society","DOI":"10.2218/finsoc.v3i1.1936","ISSN":"2059-5999","issue":"1","journalAbbreviation":"Finance soc.","language":"en","license":"http://creativecommons.org/licenses/by-nc-nd/4.0/","page":"11-31","source":"DOI.org (Crossref)","title":"Platform capitalism: The intermediation and capitalisation of digital economic circulation","title-short":"Platform capitalism","volume":"3","author":[{"family":"Langley","given":"Paul"},{"family":"Leyshon","given":"Andrew"}],"issued":{"date-parts":[["2017"]]}},"suppress-author":true}],"schema":"https://github.com/citation-style-language/schema/raw/master/csl-citation.json"} </w:instrText>
      </w:r>
      <w:r w:rsidRPr="00B94699">
        <w:fldChar w:fldCharType="separate"/>
      </w:r>
      <w:r w:rsidR="2AFEA2DC" w:rsidRPr="00B94699">
        <w:t>(2017)</w:t>
      </w:r>
      <w:r w:rsidRPr="00B94699">
        <w:fldChar w:fldCharType="end"/>
      </w:r>
      <w:r w:rsidR="2AFEA2DC" w:rsidRPr="00B94699">
        <w:t xml:space="preserve">, Morozov </w:t>
      </w:r>
      <w:r w:rsidRPr="00B94699">
        <w:fldChar w:fldCharType="begin"/>
      </w:r>
      <w:r w:rsidRPr="00B94699">
        <w:instrText xml:space="preserve"> ADDIN ZOTERO_ITEM CSL_CITATION {"citationID":"OABlIviQ","properties":{"formattedCitation":"(2015)","plainCitation":"(2015)","noteIndex":0},"citationItems":[{"id":1392,"uris":["http://zotero.org/users/9738381/items/AZGTKSCA"],"itemData":{"id":1392,"type":"book","abstract":"Dentro de poco tiempo, la tecnología nos permitirá resolver problemas de maneras altamente originales, así como realizar sofisticadas intervenciones a gran escala en los ámbitos de la política, la cultura y la vida cotidiana. La tentación de la era digital es la de arreglar todo ?desde el crimen y la corrupción hasta la polución o la obesidad? por medio de estrategias digitales de cuantificación. Sin embargo, una vez que los dilemas políticos y morales más profundos y persistentes se transformen en cuestiones no controvertidas y fácilmente manejables por medios tecnológicos, ¿qué resultados tendrá este \"solucionismo\"? ¿Sabemos acaso cómo nos afectará? Si cambiamos las motivaciones de nuestro comportamiento cívico y moral, es probable que cambiemos también la naturaleza misma de dicho comportamiento. Con el argumento de que necesitamos con suma urgencia una manera nueva de debatir las consecuencias morales de las tecnologías digitales, 'La locura del solucionismo' tecnológico nos advierte sobre las trampas y los peligros de la fantasía, no tan lejana, de un mundo de eficiencia sin fisuras","edition":"Primera edición","event-place":"Madrid","ISBN":"978-84-15917-19-9","language":"spa","note":"OCLC: 964887654","publisher":"Katz Editores","publisher-place":"Madrid","source":"Open WorldCat","title":"La locura del solucionismo tecnológico","author":[{"family":"Morozov","given":"Evgeny"}],"issued":{"date-parts":[["2015"]]}},"suppress-author":true}],"schema":"https://github.com/citation-style-language/schema/raw/master/csl-citation.json"} </w:instrText>
      </w:r>
      <w:r w:rsidRPr="00B94699">
        <w:fldChar w:fldCharType="separate"/>
      </w:r>
      <w:r w:rsidR="2AFEA2DC" w:rsidRPr="00B94699">
        <w:t>(2015)</w:t>
      </w:r>
      <w:r w:rsidRPr="00B94699">
        <w:fldChar w:fldCharType="end"/>
      </w:r>
      <w:r w:rsidR="2AFEA2DC" w:rsidRPr="00B94699">
        <w:t xml:space="preserve"> y </w:t>
      </w:r>
      <w:proofErr w:type="spellStart"/>
      <w:r w:rsidR="2AFEA2DC" w:rsidRPr="00B94699">
        <w:t>Srnicek</w:t>
      </w:r>
      <w:proofErr w:type="spellEnd"/>
      <w:r w:rsidR="2AFEA2DC" w:rsidRPr="00B94699">
        <w:t xml:space="preserve"> </w:t>
      </w:r>
      <w:r w:rsidRPr="00B94699">
        <w:fldChar w:fldCharType="begin"/>
      </w:r>
      <w:r w:rsidRPr="00B94699">
        <w:instrText xml:space="preserve"> ADDIN ZOTERO_ITEM CSL_CITATION {"citationID":"jN4VQR3j","properties":{"formattedCitation":"(2018)","plainCitation":"(2018)","noteIndex":0},"citationItems":[{"id":456,"uris":["http://zotero.org/users/9738381/items/SN9HILXH"],"itemData":{"id":456,"type":"book","abstract":"\"Un reiterado mantra nos advierte sobre la profunda transformación de nuestras vidas motorizada por la economía digital. Junto con él, un repertorio de expresiones prolifera con la intención de capturar el sentido de estas mutaciones. Economía compartida, economía de la vigilancia, economía app, economía inmaterial, cuarta revolución industrial, son algunos de los tantos términos que intentan mistificar las virtudes o señalar los peligros del nuevo paisaje tecnológico. Distanciándose de esta retórica metonímica para el diagnóstico del presente, este ensayo de inspiración marxista hace foco en la materia prima en torno a la que orbita el capitalismo del siglo XXI los datos , y en su aparato de extracción más eficiente: las plataformas. La tesis de este libro es que el capitalismo se volcó hacia los datos para recobrar vitalidad tras las prolongadas crisis de sobrecapacidad que acechan la producción fordista de bienes y su régimen de empleo desde la década de 1970. El propósito de este ensayo es entonces situar el modelo de acumulación que encarnan Google y Facebook, Apple y Microsoft, Siemens y General Electric, Uber y AirBnb, en el contexto de una historia más amplia, para demostrar que datos y plataformas realizan una serie de funciones capitalistas claves, entre las que se destaca su capacidad para impulsar la deslocalización y la precarización de la fuerza de trabajo. Coautor del Manifiesto Aceleracionista, Srnicek nos presenta aquí una precisa taxonomía de estas sofisticadas máquinas de producción de ganancia, que le están dando forma a una nueva infraestructura digital. Los efectos de esta hegemonía se propagan también al mundo offline sobre el que estos modelos de negocios proyectan su ethos: los gobiernos y las ciudades deben ser \"inteligentes\", las empresas \"disruptivas\" y los trabajadores \"flexibles\". La capacidad para interpretar las tendencias que regulan el comportamiento de estos agentes, y la eficacia para identificar incipientes zonas de conflicto entre trabajo y capital, hacen de este ensayo una herramienta valiosa para orientarnos en nuestra coyuntura.\". – Editora","collection-title":"Futuros próximos (Caja negra) ; 19","event-place":"Buenos Aires","ISBN":"978-987-1622-68-9","language":"spa","note":"container-title: Capitalismo de plataformas","publisher":"Caja Negra Editora","publisher-place":"Buenos Aires","title":"Capitalismo de plataformas","author":[{"family":"Srnicek","given":"Nick"}],"issued":{"date-parts":[["2018"]]}},"suppress-author":true}],"schema":"https://github.com/citation-style-language/schema/raw/master/csl-citation.json"} </w:instrText>
      </w:r>
      <w:r w:rsidRPr="00B94699">
        <w:fldChar w:fldCharType="separate"/>
      </w:r>
      <w:r w:rsidR="2AFEA2DC" w:rsidRPr="00B94699">
        <w:t>(2018)</w:t>
      </w:r>
      <w:r w:rsidRPr="00B94699">
        <w:fldChar w:fldCharType="end"/>
      </w:r>
      <w:r w:rsidR="2AFEA2DC" w:rsidRPr="00B94699">
        <w:t xml:space="preserve"> profundizan en esta noción, conceptualizándolas como puntos de convergencia entre código y comercio que crean espacios donde interactúan diversos actores (clientes, anunciantes, proveedores de servicios).</w:t>
      </w:r>
    </w:p>
    <w:p w14:paraId="7C374359" w14:textId="6D83E988" w:rsidR="0BDA15CB" w:rsidRPr="00B94699" w:rsidRDefault="0BDA15CB" w:rsidP="44898D83">
      <w:pPr>
        <w:pStyle w:val="Corpo"/>
      </w:pPr>
    </w:p>
    <w:p w14:paraId="59D7BDDD" w14:textId="51EBAE8A" w:rsidR="00B07EE8" w:rsidRPr="00B94699" w:rsidRDefault="13792A13" w:rsidP="00A2409B">
      <w:pPr>
        <w:pStyle w:val="Corpo"/>
      </w:pPr>
      <w:r w:rsidRPr="00B94699">
        <w:t xml:space="preserve">Del “auge de la plataforma como modelo económico y de infraestructura dominante en la web social” </w:t>
      </w:r>
      <w:r w:rsidR="00B07EE8" w:rsidRPr="00B94699">
        <w:fldChar w:fldCharType="begin"/>
      </w:r>
      <w:r w:rsidR="00B07EE8" w:rsidRPr="00B94699">
        <w:instrText xml:space="preserve"> ADDIN ZOTERO_ITEM CSL_CITATION {"citationID":"F7IUww0j","properties":{"formattedCitation":"(Helmond, 2015, p. 3)","plainCitation":"(Helmond, 2015, p. 3)","noteIndex":0},"citationItems":[{"id":1377,"uris":["http://zotero.org/users/9738381/items/RUBTWK47"],"itemData":{"id":1377,"type":"thesis","event-place":"Amsterdam","number-of-pages":"190","publisher":"Universidade de Amsterdam","publisher-place":"Amsterdam","title":"The web as Platform. Data flows in Social Media","author":[{"family":"Helmond","given":"Anne"}],"accessed":{"date-parts":[["2025",2,20]]},"issued":{"date-parts":[["2015",9,23]]}},"locator":"3","label":"page"}],"schema":"https://github.com/citation-style-language/schema/raw/master/csl-citation.json"} </w:instrText>
      </w:r>
      <w:r w:rsidR="00B07EE8" w:rsidRPr="00B94699">
        <w:fldChar w:fldCharType="separate"/>
      </w:r>
      <w:r w:rsidR="6075F2E3" w:rsidRPr="00B94699">
        <w:t>(Helmond, 2015, p. 3)</w:t>
      </w:r>
      <w:r w:rsidR="00B07EE8" w:rsidRPr="00B94699">
        <w:fldChar w:fldCharType="end"/>
      </w:r>
      <w:r w:rsidRPr="00B94699">
        <w:t xml:space="preserve"> se deriva un concepto clave de esta etapa de Internet: la </w:t>
      </w:r>
      <w:proofErr w:type="spellStart"/>
      <w:r w:rsidRPr="00B94699">
        <w:t>plataformización</w:t>
      </w:r>
      <w:proofErr w:type="spellEnd"/>
      <w:r w:rsidRPr="00B94699">
        <w:t xml:space="preserve">, un proceso que, para </w:t>
      </w:r>
      <w:proofErr w:type="spellStart"/>
      <w:r w:rsidRPr="00B94699">
        <w:t>Nieborg</w:t>
      </w:r>
      <w:proofErr w:type="spellEnd"/>
      <w:r w:rsidRPr="00B94699">
        <w:t xml:space="preserve"> y </w:t>
      </w:r>
      <w:proofErr w:type="spellStart"/>
      <w:r w:rsidRPr="00B94699">
        <w:t>Poell</w:t>
      </w:r>
      <w:proofErr w:type="spellEnd"/>
      <w:r w:rsidR="1024C32B" w:rsidRPr="00B94699">
        <w:t xml:space="preserve"> </w:t>
      </w:r>
      <w:r w:rsidR="00B07EE8" w:rsidRPr="00B94699">
        <w:fldChar w:fldCharType="begin"/>
      </w:r>
      <w:r w:rsidR="00B07EE8" w:rsidRPr="00B94699">
        <w:instrText xml:space="preserve"> ADDIN ZOTERO_ITEM CSL_CITATION {"citationID":"M9Gb0w5R","properties":{"formattedCitation":"(2018, p. 4276)","plainCitation":"(2018, p. 4276)","noteIndex":0},"citationItems":[{"id":1385,"uris":["http://zotero.org/users/9738381/items/CERDKAPU"],"itemData":{"id":1385,"type":"article-journal","abstract":"This article explores how the political economy of the cultural industries changes through platformization: the penetration of economic and infrastructural extensions of online platforms into the web, affecting the production, distribution, and circulation of cultural content. It pursues this investigation in critical dialogue with current research in business studies, political economy, and software studies. Focusing on the production of news and games, the analysis shows that in economic terms platformization entails the replacement of two-sided market structures with complex multisided platform configurations, dominated by big platform corporations. Cultural content producers have to continuously grapple with seemingly serendipitous changes in platform governance, ranging from content curation to pricing strategies. Simultaneously, these producers are enticed by new platform services and infrastructural changes. In the process, cultural commodities become fundamentally “contingent,” that is increasingly modular in design and continuously reworked and repackaged, informed by datafied user feedback.","container-title":"New Media &amp; Society","DOI":"10.1177/1461444818769694","ISSN":"1461-4448, 1461-7315","issue":"11","journalAbbreviation":"New Media &amp; Society","language":"en","page":"4275-4292","source":"DOI.org (Crossref)","title":"The platformization of cultural production: Theorizing the contingent cultural commodity","title-short":"The platformization of cultural production","volume":"20","author":[{"family":"Nieborg","given":"David B"},{"family":"Poell","given":"Thomas"}],"issued":{"date-parts":[["2018",11]]}},"locator":"4276","label":"page","suppress-author":true}],"schema":"https://github.com/citation-style-language/schema/raw/master/csl-citation.json"} </w:instrText>
      </w:r>
      <w:r w:rsidR="00B07EE8" w:rsidRPr="00B94699">
        <w:fldChar w:fldCharType="separate"/>
      </w:r>
      <w:r w:rsidR="6075F2E3" w:rsidRPr="00B94699">
        <w:t>(2018, p. 4276)</w:t>
      </w:r>
      <w:r w:rsidR="00B07EE8" w:rsidRPr="00B94699">
        <w:fldChar w:fldCharType="end"/>
      </w:r>
      <w:r w:rsidRPr="00B94699">
        <w:t>, afecta “fundamentalmente a las operaciones de las industrias culturales”.</w:t>
      </w:r>
      <w:r w:rsidR="258F5993" w:rsidRPr="00B94699">
        <w:t xml:space="preserve"> </w:t>
      </w:r>
      <w:r w:rsidR="187ED42D" w:rsidRPr="00B94699">
        <w:t>En este proceso se unen tres dimensiones distintivas de las plataformas: concentración, fragmentación y contingencia</w:t>
      </w:r>
      <w:r w:rsidR="13ABBF45" w:rsidRPr="00B94699">
        <w:t xml:space="preserve"> </w:t>
      </w:r>
      <w:r w:rsidR="00B07EE8" w:rsidRPr="00B94699">
        <w:fldChar w:fldCharType="begin"/>
      </w:r>
      <w:r w:rsidR="00B07EE8" w:rsidRPr="00B94699">
        <w:instrText xml:space="preserve"> ADDIN ZOTERO_ITEM CSL_CITATION {"citationID":"sMUmnCzC","properties":{"formattedCitation":"(Caliandro et al., 2024, p. 8 y9)","plainCitation":"(Caliandro et al., 2024, p. 8 y9)","dontUpdate":true,"noteIndex":0},"citationItems":[{"id":1394,"uris":["http://zotero.org/users/9738381/items/YEDXIASV"],"itemData":{"id":1394,"type":"article-journal","abstract":"This special issue, together with this position paper that accompanies it, aims at providing a comprehensive framework to address this issue, introducing and theorizing the concept of platformization of consumer culture. The overarching scope of this essay is to discuss what is distinctive of the process of platformization in relation to consumer culture (and research); what are its most important aspects, its critical controversies, its innovative dimensions and main risks. Accompanying this positional essay are the seven exceptional contributions that compose the special issue, which we believe will come to represent a pivotal reference in the quest to address this phenomenon. These showcase the manifold empirical, semantic and methodological dimensions of this emergent phenomenon, concurring to define the key dimensions that identify, describe, and explore the ways in which consumer culture has been “platformized,” from the perspective of consumer culture theory. Specifically, we identify four key “tensions” characterizing the platformization of consumer culture: datafication vs liquification; standardization vs ephemerality; interaction vs mediation; immateriality vs materiality.","container-title":"Marketing Theory","DOI":"10.1177/14705931231225537","ISSN":"1470-5931, 1741-301X","issue":"1","journalAbbreviation":"Marketing Theory","language":"en","page":"3-21","source":"DOI.org (Crossref)","title":"The platformization of consumer culture: A theoretical framework","title-short":"The platformization of consumer culture","volume":"24","author":[{"family":"Caliandro","given":"Alessandro"},{"family":"Gandini","given":"Alessandro"},{"family":"Bainotti","given":"Lucia"},{"family":"Anselmi","given":"Guido"}],"issued":{"date-parts":[["2024",3]]}},"locator":"8 y9","label":"page"}],"schema":"https://github.com/citation-style-language/schema/raw/master/csl-citation.json"} </w:instrText>
      </w:r>
      <w:r w:rsidR="00B07EE8" w:rsidRPr="00B94699">
        <w:fldChar w:fldCharType="separate"/>
      </w:r>
      <w:r w:rsidR="14AB0E33" w:rsidRPr="00B94699">
        <w:t xml:space="preserve">(Caliandro </w:t>
      </w:r>
      <w:r w:rsidR="14AB0E33" w:rsidRPr="00C75B47">
        <w:rPr>
          <w:i/>
          <w:iCs/>
        </w:rPr>
        <w:t>et al.</w:t>
      </w:r>
      <w:r w:rsidR="14AB0E33" w:rsidRPr="00B94699">
        <w:t>, 2024, p</w:t>
      </w:r>
      <w:r w:rsidR="224C0F8A" w:rsidRPr="00B94699">
        <w:t>p</w:t>
      </w:r>
      <w:r w:rsidR="14AB0E33" w:rsidRPr="00B94699">
        <w:t>. 8</w:t>
      </w:r>
      <w:r w:rsidR="01FD5677" w:rsidRPr="00B94699">
        <w:t>-</w:t>
      </w:r>
      <w:r w:rsidR="14AB0E33" w:rsidRPr="00B94699">
        <w:t>9)</w:t>
      </w:r>
      <w:r w:rsidR="00B07EE8" w:rsidRPr="00B94699">
        <w:fldChar w:fldCharType="end"/>
      </w:r>
      <w:r w:rsidR="187ED42D" w:rsidRPr="00B94699">
        <w:t>, dimensiones que, respectivamente</w:t>
      </w:r>
      <w:r w:rsidR="3A3734DF" w:rsidRPr="00B94699">
        <w:t>,</w:t>
      </w:r>
      <w:r w:rsidR="187ED42D" w:rsidRPr="00B94699">
        <w:t xml:space="preserve"> concentran las actividades de los usuarios en un solo espacio para poder predecir su comportamiento, facilitan la producción organizada y estandarizada de públicos y captan la atención y experiencias de los consumidores y las monetizan.</w:t>
      </w:r>
    </w:p>
    <w:p w14:paraId="1DF6D2B0" w14:textId="77777777" w:rsidR="00B07EE8" w:rsidRPr="00B94699" w:rsidRDefault="00B07EE8" w:rsidP="00A2409B">
      <w:pPr>
        <w:pStyle w:val="Corpo"/>
      </w:pPr>
    </w:p>
    <w:p w14:paraId="725D42D8" w14:textId="55E597E1" w:rsidR="762D9B45" w:rsidRPr="00B94699" w:rsidRDefault="13792A13" w:rsidP="00A2409B">
      <w:pPr>
        <w:pStyle w:val="Corpo"/>
      </w:pPr>
      <w:r w:rsidRPr="00B94699">
        <w:t>En síntesis, el modelo de negocio de las plataformas requiere un volumen de inversión alto en tecnología e infraestructura</w:t>
      </w:r>
      <w:r w:rsidR="58FE376C" w:rsidRPr="00B94699">
        <w:t>s</w:t>
      </w:r>
      <w:r w:rsidRPr="00B94699">
        <w:t>, así como un crecimiento muy rápido para aprovechar la ventaja competitiva de crear mercados, de los efectos de red y de la economía de escala.</w:t>
      </w:r>
    </w:p>
    <w:p w14:paraId="08A09984" w14:textId="2B837B60" w:rsidR="44898D83" w:rsidRPr="00B94699" w:rsidRDefault="44898D83" w:rsidP="44898D83">
      <w:pPr>
        <w:widowControl/>
        <w:pBdr>
          <w:top w:val="nil"/>
          <w:left w:val="nil"/>
          <w:bottom w:val="nil"/>
          <w:right w:val="nil"/>
          <w:between w:val="nil"/>
        </w:pBdr>
        <w:spacing w:after="80"/>
        <w:ind w:left="426" w:right="370"/>
        <w:jc w:val="both"/>
        <w:rPr>
          <w:color w:val="231F20"/>
          <w:sz w:val="20"/>
          <w:szCs w:val="20"/>
        </w:rPr>
      </w:pPr>
    </w:p>
    <w:p w14:paraId="4ED83CCE" w14:textId="2DC18625" w:rsidR="00C57418" w:rsidRPr="00B94699" w:rsidRDefault="09337536" w:rsidP="44898D83">
      <w:pPr>
        <w:pStyle w:val="Ttulo1"/>
        <w:widowControl/>
        <w:spacing w:after="80"/>
        <w:ind w:left="426"/>
        <w:rPr>
          <w:rFonts w:ascii="Garamond" w:eastAsia="Garamond" w:hAnsi="Garamond" w:cs="Garamond"/>
          <w:i/>
          <w:iCs/>
          <w:color w:val="98361E"/>
        </w:rPr>
      </w:pPr>
      <w:r w:rsidRPr="00B94699">
        <w:rPr>
          <w:rFonts w:ascii="Garamond" w:eastAsia="Garamond" w:hAnsi="Garamond" w:cs="Garamond"/>
          <w:i/>
          <w:iCs/>
          <w:color w:val="98361E"/>
        </w:rPr>
        <w:t>2</w:t>
      </w:r>
      <w:r w:rsidR="7ED62775" w:rsidRPr="00B94699">
        <w:rPr>
          <w:rFonts w:ascii="Garamond" w:eastAsia="Garamond" w:hAnsi="Garamond" w:cs="Garamond"/>
          <w:i/>
          <w:iCs/>
          <w:color w:val="98361E"/>
        </w:rPr>
        <w:t>.2.</w:t>
      </w:r>
      <w:r w:rsidR="7ED62775" w:rsidRPr="00B94699">
        <w:rPr>
          <w:rFonts w:ascii="Garamond" w:eastAsia="Garamond" w:hAnsi="Garamond" w:cs="Garamond"/>
          <w:i/>
          <w:iCs/>
        </w:rPr>
        <w:t xml:space="preserve"> </w:t>
      </w:r>
      <w:r w:rsidR="7ED62775" w:rsidRPr="00B94699">
        <w:rPr>
          <w:rFonts w:ascii="Garamond" w:eastAsia="Garamond" w:hAnsi="Garamond" w:cs="Garamond"/>
          <w:i/>
          <w:iCs/>
          <w:color w:val="98361E"/>
        </w:rPr>
        <w:t>La plataforma como nuevo modelo de economía digital</w:t>
      </w:r>
    </w:p>
    <w:p w14:paraId="1A3E69C7" w14:textId="77777777" w:rsidR="00B07EE8" w:rsidRPr="00B94699" w:rsidRDefault="00B07EE8" w:rsidP="00C57418">
      <w:pPr>
        <w:widowControl/>
        <w:pBdr>
          <w:top w:val="nil"/>
          <w:left w:val="nil"/>
          <w:bottom w:val="nil"/>
          <w:right w:val="nil"/>
          <w:between w:val="nil"/>
        </w:pBdr>
        <w:spacing w:after="80"/>
        <w:ind w:right="370"/>
        <w:jc w:val="both"/>
        <w:rPr>
          <w:color w:val="231F20"/>
          <w:sz w:val="20"/>
          <w:szCs w:val="20"/>
        </w:rPr>
      </w:pPr>
    </w:p>
    <w:p w14:paraId="1ED1BC78" w14:textId="5F94CE7A" w:rsidR="006F33F2" w:rsidRPr="00B94699" w:rsidRDefault="749489DA" w:rsidP="00341533">
      <w:pPr>
        <w:pStyle w:val="Corpo"/>
      </w:pPr>
      <w:r w:rsidRPr="00B94699">
        <w:t xml:space="preserve">La plataforma emerge como modelo primordial de negocio digital después de la debacle de las puntocom de principios de siglo. Las grandes tecnológicas supervivientes quisieron superar los </w:t>
      </w:r>
      <w:r w:rsidR="71771D14" w:rsidRPr="00B94699">
        <w:t>esquemas empresariales</w:t>
      </w:r>
      <w:r w:rsidRPr="00B94699">
        <w:t xml:space="preserve"> importados desde la economía analógica/tradicional y crearon </w:t>
      </w:r>
      <w:r w:rsidR="03379906" w:rsidRPr="00B94699">
        <w:t>la</w:t>
      </w:r>
      <w:r w:rsidRPr="00B94699">
        <w:t xml:space="preserve"> web social o web 2.0</w:t>
      </w:r>
      <w:r w:rsidR="3F2B560A" w:rsidRPr="00B94699">
        <w:t xml:space="preserve"> </w:t>
      </w:r>
      <w:r w:rsidRPr="00B94699">
        <w:fldChar w:fldCharType="begin"/>
      </w:r>
      <w:r w:rsidR="00221F7D" w:rsidRPr="00B94699">
        <w:instrText xml:space="preserve"> ADDIN ZOTERO_ITEM CSL_CITATION {"citationID":"yPfdt2pG","properties":{"formattedCitation":"(Terranova, 2022, p. 46)","plainCitation":"(Terranova, 2022, p. 46)","noteIndex":0},"citationItems":[{"id":1416,"uris":["http://zotero.org/users/9738381/items/EPAVWP4M"],"itemData":{"id":1416,"type":"book","abstract":"The internet is no more. If it still exists, it does so only as a residual technology, still effective in the present but less intelligible as such. After nearly two decades and a couple of financial crises, it has become the almost imperceptible background of today's Corporate Platform Complex (CPC)--a pervasive planetary technological infrastructure that meshes communication with computation. In the essays collected in this book, written mostly between the mid-2000s and the late 2010s, Tiziana Terranova bears witness to this monstrous transformation. Mobilizing theories of cognitive capitalism, neo-monadology, and sympathetic cooperation, considering ideas such as the attention economy and its psychopathologies, and evoking the relation between algorithmic automation and the Common, she provides real-time takes on the mutations that have changed the technological, cultural, and economic ethos of the Internet. Mostly conceived, elaborated, and discussed in collective activist spaces, After the Internet is neither apocalyptic lamentation nor melancholic \"rise and fall\" story of betrayed great expectations. On the contrary, it looks within the folds of the recent past to unfold the potential futurities that the post-digital computational present still entails","call-number":"303.483 3","collection-number":"33","collection-title":"Semiotext(e) intervention series","event-place":"South Pasadena, CA","ISBN":"978-1-63590-168-9","language":"eng","publisher":"Semiotext(e)","publisher-place":"South Pasadena, CA","source":"BnF ISBN","title":"After the Internet: digital networks between capital and the common","title-short":"After the Internet","author":[{"family":"Terranova","given":"Tiziana"}],"issued":{"date-parts":[["2022"]]}},"locator":"46","label":"page"}],"schema":"https://github.com/citation-style-language/schema/raw/master/csl-citation.json"} </w:instrText>
      </w:r>
      <w:r w:rsidRPr="00B94699">
        <w:fldChar w:fldCharType="separate"/>
      </w:r>
      <w:r w:rsidR="7E54F4D9" w:rsidRPr="00B94699">
        <w:rPr>
          <w:noProof/>
        </w:rPr>
        <w:t>(Terranova, 2022, p. 46)</w:t>
      </w:r>
      <w:r w:rsidRPr="00B94699">
        <w:fldChar w:fldCharType="end"/>
      </w:r>
      <w:r w:rsidR="715881CF" w:rsidRPr="00B94699">
        <w:t>,</w:t>
      </w:r>
      <w:r w:rsidRPr="00B94699">
        <w:t xml:space="preserve"> </w:t>
      </w:r>
      <w:r w:rsidR="1C9FA437" w:rsidRPr="00B94699">
        <w:t>que es</w:t>
      </w:r>
      <w:r w:rsidRPr="00B94699">
        <w:t xml:space="preserve"> el germen de las plataformas</w:t>
      </w:r>
      <w:r w:rsidR="294FAF90" w:rsidRPr="00B94699">
        <w:t xml:space="preserve"> </w:t>
      </w:r>
      <w:r w:rsidRPr="00B94699">
        <w:fldChar w:fldCharType="begin"/>
      </w:r>
      <w:r w:rsidR="00221F7D" w:rsidRPr="00B94699">
        <w:instrText xml:space="preserve"> ADDIN ZOTERO_ITEM CSL_CITATION {"citationID":"dMbz8n9i","properties":{"formattedCitation":"(Helmond, 2015, p. 3)","plainCitation":"(Helmond, 2015, p. 3)","noteIndex":0},"citationItems":[{"id":1377,"uris":["http://zotero.org/users/9738381/items/RUBTWK47"],"itemData":{"id":1377,"type":"thesis","event-place":"Amsterdam","number-of-pages":"190","publisher":"Universidade de Amsterdam","publisher-place":"Amsterdam","title":"The web as Platform. Data flows in Social Media","author":[{"family":"Helmond","given":"Anne"}],"accessed":{"date-parts":[["2025",2,20]]},"issued":{"date-parts":[["2015",9,23]]}},"locator":"3","label":"page"}],"schema":"https://github.com/citation-style-language/schema/raw/master/csl-citation.json"} </w:instrText>
      </w:r>
      <w:r w:rsidRPr="00B94699">
        <w:fldChar w:fldCharType="separate"/>
      </w:r>
      <w:r w:rsidR="7E54F4D9" w:rsidRPr="00B94699">
        <w:t>(Helmond, 2015, p. 3)</w:t>
      </w:r>
      <w:r w:rsidRPr="00B94699">
        <w:fldChar w:fldCharType="end"/>
      </w:r>
      <w:r w:rsidR="294FAF90" w:rsidRPr="00B94699">
        <w:t>.</w:t>
      </w:r>
    </w:p>
    <w:p w14:paraId="3A50262B" w14:textId="76495024" w:rsidR="00905CFD" w:rsidRPr="00B94699" w:rsidRDefault="00905CFD" w:rsidP="7F823798">
      <w:pPr>
        <w:widowControl/>
        <w:pBdr>
          <w:top w:val="nil"/>
          <w:left w:val="nil"/>
          <w:bottom w:val="nil"/>
          <w:right w:val="nil"/>
          <w:between w:val="nil"/>
        </w:pBdr>
        <w:spacing w:after="80"/>
        <w:ind w:left="426" w:right="370"/>
        <w:jc w:val="both"/>
        <w:rPr>
          <w:color w:val="231F20"/>
          <w:sz w:val="20"/>
          <w:szCs w:val="20"/>
        </w:rPr>
      </w:pPr>
    </w:p>
    <w:p w14:paraId="4FF72665" w14:textId="7366BC9B" w:rsidR="00B07EE8" w:rsidRPr="00B94699" w:rsidRDefault="4FA2BDD3" w:rsidP="00A2409B">
      <w:pPr>
        <w:pStyle w:val="Corpo"/>
      </w:pPr>
      <w:r w:rsidRPr="00B94699">
        <w:t xml:space="preserve">Las plataformas han transformado la economía, la cultura, las relaciones sociales y el trabajo al añadirles “la compleja capa técnica de algoritmos y métricas que constituyen su columna vertebral infraestructural” </w:t>
      </w:r>
      <w:r w:rsidR="3F0B4785" w:rsidRPr="00B94699">
        <w:fldChar w:fldCharType="begin"/>
      </w:r>
      <w:r w:rsidR="3F0B4785" w:rsidRPr="00B94699">
        <w:instrText xml:space="preserve"> ADDIN ZOTERO_ITEM CSL_CITATION {"citationID":"PX6uiSCT","properties":{"formattedCitation":"(Caliandro et al., 2024, p. 6)","plainCitation":"(Caliandro et al., 2024, p. 6)","noteIndex":0},"citationItems":[{"id":1394,"uris":["http://zotero.org/users/9738381/items/YEDXIASV"],"itemData":{"id":1394,"type":"article-journal","abstract":"This special issue, together with this position paper that accompanies it, aims at providing a comprehensive framework to address this issue, introducing and theorizing the concept of platformization of consumer culture. The overarching scope of this essay is to discuss what is distinctive of the process of platformization in relation to consumer culture (and research); what are its most important aspects, its critical controversies, its innovative dimensions and main risks. Accompanying this positional essay are the seven exceptional contributions that compose the special issue, which we believe will come to represent a pivotal reference in the quest to address this phenomenon. These showcase the manifold empirical, semantic and methodological dimensions of this emergent phenomenon, concurring to define the key dimensions that identify, describe, and explore the ways in which consumer culture has been “platformized,” from the perspective of consumer culture theory. Specifically, we identify four key “tensions” characterizing the platformization of consumer culture: datafication vs liquification; standardization vs ephemerality; interaction vs mediation; immateriality vs materiality.","container-title":"Marketing Theory","DOI":"10.1177/14705931231225537","ISSN":"1470-5931, 1741-301X","issue":"1","journalAbbreviation":"Marketing Theory","language":"en","page":"3-21","source":"DOI.org (Crossref)","title":"The platformization of consumer culture: A theoretical framework","title-short":"The platformization of consumer culture","volume":"24","author":[{"family":"Caliandro","given":"Alessandro"},{"family":"Gandini","given":"Alessandro"},{"family":"Bainotti","given":"Lucia"},{"family":"Anselmi","given":"Guido"}],"issued":{"date-parts":[["2024",3]]}},"locator":"6","label":"page"}],"schema":"https://github.com/citation-style-language/schema/raw/master/csl-citation.json"} </w:instrText>
      </w:r>
      <w:r w:rsidR="3F0B4785" w:rsidRPr="00B94699">
        <w:fldChar w:fldCharType="separate"/>
      </w:r>
      <w:r w:rsidRPr="00B94699">
        <w:t xml:space="preserve">(Caliandro </w:t>
      </w:r>
      <w:r w:rsidRPr="00C75B47">
        <w:rPr>
          <w:i/>
          <w:iCs/>
        </w:rPr>
        <w:t>et al.</w:t>
      </w:r>
      <w:r w:rsidRPr="00B94699">
        <w:t>, 2024, p. 6)</w:t>
      </w:r>
      <w:r w:rsidR="3F0B4785" w:rsidRPr="00B94699">
        <w:fldChar w:fldCharType="end"/>
      </w:r>
      <w:r w:rsidRPr="00B94699">
        <w:t xml:space="preserve">. En este modelo de negocio, el producto o servicio ofrecido no es lo primordial desde el punto de vista económico: muchas plataformas ofrecen sus productos gratuitamente o con planes </w:t>
      </w:r>
      <w:proofErr w:type="spellStart"/>
      <w:r w:rsidRPr="00B94699">
        <w:t>semigratuitos</w:t>
      </w:r>
      <w:proofErr w:type="spellEnd"/>
      <w:r w:rsidRPr="00B94699">
        <w:t xml:space="preserve">, porque lo primordial es la captura de datos de los usuarios que, dice Srnicek, “son el nuevo petróleo” </w:t>
      </w:r>
      <w:r w:rsidR="3F0B4785" w:rsidRPr="00B94699">
        <w:fldChar w:fldCharType="begin"/>
      </w:r>
      <w:r w:rsidR="3F0B4785" w:rsidRPr="00B94699">
        <w:instrText xml:space="preserve"> ADDIN ZOTERO_ITEM CSL_CITATION {"citationID":"opK3MCBz","properties":{"formattedCitation":"(2018, p. 42 y 43)","plainCitation":"(2018, p. 42 y 43)","noteIndex":0},"citationItems":[{"id":456,"uris":["http://zotero.org/users/9738381/items/SN9HILXH"],"itemData":{"id":456,"type":"book","abstract":"\"Un reiterado mantra nos advierte sobre la profunda transformación de nuestras vidas motorizada por la economía digital. Junto con él, un repertorio de expresiones prolifera con la intención de capturar el sentido de estas mutaciones. Economía compartida, economía de la vigilancia, economía app, economía inmaterial, cuarta revolución industrial, son algunos de los tantos términos que intentan mistificar las virtudes o señalar los peligros del nuevo paisaje tecnológico. Distanciándose de esta retórica metonímica para el diagnóstico del presente, este ensayo de inspiración marxista hace foco en la materia prima en torno a la que orbita el capitalismo del siglo XXI los datos , y en su aparato de extracción más eficiente: las plataformas. La tesis de este libro es que el capitalismo se volcó hacia los datos para recobrar vitalidad tras las prolongadas crisis de sobrecapacidad que acechan la producción fordista de bienes y su régimen de empleo desde la década de 1970. El propósito de este ensayo es entonces situar el modelo de acumulación que encarnan Google y Facebook, Apple y Microsoft, Siemens y General Electric, Uber y AirBnb, en el contexto de una historia más amplia, para demostrar que datos y plataformas realizan una serie de funciones capitalistas claves, entre las que se destaca su capacidad para impulsar la deslocalización y la precarización de la fuerza de trabajo. Coautor del Manifiesto Aceleracionista, Srnicek nos presenta aquí una precisa taxonomía de estas sofisticadas máquinas de producción de ganancia, que le están dando forma a una nueva infraestructura digital. Los efectos de esta hegemonía se propagan también al mundo offline sobre el que estos modelos de negocios proyectan su ethos: los gobiernos y las ciudades deben ser \"inteligentes\", las empresas \"disruptivas\" y los trabajadores \"flexibles\". La capacidad para interpretar las tendencias que regulan el comportamiento de estos agentes, y la eficacia para identificar incipientes zonas de conflicto entre trabajo y capital, hacen de este ensayo una herramienta valiosa para orientarnos en nuestra coyuntura.\". – Editora","collection-title":"Futuros próximos (Caja negra) ; 19","event-place":"Buenos Aires","ISBN":"978-987-1622-68-9","language":"spa","note":"container-title: Capitalismo de plataformas","publisher":"Caja Negra Editora","publisher-place":"Buenos Aires","title":"Capitalismo de plataformas","author":[{"family":"Srnicek","given":"Nick"}],"issued":{"date-parts":[["2018"]]}},"locator":"42 y 43","label":"page","suppress-author":true}],"schema":"https://github.com/citation-style-language/schema/raw/master/csl-citation.json"} </w:instrText>
      </w:r>
      <w:r w:rsidR="3F0B4785" w:rsidRPr="00B94699">
        <w:fldChar w:fldCharType="separate"/>
      </w:r>
      <w:r w:rsidRPr="00B94699">
        <w:t>(2018, p. 42 y 43)</w:t>
      </w:r>
      <w:r w:rsidR="3F0B4785" w:rsidRPr="00B94699">
        <w:fldChar w:fldCharType="end"/>
      </w:r>
      <w:r w:rsidRPr="00B94699">
        <w:t xml:space="preserve">. </w:t>
      </w:r>
      <w:r w:rsidR="13792A13" w:rsidRPr="00B94699">
        <w:t xml:space="preserve">La plataforma </w:t>
      </w:r>
      <w:r w:rsidR="0F3D829D" w:rsidRPr="00B94699">
        <w:t>es</w:t>
      </w:r>
      <w:r w:rsidR="13792A13" w:rsidRPr="00B94699">
        <w:t xml:space="preserve"> el arquetipo de la “empresa red” </w:t>
      </w:r>
      <w:r w:rsidR="3F0B4785" w:rsidRPr="00B94699">
        <w:fldChar w:fldCharType="begin"/>
      </w:r>
      <w:r w:rsidR="3F0B4785" w:rsidRPr="00B94699">
        <w:instrText xml:space="preserve"> ADDIN ZOTERO_ITEM CSL_CITATION {"citationID":"czqUYKHI","properties":{"formattedCitation":"(Ortiz del Amo e Welp, 2013, p. 96)","plainCitation":"(Ortiz del Amo e Welp, 2013, p. 96)","noteIndex":0},"citationItems":[{"id":450,"uris":["http://zotero.org/users/9738381/items/5PRM6TSP"],"itemData":{"id":450,"type":"book","abstract":"Esta obra presenta un recorrido por las principales transformaciones vinculadas a la sociedad red en el estado, la economía y la sociedad. El volumen explora los mecanismos por los que las tecnologías predominantes en las sociedades contemporáneas han sido creadas socialmente, mientras modifican y son modificadas por el contexto en que se inscriben, en un proceso que deriva en el paso de la sociedad industrial a la sociedad red o sociedad de la información. Aquí se abordan aspectos centrales de esta transformación como son la pérdida de soberanía del estado nación; los profundos cambios en la empresa, eje estructural de la economía, relacionados con la reestructuración del industrialismo; y la conformación de movimientos sociales y culturales de orientación liberadora, entre otros fenómenos asociados a la revolución de la tecnologías de la información y la comunicación.","collection-title":"Manuales Ser.","event-place":"Barcelona","ISBN":"84-9064-284-2","language":"spa","note":"container-title: Sociedad red","publisher":"Editorial UOC","publisher-place":"Barcelona","title":"Sociedad red. Estado, economía y sociedad en la era de la información.","author":[{"family":"Ortiz del Amo","given":"Marian."},{"family":"Welp","given":"Yanina"}],"issued":{"date-parts":[["2013"]]}},"locator":"96","label":"page"}],"schema":"https://github.com/citation-style-language/schema/raw/master/csl-citation.json"} </w:instrText>
      </w:r>
      <w:r w:rsidR="3F0B4785" w:rsidRPr="00B94699">
        <w:fldChar w:fldCharType="separate"/>
      </w:r>
      <w:r w:rsidR="6075F2E3" w:rsidRPr="00B94699">
        <w:t>(Ortiz del Amo e Welp, 2013, p. 96)</w:t>
      </w:r>
      <w:r w:rsidR="3F0B4785" w:rsidRPr="00B94699">
        <w:fldChar w:fldCharType="end"/>
      </w:r>
      <w:r w:rsidR="13792A13" w:rsidRPr="00B94699">
        <w:t xml:space="preserve">, </w:t>
      </w:r>
      <w:r w:rsidR="1852E674" w:rsidRPr="00B94699">
        <w:t xml:space="preserve"> </w:t>
      </w:r>
      <w:r w:rsidR="13792A13" w:rsidRPr="00B94699">
        <w:t>aquella que a través de la tecnología y la confluencia digital produce una rápida expansión a nuevos mercados para generar “un fenómeno de economía de escala”</w:t>
      </w:r>
      <w:r w:rsidR="01DF6E87" w:rsidRPr="00B94699">
        <w:t xml:space="preserve"> </w:t>
      </w:r>
      <w:r w:rsidR="3F0B4785" w:rsidRPr="00B94699">
        <w:fldChar w:fldCharType="begin"/>
      </w:r>
      <w:r w:rsidR="3F0B4785" w:rsidRPr="00B94699">
        <w:instrText xml:space="preserve"> ADDIN ZOTERO_ITEM CSL_CITATION {"citationID":"j8SYaUVM","properties":{"formattedCitation":"(Ortiz del Amo e Welp, 2013, p. 113)","plainCitation":"(Ortiz del Amo e Welp, 2013, p. 113)","noteIndex":0},"citationItems":[{"id":450,"uris":["http://zotero.org/users/9738381/items/5PRM6TSP"],"itemData":{"id":450,"type":"book","abstract":"Esta obra presenta un recorrido por las principales transformaciones vinculadas a la sociedad red en el estado, la economía y la sociedad. El volumen explora los mecanismos por los que las tecnologías predominantes en las sociedades contemporáneas han sido creadas socialmente, mientras modifican y son modificadas por el contexto en que se inscriben, en un proceso que deriva en el paso de la sociedad industrial a la sociedad red o sociedad de la información. Aquí se abordan aspectos centrales de esta transformación como son la pérdida de soberanía del estado nación; los profundos cambios en la empresa, eje estructural de la economía, relacionados con la reestructuración del industrialismo; y la conformación de movimientos sociales y culturales de orientación liberadora, entre otros fenómenos asociados a la revolución de la tecnologías de la información y la comunicación.","collection-title":"Manuales Ser.","event-place":"Barcelona","ISBN":"84-9064-284-2","language":"spa","note":"container-title: Sociedad red","publisher":"Editorial UOC","publisher-place":"Barcelona","title":"Sociedad red. Estado, economía y sociedad en la era de la información.","author":[{"family":"Ortiz del Amo","given":"Marian."},{"family":"Welp","given":"Yanina"}],"issued":{"date-parts":[["2013"]]}},"locator":"113","label":"page"}],"schema":"https://github.com/citation-style-language/schema/raw/master/csl-citation.json"} </w:instrText>
      </w:r>
      <w:r w:rsidR="3F0B4785" w:rsidRPr="00B94699">
        <w:fldChar w:fldCharType="separate"/>
      </w:r>
      <w:r w:rsidR="6075F2E3" w:rsidRPr="00B94699">
        <w:t>(Ortiz del Amo e Welp, 2013, p. 113)</w:t>
      </w:r>
      <w:r w:rsidR="3F0B4785" w:rsidRPr="00B94699">
        <w:fldChar w:fldCharType="end"/>
      </w:r>
      <w:r w:rsidR="13792A13" w:rsidRPr="00B94699">
        <w:t>.</w:t>
      </w:r>
    </w:p>
    <w:p w14:paraId="39130F72" w14:textId="1F3A0E39" w:rsidR="00B07EE8" w:rsidRPr="00B94699" w:rsidRDefault="00B07EE8" w:rsidP="00A2409B">
      <w:pPr>
        <w:pStyle w:val="Corpo"/>
      </w:pPr>
    </w:p>
    <w:p w14:paraId="586962D5" w14:textId="4506E3A4" w:rsidR="00B07EE8" w:rsidRPr="00B94699" w:rsidRDefault="22097E6A" w:rsidP="00A2409B">
      <w:pPr>
        <w:pStyle w:val="Corpo"/>
      </w:pPr>
      <w:proofErr w:type="spellStart"/>
      <w:r w:rsidRPr="00B94699">
        <w:t>Nieborg</w:t>
      </w:r>
      <w:proofErr w:type="spellEnd"/>
      <w:r w:rsidRPr="00B94699">
        <w:t xml:space="preserve"> y </w:t>
      </w:r>
      <w:proofErr w:type="spellStart"/>
      <w:r w:rsidRPr="00B94699">
        <w:t>Poell</w:t>
      </w:r>
      <w:proofErr w:type="spellEnd"/>
      <w:r w:rsidRPr="00B94699">
        <w:t xml:space="preserve"> </w:t>
      </w:r>
      <w:r w:rsidR="4A3A8D56" w:rsidRPr="00B94699">
        <w:fldChar w:fldCharType="begin"/>
      </w:r>
      <w:r w:rsidR="4A3A8D56" w:rsidRPr="00B94699">
        <w:instrText xml:space="preserve"> ADDIN ZOTERO_ITEM CSL_CITATION {"citationID":"emfXOGj3","properties":{"formattedCitation":"(2018, p. 4285)","plainCitation":"(2018, p. 4285)","noteIndex":0},"citationItems":[{"id":1385,"uris":["http://zotero.org/users/9738381/items/CERDKAPU"],"itemData":{"id":1385,"type":"article-journal","abstract":"This article explores how the political economy of the cultural industries changes through platformization: the penetration of economic and infrastructural extensions of online platforms into the web, affecting the production, distribution, and circulation of cultural content. It pursues this investigation in critical dialogue with current research in business studies, political economy, and software studies. Focusing on the production of news and games, the analysis shows that in economic terms platformization entails the replacement of two-sided market structures with complex multisided platform configurations, dominated by big platform corporations. Cultural content producers have to continuously grapple with seemingly serendipitous changes in platform governance, ranging from content curation to pricing strategies. Simultaneously, these producers are enticed by new platform services and infrastructural changes. In the process, cultural commodities become fundamentally “contingent,” that is increasingly modular in design and continuously reworked and repackaged, informed by datafied user feedback.","container-title":"New Media &amp; Society","DOI":"10.1177/1461444818769694","ISSN":"1461-4448, 1461-7315","issue":"11","journalAbbreviation":"New Media &amp; Society","language":"en","page":"4275-4292","source":"DOI.org (Crossref)","title":"The platformization of cultural production: Theorizing the contingent cultural commodity","title-short":"The platformization of cultural production","volume":"20","author":[{"family":"Nieborg","given":"David B"},{"family":"Poell","given":"Thomas"}],"issued":{"date-parts":[["2018",11]]}},"locator":"4285","label":"page","suppress-author":true}],"schema":"https://github.com/citation-style-language/schema/raw/master/csl-citation.json"} </w:instrText>
      </w:r>
      <w:r w:rsidR="4A3A8D56" w:rsidRPr="00B94699">
        <w:fldChar w:fldCharType="separate"/>
      </w:r>
      <w:r w:rsidR="65BC72F2" w:rsidRPr="00B94699">
        <w:t>(2018, p. 4285)</w:t>
      </w:r>
      <w:r w:rsidR="4A3A8D56" w:rsidRPr="00B94699">
        <w:fldChar w:fldCharType="end"/>
      </w:r>
      <w:r w:rsidRPr="00B94699">
        <w:t xml:space="preserve">, citando a Jin </w:t>
      </w:r>
      <w:r w:rsidR="4A3A8D56" w:rsidRPr="00B94699">
        <w:fldChar w:fldCharType="begin"/>
      </w:r>
      <w:r w:rsidR="4A3A8D56" w:rsidRPr="00B94699">
        <w:instrText xml:space="preserve"> ADDIN ZOTERO_ITEM CSL_CITATION {"citationID":"KyjVsNpY","properties":{"formattedCitation":"(2015)","plainCitation":"(2015)","noteIndex":0},"citationItems":[{"id":1386,"uris":["http://zotero.org/users/9738381/items/IYMIZZT5"],"itemData":{"id":1386,"type":"book","abstract":"pt. I. Imperialism is back -- pt. II. Platform politics -- pt. III. Political economy of platform technologies","collection-number":"3","collection-title":"Routledge new developments in communication and society research","event-place":"New York London","ISBN":"978-1-315-71712-8","language":"eng","note":"DOI: 10.4324/9781315717128","number-of-pages":"1","publisher":"Routledge, Taylor &amp; Francis Group","publisher-place":"New York London","source":"K10plus ISBN","title":"Digital platforms, imperialism and political culture","author":[{"family":"Jin","given":"Dal Yong"}],"issued":{"date-parts":[["2015"]]}},"suppress-author":true}],"schema":"https://github.com/citation-style-language/schema/raw/master/csl-citation.json"} </w:instrText>
      </w:r>
      <w:r w:rsidR="4A3A8D56" w:rsidRPr="00B94699">
        <w:fldChar w:fldCharType="separate"/>
      </w:r>
      <w:r w:rsidR="65BC72F2" w:rsidRPr="00B94699">
        <w:t>(2015)</w:t>
      </w:r>
      <w:r w:rsidR="4A3A8D56" w:rsidRPr="00B94699">
        <w:fldChar w:fldCharType="end"/>
      </w:r>
      <w:r w:rsidRPr="00B94699">
        <w:t>, consideran que son estas capacidades las que co</w:t>
      </w:r>
      <w:r w:rsidR="410DFB08" w:rsidRPr="00B94699">
        <w:t xml:space="preserve">nvierten </w:t>
      </w:r>
      <w:r w:rsidRPr="00B94699">
        <w:t>el capitalismo de plataformas en el modelo económico hegemónico en el ámbito digital, haciendo crecer los desafíos para la sociedad y los gobiernos en términos de poder, justicia, privacidad y equidad.</w:t>
      </w:r>
      <w:r w:rsidR="2D351A29" w:rsidRPr="00B94699">
        <w:t xml:space="preserve"> </w:t>
      </w:r>
      <w:r w:rsidR="4B5121B5" w:rsidRPr="00B94699">
        <w:t>De esta manera</w:t>
      </w:r>
      <w:r w:rsidR="2CB563AF" w:rsidRPr="00B94699">
        <w:t>,</w:t>
      </w:r>
      <w:r w:rsidR="4B5121B5" w:rsidRPr="00B94699">
        <w:t xml:space="preserve"> la capacidad de influencia de las grandes tecnológicas, particularmente las GAFAM, se ha incrementado de una manera exponencial</w:t>
      </w:r>
      <w:r w:rsidR="5882CF37" w:rsidRPr="00B94699">
        <w:t xml:space="preserve"> </w:t>
      </w:r>
      <w:r w:rsidR="4A3A8D56" w:rsidRPr="00B94699">
        <w:fldChar w:fldCharType="begin"/>
      </w:r>
      <w:r w:rsidR="4A3A8D56" w:rsidRPr="00B94699">
        <w:instrText xml:space="preserve"> ADDIN ZOTERO_ITEM CSL_CITATION {"citationID":"E6MFhNt4","properties":{"formattedCitation":"(Davis, 2023, p. 4)","plainCitation":"(Davis, 2023, p. 4)","noteIndex":0},"citationItems":[{"id":1523,"uris":["http://zotero.org/users/9738381/items/UWXKV2BN"],"itemData":{"id":1523,"type":"article-journal","container-title":"Information, Communication &amp; Society","DOI":"10.1080/1369118X.2021.1993955","ISSN":"1369-118X, 1468-4462","issue":"6","journalAbbreviation":"Information, Communication &amp; Society","language":"en","page":"1143-1158","source":"DOI.org (Crossref)","title":"What is Netflix imperialism? Interrogating the monopoly aspirations of the ‘World's largest television network’","title-short":"What is Netflix imperialism?","volume":"26","author":[{"family":"Davis","given":"Stuart"}],"issued":{"date-parts":[["2023",4,26]]}},"locator":"4","label":"page"}],"schema":"https://github.com/citation-style-language/schema/raw/master/csl-citation.json"} </w:instrText>
      </w:r>
      <w:r w:rsidR="4A3A8D56" w:rsidRPr="00B94699">
        <w:fldChar w:fldCharType="separate"/>
      </w:r>
      <w:r w:rsidR="7063083F" w:rsidRPr="00B94699">
        <w:t>(Davis, 2023, p. 4)</w:t>
      </w:r>
      <w:r w:rsidR="4A3A8D56" w:rsidRPr="00B94699">
        <w:fldChar w:fldCharType="end"/>
      </w:r>
      <w:r w:rsidR="20C7DFAA" w:rsidRPr="00B94699">
        <w:t xml:space="preserve">: “la estrategia consiste en cambiar el mundo mediante la tecnología y recibir a cambio una recompensa de dinero y poder” </w:t>
      </w:r>
      <w:r w:rsidR="4A3A8D56" w:rsidRPr="00B94699">
        <w:fldChar w:fldCharType="begin"/>
      </w:r>
      <w:r w:rsidR="4A3A8D56" w:rsidRPr="00B94699">
        <w:instrText xml:space="preserve"> ADDIN ZOTERO_ITEM CSL_CITATION {"citationID":"Li3pzkug","properties":{"formattedCitation":"(Castells, 2002, p. 83)","plainCitation":"(Castells, 2002, p. 83)","noteIndex":0},"citationItems":[{"id":40,"uris":["http://zotero.org/users/9738381/items/5W8VXYZH"],"itemData":{"id":40,"type":"book","event-place":"Barcelona","ISBN":"84-9759-229-8","number-of-pages":"356","publisher":"Random House Mondadori, S.A.","publisher-place":"Barcelona","title":"La Galaxia Internet","author":[{"family":"Castells","given":"Manuel"}],"issued":{"date-parts":[["2002"]]}},"locator":"83","label":"page"}],"schema":"https://github.com/citation-style-language/schema/raw/master/csl-citation.json"} </w:instrText>
      </w:r>
      <w:r w:rsidR="4A3A8D56" w:rsidRPr="00B94699">
        <w:fldChar w:fldCharType="separate"/>
      </w:r>
      <w:r w:rsidR="20C7DFAA" w:rsidRPr="00B94699">
        <w:t>(Castells, 2002, p. 83)</w:t>
      </w:r>
      <w:r w:rsidR="4A3A8D56" w:rsidRPr="00B94699">
        <w:fldChar w:fldCharType="end"/>
      </w:r>
      <w:r w:rsidR="20C7DFAA" w:rsidRPr="00B94699">
        <w:t>.</w:t>
      </w:r>
    </w:p>
    <w:p w14:paraId="49A09586" w14:textId="77777777" w:rsidR="00B07EE8" w:rsidRPr="00B94699" w:rsidRDefault="00B07EE8" w:rsidP="00A2409B">
      <w:pPr>
        <w:pStyle w:val="Corpo"/>
      </w:pPr>
    </w:p>
    <w:p w14:paraId="5E017C4A" w14:textId="1612296E" w:rsidR="00B07EE8" w:rsidRPr="00B94699" w:rsidRDefault="16CA7893" w:rsidP="44898D83">
      <w:pPr>
        <w:pStyle w:val="Ttulo1"/>
        <w:widowControl/>
        <w:spacing w:after="80"/>
        <w:ind w:left="426"/>
        <w:rPr>
          <w:rFonts w:ascii="Garamond" w:eastAsia="Garamond" w:hAnsi="Garamond" w:cs="Garamond"/>
          <w:i/>
          <w:iCs/>
          <w:color w:val="98361E"/>
        </w:rPr>
      </w:pPr>
      <w:r w:rsidRPr="00B94699">
        <w:rPr>
          <w:rFonts w:ascii="Garamond" w:eastAsia="Garamond" w:hAnsi="Garamond" w:cs="Garamond"/>
          <w:i/>
          <w:iCs/>
          <w:color w:val="98361E"/>
        </w:rPr>
        <w:t>2</w:t>
      </w:r>
      <w:r w:rsidR="27D055B8" w:rsidRPr="00B94699">
        <w:rPr>
          <w:rFonts w:ascii="Garamond" w:eastAsia="Garamond" w:hAnsi="Garamond" w:cs="Garamond"/>
          <w:i/>
          <w:iCs/>
          <w:color w:val="98361E"/>
        </w:rPr>
        <w:t>.</w:t>
      </w:r>
      <w:r w:rsidR="07B09B17" w:rsidRPr="00B94699">
        <w:rPr>
          <w:rFonts w:ascii="Garamond" w:eastAsia="Garamond" w:hAnsi="Garamond" w:cs="Garamond"/>
          <w:i/>
          <w:iCs/>
          <w:color w:val="98361E"/>
        </w:rPr>
        <w:t>3. Video</w:t>
      </w:r>
      <w:r w:rsidR="507999D3" w:rsidRPr="00B94699">
        <w:rPr>
          <w:rFonts w:ascii="Garamond" w:eastAsia="Garamond" w:hAnsi="Garamond" w:cs="Garamond"/>
          <w:i/>
          <w:iCs/>
          <w:color w:val="98361E"/>
        </w:rPr>
        <w:t xml:space="preserve"> </w:t>
      </w:r>
      <w:proofErr w:type="spellStart"/>
      <w:r w:rsidR="507999D3" w:rsidRPr="00B94699">
        <w:rPr>
          <w:rFonts w:ascii="Garamond" w:eastAsia="Garamond" w:hAnsi="Garamond" w:cs="Garamond"/>
          <w:i/>
          <w:iCs/>
          <w:color w:val="98361E"/>
        </w:rPr>
        <w:t>on</w:t>
      </w:r>
      <w:proofErr w:type="spellEnd"/>
      <w:r w:rsidR="507999D3" w:rsidRPr="00B94699">
        <w:rPr>
          <w:rFonts w:ascii="Garamond" w:eastAsia="Garamond" w:hAnsi="Garamond" w:cs="Garamond"/>
          <w:i/>
          <w:iCs/>
          <w:color w:val="98361E"/>
        </w:rPr>
        <w:t xml:space="preserve"> </w:t>
      </w:r>
      <w:proofErr w:type="spellStart"/>
      <w:r w:rsidR="507999D3" w:rsidRPr="00B94699">
        <w:rPr>
          <w:rFonts w:ascii="Garamond" w:eastAsia="Garamond" w:hAnsi="Garamond" w:cs="Garamond"/>
          <w:i/>
          <w:iCs/>
          <w:color w:val="98361E"/>
        </w:rPr>
        <w:t>demand</w:t>
      </w:r>
      <w:proofErr w:type="spellEnd"/>
      <w:r w:rsidR="27D055B8" w:rsidRPr="00B94699">
        <w:rPr>
          <w:rFonts w:ascii="Garamond" w:eastAsia="Garamond" w:hAnsi="Garamond" w:cs="Garamond"/>
          <w:i/>
          <w:iCs/>
        </w:rPr>
        <w:t xml:space="preserve"> </w:t>
      </w:r>
      <w:r w:rsidR="351C002F" w:rsidRPr="00B94699">
        <w:rPr>
          <w:rFonts w:ascii="Garamond" w:eastAsia="Garamond" w:hAnsi="Garamond" w:cs="Garamond"/>
          <w:i/>
          <w:iCs/>
        </w:rPr>
        <w:t>(</w:t>
      </w:r>
      <w:r w:rsidR="27D055B8" w:rsidRPr="00B94699">
        <w:rPr>
          <w:rFonts w:ascii="Garamond" w:eastAsia="Garamond" w:hAnsi="Garamond" w:cs="Garamond"/>
          <w:i/>
          <w:iCs/>
          <w:color w:val="98361E"/>
        </w:rPr>
        <w:t>V</w:t>
      </w:r>
      <w:r w:rsidR="5BBDE3BD" w:rsidRPr="00B94699">
        <w:rPr>
          <w:rFonts w:ascii="Garamond" w:eastAsia="Garamond" w:hAnsi="Garamond" w:cs="Garamond"/>
          <w:i/>
          <w:iCs/>
          <w:color w:val="98361E"/>
        </w:rPr>
        <w:t>O</w:t>
      </w:r>
      <w:r w:rsidR="27D055B8" w:rsidRPr="00B94699">
        <w:rPr>
          <w:rFonts w:ascii="Garamond" w:eastAsia="Garamond" w:hAnsi="Garamond" w:cs="Garamond"/>
          <w:i/>
          <w:iCs/>
          <w:color w:val="98361E"/>
        </w:rPr>
        <w:t>D</w:t>
      </w:r>
      <w:r w:rsidR="351C002F" w:rsidRPr="00B94699">
        <w:rPr>
          <w:rFonts w:ascii="Garamond" w:eastAsia="Garamond" w:hAnsi="Garamond" w:cs="Garamond"/>
          <w:i/>
          <w:iCs/>
          <w:color w:val="98361E"/>
        </w:rPr>
        <w:t>)</w:t>
      </w:r>
    </w:p>
    <w:p w14:paraId="7A0A06D5" w14:textId="77777777" w:rsidR="00B07EE8" w:rsidRPr="00B94699" w:rsidRDefault="00B07EE8" w:rsidP="00B07EE8">
      <w:pPr>
        <w:widowControl/>
        <w:pBdr>
          <w:top w:val="nil"/>
          <w:left w:val="nil"/>
          <w:bottom w:val="nil"/>
          <w:right w:val="nil"/>
          <w:between w:val="nil"/>
        </w:pBdr>
        <w:spacing w:after="80"/>
        <w:ind w:left="426" w:right="370"/>
        <w:jc w:val="both"/>
        <w:rPr>
          <w:color w:val="231F20"/>
          <w:sz w:val="20"/>
          <w:szCs w:val="20"/>
        </w:rPr>
      </w:pPr>
    </w:p>
    <w:p w14:paraId="6DB5256B" w14:textId="7871C528" w:rsidR="00B07EE8" w:rsidRPr="00B94699" w:rsidRDefault="556448B8" w:rsidP="00A2409B">
      <w:pPr>
        <w:pStyle w:val="Corpo"/>
      </w:pPr>
      <w:r w:rsidRPr="00B94699">
        <w:t>En este contexto</w:t>
      </w:r>
      <w:r w:rsidR="2A05F7A2" w:rsidRPr="00B94699">
        <w:t xml:space="preserve">, </w:t>
      </w:r>
      <w:r w:rsidR="3212AD91" w:rsidRPr="00B94699">
        <w:t xml:space="preserve">la </w:t>
      </w:r>
      <w:r w:rsidR="2A05F7A2" w:rsidRPr="00B94699">
        <w:t xml:space="preserve">confluencia </w:t>
      </w:r>
      <w:r w:rsidR="6148C4B3" w:rsidRPr="00B94699">
        <w:t xml:space="preserve">entre </w:t>
      </w:r>
      <w:r w:rsidR="43575463" w:rsidRPr="00B94699">
        <w:t>televi</w:t>
      </w:r>
      <w:r w:rsidR="0CA3BFD7" w:rsidRPr="00B94699">
        <w:t>si</w:t>
      </w:r>
      <w:r w:rsidR="43575463" w:rsidRPr="00B94699">
        <w:t xml:space="preserve">ón e </w:t>
      </w:r>
      <w:r w:rsidR="2A05F7A2" w:rsidRPr="00B94699">
        <w:t>Internet</w:t>
      </w:r>
      <w:r w:rsidR="44FE0F77" w:rsidRPr="00B94699">
        <w:t xml:space="preserve"> </w:t>
      </w:r>
      <w:r w:rsidR="153C119D" w:rsidRPr="00B94699">
        <w:t xml:space="preserve">ha emergido </w:t>
      </w:r>
      <w:r w:rsidR="2A05F7A2" w:rsidRPr="00B94699">
        <w:t xml:space="preserve">como una oportunidad para reinventar, potenciar y transformar el medio televisivo </w:t>
      </w:r>
      <w:r w:rsidR="59A03CDB" w:rsidRPr="00B94699">
        <w:fldChar w:fldCharType="begin"/>
      </w:r>
      <w:r w:rsidR="59A03CDB" w:rsidRPr="00B94699">
        <w:instrText xml:space="preserve"> ADDIN ZOTERO_ITEM CSL_CITATION {"citationID":"81nBcw7P","properties":{"formattedCitation":"(Maj\\uc0\\u243{}, 2012, p. 75)","plainCitation":"(Majó, 2012, p. 75)","noteIndex":0},"citationItems":[{"id":1258,"uris":["http://zotero.org/users/9738381/items/TZ24EV2F"],"itemData":{"id":1258,"type":"chapter","container-title":"La comunicación: de los origenes a internet","event-place":"Barcelona","ISBN":"978-84-9784-732-2","page":"65-90","publisher":"Editorial Gedisa, S.A.","publisher-place":"Barcelona","title":"Evolución de las tecnologías de la comunicación","author":[{"family":"Majó","given":"Joan"}],"editor":[{"family":"Moragas i Spa","given":"Miquel","dropping-particle":"de"}],"issued":{"date-parts":[["2012"]]}},"locator":"75","label":"page"}],"schema":"https://github.com/citation-style-language/schema/raw/master/csl-citation.json"} </w:instrText>
      </w:r>
      <w:r w:rsidR="59A03CDB" w:rsidRPr="00B94699">
        <w:fldChar w:fldCharType="separate"/>
      </w:r>
      <w:r w:rsidR="2A05F7A2" w:rsidRPr="00B94699">
        <w:t>(Majó, 2012, p. 75)</w:t>
      </w:r>
      <w:r w:rsidR="59A03CDB" w:rsidRPr="00B94699">
        <w:fldChar w:fldCharType="end"/>
      </w:r>
      <w:r w:rsidR="16C31274" w:rsidRPr="00B94699">
        <w:t xml:space="preserve">, </w:t>
      </w:r>
      <w:r w:rsidR="496BB93E" w:rsidRPr="00B94699">
        <w:t>lo que</w:t>
      </w:r>
      <w:r w:rsidR="2A05F7A2" w:rsidRPr="00B94699">
        <w:t xml:space="preserve"> </w:t>
      </w:r>
      <w:r w:rsidR="37C43B88" w:rsidRPr="00B94699">
        <w:t xml:space="preserve">ha </w:t>
      </w:r>
      <w:r w:rsidR="78AEBD07" w:rsidRPr="00B94699">
        <w:t>añadi</w:t>
      </w:r>
      <w:r w:rsidR="2747D160" w:rsidRPr="00B94699">
        <w:t>do</w:t>
      </w:r>
      <w:r w:rsidR="2A05F7A2" w:rsidRPr="00B94699">
        <w:t xml:space="preserve"> “una nueva complejidad a la geografía de la distribución” </w:t>
      </w:r>
      <w:r w:rsidR="59A03CDB" w:rsidRPr="00B94699">
        <w:fldChar w:fldCharType="begin"/>
      </w:r>
      <w:r w:rsidR="59A03CDB" w:rsidRPr="00B94699">
        <w:instrText xml:space="preserve"> ADDIN ZOTERO_ITEM CSL_CITATION {"citationID":"FsqjNiOF","properties":{"formattedCitation":"(Lobato, 2019, p. 5)","plainCitation":"(Lobato, 2019, p. 5)","noteIndex":0},"citationItems":[{"id":1417,"uris":["http://zotero.org/users/9738381/items/JDP4NH4V"],"itemData":{"id":1417,"type":"book","abstract":"How streaming services and internet distribution have transformed global television culture. Television, once a broadcast medium, now also travels through our telephone lines, fiber optic cables, and wireless networks. It is delivered to viewers via apps, screens large and small, and media players of all kinds. In this unfamiliar environment, new global giants of television distribution are emerging--including Netflix, the world's largest subscription video-on-demand service.Combining media industry analysis with cultural theory, Ramon Lobato explores the political and policy tensions at the heart of the digital distribution revolution, tracing their longer history through our evolving understanding of media globalization. Netflix Nations considers the ways that subscription video-on-demand services, but most of all Netflix, have irrevocably changed the circulation of media content. It tells the story of how a global video portal interacts with national audiences, markets, and institutions, and what this means for how we understand global media in the internet age.Netflix Nations addresses a fundamental tension in the digital media landscape - the clash between the internet's capacity for global distribution and the territorial nature of media trade, taste, and regulation. The book also explores the failures and frictions of video-on-demand as experienced by audiences. The actual experience of using video platforms is full of subtle reminders of market boundaries and exclusions: platforms are geo-blocked for out-of-region users (\"this video is not available in your region\"); catalogs shrink and expand from country to country; prices appear in different currencies; and subtitles and captions are not available in local languages. These conditions offer rich insight for understanding the actual geographies of digital media distribution. Contrary to popular belief, the story of Netflix is not just an American one. From Argentina to Australia, Netflix's ascension from a Silicon Valley start-up to an international television service has transformed media consumption on a global scale. Netflix Nations will help readers make sense of a complex, ever-shifting streaming media environment","collection-title":"Critical cultural communication","event-place":"New York","ISBN":"978-1-4798-4151-6","language":"eng","number-of-pages":"1","publisher":"New York University Press","publisher-place":"New York","source":"K10plus ISBN","title":"Netflix nations: the geography of digital distribution","author":[{"family":"Lobato","given":"Ramon"}],"issued":{"date-parts":[["2019"]]}},"locator":"5","label":"page"}],"schema":"https://github.com/citation-style-language/schema/raw/master/csl-citation.json"} </w:instrText>
      </w:r>
      <w:r w:rsidR="59A03CDB" w:rsidRPr="00B94699">
        <w:fldChar w:fldCharType="separate"/>
      </w:r>
      <w:r w:rsidR="2A05F7A2" w:rsidRPr="00B94699">
        <w:t>(Lobato, 2019, p. 5)</w:t>
      </w:r>
      <w:r w:rsidR="59A03CDB" w:rsidRPr="00B94699">
        <w:fldChar w:fldCharType="end"/>
      </w:r>
      <w:r w:rsidR="0F27AA5A" w:rsidRPr="00B94699">
        <w:t>, materializada</w:t>
      </w:r>
      <w:r w:rsidR="2A05F7A2" w:rsidRPr="00B94699">
        <w:t xml:space="preserve"> en </w:t>
      </w:r>
      <w:r w:rsidR="3D3E001C" w:rsidRPr="00B94699">
        <w:t>el sistema de</w:t>
      </w:r>
      <w:r w:rsidR="2A05F7A2" w:rsidRPr="00B94699">
        <w:t xml:space="preserve"> vídeo a petición.</w:t>
      </w:r>
      <w:r w:rsidR="4A898438" w:rsidRPr="00B94699">
        <w:t xml:space="preserve"> </w:t>
      </w:r>
      <w:r w:rsidR="187ED42D" w:rsidRPr="00B94699">
        <w:t xml:space="preserve">La popularización del vídeo en Internet </w:t>
      </w:r>
      <w:r w:rsidR="2F1D3852" w:rsidRPr="00B94699">
        <w:t>provocó</w:t>
      </w:r>
      <w:r w:rsidR="6416019D" w:rsidRPr="00B94699">
        <w:t xml:space="preserve"> dificultades de adaptación </w:t>
      </w:r>
      <w:r w:rsidR="4EF57B7B" w:rsidRPr="00B94699">
        <w:t>para los PSM</w:t>
      </w:r>
      <w:r w:rsidR="74B70AC8" w:rsidRPr="00B94699">
        <w:t>, que</w:t>
      </w:r>
      <w:r w:rsidR="26D6C557" w:rsidRPr="00B94699">
        <w:t xml:space="preserve"> tuvieron que enfrentar</w:t>
      </w:r>
      <w:r w:rsidR="6900EDB2" w:rsidRPr="00B94699">
        <w:t xml:space="preserve"> una serie de obstáculos para adaptarse al nuevo ecosistema</w:t>
      </w:r>
      <w:r w:rsidR="0983F741" w:rsidRPr="00B94699">
        <w:t xml:space="preserve"> </w:t>
      </w:r>
      <w:r w:rsidR="59A03CDB" w:rsidRPr="00B94699">
        <w:fldChar w:fldCharType="begin"/>
      </w:r>
      <w:r w:rsidR="59A03CDB" w:rsidRPr="00B94699">
        <w:instrText xml:space="preserve"> ADDIN ZOTERO_ITEM CSL_CITATION {"citationID":"bseereYZ","properties":{"formattedCitation":"(Dragomir et al., 2024, p. 1379)","plainCitation":"(Dragomir et al., 2024, p. 1379)","noteIndex":0},"citationItems":[{"id":1464,"uris":["http://zotero.org/users/9738381/items/HVBIZWST"],"itemData":{"id":1464,"type":"article-journal","abstract":"Conceived as institutions funded by the public purse and intended to exist devoid of political influence, the mandate of public service media (PSM) entities is to disseminate reliable news content and high-quality audiovisual productions to all demographic segments, inclusive of marginalized communities and audiences that are typically under-served. Over the previous ten years, the rise in prominence of global platforms in national media systems has precipitated many changes in the media sector, including unique challenges for PSM institutions guided by specific public service values. Using a holistic conceptual framework for assessing the implementation of these values, this article analyzes the impact of platformization on Europe’s PSM and discusses how the Union’s policy approaches affect related challenges to PSM. The analysis indicates that while the European Union (EU) has accorded a high priority to PSM within its media policy framework, the role that Brussels plays in protecting the independence and efficacy of PSM has been circumscribed, given that the onus of regulating PSM entities rests with national governments. This has engendered contrasting experiences wherein certain PSM outlets enjoy political independence and command significant public trust while others function as state-controlled propaganda vehicles, advancing the objectives and interests of governing bodies. The EU has addressed global platform power in recent attempts to safeguard its digital future, including the Digital Services Act (DSA), Digital Markets Act (DMA), and the European Media Freedom Act (EMFA). However, these acts do not adequately address PSM’s two central and often interconnected problems: funding challenges and political pressures.","container-title":"Journalism and Media","DOI":"10.3390/journalmedia5030087","ISSN":"2673-5172","issue":"3","journalAbbreviation":"Journalism and Media","language":"en","license":"https://creativecommons.org/licenses/by/4.0/","page":"1378-1394","source":"DOI.org (Crossref)","title":"Public Service Media and Platformization: What Role Does EU Regulation Play?","title-short":"Public Service Media and Platformization","volume":"5","author":[{"family":"Dragomir","given":"Marius"},{"family":"Rodríguez Castro","given":"Marta"},{"family":"Aslama Horowitz","given":"Minna"}],"issued":{"date-parts":[["2024",9,21]]}},"locator":"1379","label":"page"}],"schema":"https://github.com/citation-style-language/schema/raw/master/csl-citation.json"} </w:instrText>
      </w:r>
      <w:r w:rsidR="59A03CDB" w:rsidRPr="00B94699">
        <w:fldChar w:fldCharType="separate"/>
      </w:r>
      <w:r w:rsidR="6075F2E3" w:rsidRPr="00B94699">
        <w:t xml:space="preserve">(Dragomir </w:t>
      </w:r>
      <w:r w:rsidR="6075F2E3" w:rsidRPr="00C75B47">
        <w:rPr>
          <w:i/>
          <w:iCs/>
        </w:rPr>
        <w:t>et al.</w:t>
      </w:r>
      <w:r w:rsidR="6075F2E3" w:rsidRPr="00B94699">
        <w:t>, 2024, p. 1379)</w:t>
      </w:r>
      <w:r w:rsidR="59A03CDB" w:rsidRPr="00B94699">
        <w:fldChar w:fldCharType="end"/>
      </w:r>
      <w:r w:rsidR="3288D7C9" w:rsidRPr="00B94699">
        <w:t>, como</w:t>
      </w:r>
      <w:r w:rsidR="4592817A" w:rsidRPr="00B94699">
        <w:t xml:space="preserve"> la </w:t>
      </w:r>
      <w:r w:rsidR="53DB17BF" w:rsidRPr="00B94699">
        <w:t>hibridación</w:t>
      </w:r>
      <w:r w:rsidR="4592817A" w:rsidRPr="00B94699">
        <w:t xml:space="preserve"> de</w:t>
      </w:r>
      <w:r w:rsidR="187ED42D" w:rsidRPr="00B94699">
        <w:t xml:space="preserve"> la transmisión lineal, unidireccional y masiva (broadcast)</w:t>
      </w:r>
      <w:r w:rsidR="1940910D" w:rsidRPr="00B94699">
        <w:t xml:space="preserve"> </w:t>
      </w:r>
      <w:r w:rsidR="5BEFC508" w:rsidRPr="00B94699">
        <w:t>con</w:t>
      </w:r>
      <w:r w:rsidR="187ED42D" w:rsidRPr="00B94699">
        <w:t xml:space="preserve"> </w:t>
      </w:r>
      <w:r w:rsidR="7E7C4A11" w:rsidRPr="00B94699">
        <w:t xml:space="preserve">el nuevo </w:t>
      </w:r>
      <w:r w:rsidR="187ED42D" w:rsidRPr="00B94699">
        <w:t>modelo de transmisión no lineal, interactivo y de difusión selectiva (</w:t>
      </w:r>
      <w:proofErr w:type="spellStart"/>
      <w:r w:rsidR="187ED42D" w:rsidRPr="00B94699">
        <w:t>narrowcast</w:t>
      </w:r>
      <w:proofErr w:type="spellEnd"/>
      <w:r w:rsidR="187ED42D" w:rsidRPr="00B94699">
        <w:t xml:space="preserve">): el </w:t>
      </w:r>
      <w:r w:rsidR="024959E4" w:rsidRPr="00B94699">
        <w:t xml:space="preserve">video </w:t>
      </w:r>
      <w:proofErr w:type="spellStart"/>
      <w:r w:rsidR="024959E4" w:rsidRPr="00B94699">
        <w:t>on</w:t>
      </w:r>
      <w:proofErr w:type="spellEnd"/>
      <w:r w:rsidR="024959E4" w:rsidRPr="00B94699">
        <w:t xml:space="preserve"> </w:t>
      </w:r>
      <w:proofErr w:type="spellStart"/>
      <w:r w:rsidR="024959E4" w:rsidRPr="00B94699">
        <w:t>demand</w:t>
      </w:r>
      <w:proofErr w:type="spellEnd"/>
      <w:r w:rsidR="187ED42D" w:rsidRPr="00B94699">
        <w:t>.</w:t>
      </w:r>
    </w:p>
    <w:p w14:paraId="53A2E838" w14:textId="294F7B07" w:rsidR="67F0DAC8" w:rsidRPr="00B94699" w:rsidRDefault="67F0DAC8" w:rsidP="00A2409B">
      <w:pPr>
        <w:pStyle w:val="Corpo"/>
      </w:pPr>
    </w:p>
    <w:p w14:paraId="7FE4ED4E" w14:textId="68B633ED" w:rsidR="00B07EE8" w:rsidRPr="00B94699" w:rsidRDefault="50E54B8F" w:rsidP="00A2409B">
      <w:pPr>
        <w:pStyle w:val="Corpo"/>
      </w:pPr>
      <w:r w:rsidRPr="00B94699">
        <w:t>Con el V</w:t>
      </w:r>
      <w:r w:rsidR="7AB4CEEF" w:rsidRPr="00B94699">
        <w:t>O</w:t>
      </w:r>
      <w:r w:rsidRPr="00B94699">
        <w:t xml:space="preserve">D </w:t>
      </w:r>
      <w:r w:rsidR="708F7BD2" w:rsidRPr="00B94699">
        <w:t xml:space="preserve">se </w:t>
      </w:r>
      <w:r w:rsidRPr="00B94699">
        <w:t>populariza un modelo de consumo “inmediato, asequible y a demanda”</w:t>
      </w:r>
      <w:r w:rsidR="7BBB700C" w:rsidRPr="00B94699">
        <w:t xml:space="preserve"> </w:t>
      </w:r>
      <w:r w:rsidR="23696C03" w:rsidRPr="00B94699">
        <w:fldChar w:fldCharType="begin"/>
      </w:r>
      <w:r w:rsidR="23696C03" w:rsidRPr="00B94699">
        <w:instrText xml:space="preserve"> ADDIN ZOTERO_ITEM CSL_CITATION {"citationID":"seDEUsC8","properties":{"formattedCitation":"(Clares Gavil\\uc0\\u225{}n et al., 2019, p. 36)","plainCitation":"(Clares Gavilán et al., 2019, p. 36)","noteIndex":0},"citationItems":[{"id":411,"uris":["http://zotero.org/users/9738381/items/3JADCLDQ"],"itemData":{"id":411,"type":"book","event-place":"Barcelona","ISBN":"978-84-9180-397-3","language":"spa","note":"OCLC: 1319853849","publisher":"Editorial UOC (Universitat Oberta de Catalunya)","publisher-place":"Barcelona","source":"Open WorldCat","title":"La revolución over the top: del vídeo bajo demanda (VoD) a la televisión por internet","title-short":"La revolución over the top","author":[{"family":"Clares Gavilán","given":"Judith"},{"family":"Merino Álvarez","given":"Cristina"},{"family":"Neira","given":"Elena"}],"issued":{"date-parts":[["2019"]]}},"locator":"36","label":"page"}],"schema":"https://github.com/citation-style-language/schema/raw/master/csl-citation.json"} </w:instrText>
      </w:r>
      <w:r w:rsidR="23696C03" w:rsidRPr="00B94699">
        <w:fldChar w:fldCharType="separate"/>
      </w:r>
      <w:r w:rsidR="1CFF04F0" w:rsidRPr="00B94699">
        <w:t>(Clares Gavilán et al., 2019, p. 36)</w:t>
      </w:r>
      <w:r w:rsidR="23696C03" w:rsidRPr="00B94699">
        <w:fldChar w:fldCharType="end"/>
      </w:r>
      <w:r w:rsidRPr="00B94699">
        <w:t xml:space="preserve"> </w:t>
      </w:r>
      <w:r w:rsidR="08A9CC59" w:rsidRPr="00B94699">
        <w:t>que</w:t>
      </w:r>
      <w:r w:rsidRPr="00B94699">
        <w:t xml:space="preserve"> </w:t>
      </w:r>
      <w:r w:rsidR="71AAA40A" w:rsidRPr="00B94699">
        <w:t xml:space="preserve">modifica </w:t>
      </w:r>
      <w:r w:rsidRPr="00B94699">
        <w:t>el medio, los canales de distribución y sus usos</w:t>
      </w:r>
      <w:r w:rsidR="00AD6D0F" w:rsidRPr="00B94699">
        <w:t xml:space="preserve"> y</w:t>
      </w:r>
      <w:r w:rsidR="2022AE8B" w:rsidRPr="00B94699">
        <w:t xml:space="preserve"> e</w:t>
      </w:r>
      <w:r w:rsidR="2276AF18" w:rsidRPr="00B94699">
        <w:t>l modelo b</w:t>
      </w:r>
      <w:r w:rsidR="404E917B" w:rsidRPr="00B94699">
        <w:t>r</w:t>
      </w:r>
      <w:r w:rsidR="2276AF18" w:rsidRPr="00B94699">
        <w:t>oadcast</w:t>
      </w:r>
      <w:r w:rsidR="7CD93B90" w:rsidRPr="00B94699">
        <w:t xml:space="preserve"> se transforma</w:t>
      </w:r>
      <w:r w:rsidR="2276AF18" w:rsidRPr="00B94699">
        <w:t xml:space="preserve"> en </w:t>
      </w:r>
      <w:r w:rsidR="404E917B" w:rsidRPr="00B94699">
        <w:t>“</w:t>
      </w:r>
      <w:r w:rsidR="2276AF18" w:rsidRPr="00B94699">
        <w:t xml:space="preserve">una </w:t>
      </w:r>
      <w:r w:rsidR="404E917B" w:rsidRPr="00B94699">
        <w:t>multitud</w:t>
      </w:r>
      <w:r w:rsidR="2276AF18" w:rsidRPr="00B94699">
        <w:t xml:space="preserve"> de medios </w:t>
      </w:r>
      <w:r w:rsidR="404E917B" w:rsidRPr="00B94699">
        <w:t xml:space="preserve">y audiencias activos y segmentados” </w:t>
      </w:r>
      <w:r w:rsidR="23696C03" w:rsidRPr="00B94699">
        <w:fldChar w:fldCharType="begin"/>
      </w:r>
      <w:r w:rsidR="23696C03" w:rsidRPr="00B94699">
        <w:instrText xml:space="preserve"> ADDIN ZOTERO_ITEM CSL_CITATION {"citationID":"7SIFj2o9","properties":{"formattedCitation":"(\\uc0\\u193{}lzaga e Roller, 2023, p. 126)","plainCitation":"(Álzaga e Roller, 2023, p. 126)","dontUpdate":true,"noteIndex":0},"citationItems":[{"id":1465,"uris":["http://zotero.org/users/9738381/items/KE2AUZ29"],"itemData":{"id":1465,"type":"article-journal","abstract":"Este artículo tiene como objetivo abordar la relación entre el determinismo tecnológico y las prácticas culturales al interior de los debates de los estudios de comunicación, el tránsito de la televisión como emblema del broadcasting, su declive como medio hegemónico y el surgimiento de nuevas pantallas. Para ello, se retoman y analizan prácticas asociadas a los modos de consumo de las producciones ficcionales de la televisión y plataformas on demand.  Además, se presentan aquellas innovaciones de los dispositivos tecnológicos que a lo largo de la historia modificaron los usos y prácticas de los sujetos, a la vez que las nuevas destrezas y conocimientos de los usuarios que influyen en los soportes. Este trabajo concluye que existe una tensión oscilante entre medios y audiencias, y entre tecnologías y prácticas, por lo que ciertas modificaciones en los procesos de uno producen cambios en el otro y viceversa.\n          , \n            This article aims to address the relationship between technological determinism and cultural practices within the realm of communication studies. It explores the transition of television from being a symbol of broadcasting to its decline as a dominant medium and the emergence of new screens. To achieve this, we revisit and analyze practices associated with the consumption patterns of fictional television productions and on-demand platforms. Furthermore, we present innovations in technological devices that have, throughout history, altered the behaviors and practices of individuals, as well as the new skills and knowledge of users that influence the platforms. This work concludes that there is an oscillating tension between media and audiences, as well as between technologies and practices. Therefore, certain modifications in the processes of one domain produce changes in the other, and vice versa.\n          , \n            Este artigo tem como objetivo abordar a relação entre o determinismo tecnológico e as práticas culturais no âmbito dos debates dos estudos da comunicação, a transição da televisão como emblema do broadcasting, seu declínio como meio hegemônico e o surgimento de novas telas. Para isso, são retomadas e analisadas as práticas associadas aos modos de consumo de produções ficcionais na televisão e nas plataformas on demand. Além disso, são apresentadas as inovações dos dispositivos tecnológicos que, ao longo da história, modificaram os usos e as práticas dos sujeitos, bem como as novas habilidades e conhecimentos dos usuários que influenciaram a mídia. Este trabalho conclui que há uma tensão oscilante entre mídias e audiência, e entre tecnologias e práticas, razão pela qual certas modificações nos processos de um produzem mudanças no outro e vice-versa.","container-title":"Dixit","DOI":"10.22235/d.v37i2.3354","ISSN":"0797-3691, 1688-3497","issue":"2","journalAbbreviation":"D","license":"https://creativecommons.org/licenses/by-nc/4.0","page":"123-133","source":"DOI.org (Crossref)","title":"Televisión y nuevas pantallas: entre el determinismo tecnológico y las prácticas culturales","title-short":"Televisión y nuevas pantallas","volume":"37","author":[{"family":"Álzaga","given":"Julieta Fernanda"},{"family":"Roller","given":"Federico"}],"issued":{"date-parts":[["2023",12,1]]}},"locator":"126","label":"page"}],"schema":"https://github.com/citation-style-language/schema/raw/master/csl-citation.json"} </w:instrText>
      </w:r>
      <w:r w:rsidR="23696C03" w:rsidRPr="00B94699">
        <w:fldChar w:fldCharType="separate"/>
      </w:r>
      <w:r w:rsidR="7FB9E4D3" w:rsidRPr="00B94699">
        <w:t xml:space="preserve">(Álzaga </w:t>
      </w:r>
      <w:r w:rsidR="1B5E4C74" w:rsidRPr="00B94699">
        <w:t xml:space="preserve">y </w:t>
      </w:r>
      <w:r w:rsidR="7FB9E4D3" w:rsidRPr="00B94699">
        <w:t>Roller, 2023, p. 126)</w:t>
      </w:r>
      <w:r w:rsidR="23696C03" w:rsidRPr="00B94699">
        <w:fldChar w:fldCharType="end"/>
      </w:r>
      <w:r w:rsidR="7FB9E4D3" w:rsidRPr="00B94699">
        <w:t xml:space="preserve">. </w:t>
      </w:r>
      <w:r w:rsidR="78AAB675" w:rsidRPr="00B94699">
        <w:t>En</w:t>
      </w:r>
      <w:r w:rsidR="7FB9E4D3" w:rsidRPr="00B94699">
        <w:t xml:space="preserve"> consecuencia, </w:t>
      </w:r>
      <w:r w:rsidR="6D099BA5" w:rsidRPr="00B94699">
        <w:t>se desvanece</w:t>
      </w:r>
      <w:r w:rsidR="7FB9E4D3" w:rsidRPr="00B94699">
        <w:t xml:space="preserve"> el discurso programático en forma de línea temporal continua y el programador pasa a ser un curador de contenido.</w:t>
      </w:r>
      <w:r w:rsidR="47A8A278" w:rsidRPr="00B94699">
        <w:t xml:space="preserve"> </w:t>
      </w:r>
      <w:r w:rsidRPr="00B94699">
        <w:t xml:space="preserve">En el cambio, los espectadores </w:t>
      </w:r>
      <w:r w:rsidR="5B2308D2" w:rsidRPr="00B94699">
        <w:t xml:space="preserve">han </w:t>
      </w:r>
      <w:r w:rsidRPr="00B94699">
        <w:t>gana</w:t>
      </w:r>
      <w:r w:rsidR="6A155C9E" w:rsidRPr="00B94699">
        <w:t>do</w:t>
      </w:r>
      <w:r w:rsidRPr="00B94699">
        <w:t xml:space="preserve"> cierta independencia decisoria</w:t>
      </w:r>
      <w:r w:rsidR="1D5EFB4D" w:rsidRPr="00B94699">
        <w:t xml:space="preserve"> mientras que</w:t>
      </w:r>
      <w:r w:rsidR="080E67FE" w:rsidRPr="00B94699">
        <w:t xml:space="preserve"> los operadores se </w:t>
      </w:r>
      <w:r w:rsidR="40F7D43B" w:rsidRPr="00B94699">
        <w:t xml:space="preserve">han visto obligados </w:t>
      </w:r>
      <w:r w:rsidR="080E67FE" w:rsidRPr="00B94699">
        <w:t xml:space="preserve">a rediseñar las estructuras internas y externas y los procesos de la cadena de valor, desde la producción a la distribución. Cambia también la relación con el público, si bien, y pese a todo, “continúa pareciendo y sintiéndose como la televisión que conocemos” </w:t>
      </w:r>
      <w:r w:rsidR="23696C03" w:rsidRPr="00B94699">
        <w:fldChar w:fldCharType="begin"/>
      </w:r>
      <w:r w:rsidR="23696C03" w:rsidRPr="00B94699">
        <w:instrText xml:space="preserve"> ADDIN ZOTERO_ITEM CSL_CITATION {"citationID":"jEe1enNv","properties":{"formattedCitation":"(Lobato, 2019, p. 31)","plainCitation":"(Lobato, 2019, p. 31)","noteIndex":0},"citationItems":[{"id":1417,"uris":["http://zotero.org/users/9738381/items/JDP4NH4V"],"itemData":{"id":1417,"type":"book","abstract":"How streaming services and internet distribution have transformed global television culture. Television, once a broadcast medium, now also travels through our telephone lines, fiber optic cables, and wireless networks. It is delivered to viewers via apps, screens large and small, and media players of all kinds. In this unfamiliar environment, new global giants of television distribution are emerging--including Netflix, the world's largest subscription video-on-demand service.Combining media industry analysis with cultural theory, Ramon Lobato explores the political and policy tensions at the heart of the digital distribution revolution, tracing their longer history through our evolving understanding of media globalization. Netflix Nations considers the ways that subscription video-on-demand services, but most of all Netflix, have irrevocably changed the circulation of media content. It tells the story of how a global video portal interacts with national audiences, markets, and institutions, and what this means for how we understand global media in the internet age.Netflix Nations addresses a fundamental tension in the digital media landscape - the clash between the internet's capacity for global distribution and the territorial nature of media trade, taste, and regulation. The book also explores the failures and frictions of video-on-demand as experienced by audiences. The actual experience of using video platforms is full of subtle reminders of market boundaries and exclusions: platforms are geo-blocked for out-of-region users (\"this video is not available in your region\"); catalogs shrink and expand from country to country; prices appear in different currencies; and subtitles and captions are not available in local languages. These conditions offer rich insight for understanding the actual geographies of digital media distribution. Contrary to popular belief, the story of Netflix is not just an American one. From Argentina to Australia, Netflix's ascension from a Silicon Valley start-up to an international television service has transformed media consumption on a global scale. Netflix Nations will help readers make sense of a complex, ever-shifting streaming media environment","collection-title":"Critical cultural communication","event-place":"New York","ISBN":"978-1-4798-4151-6","language":"eng","number-of-pages":"1","publisher":"New York University Press","publisher-place":"New York","source":"K10plus ISBN","title":"Netflix nations: the geography of digital distribution","author":[{"family":"Lobato","given":"Ramon"}],"issued":{"date-parts":[["2019"]]}},"locator":"31","label":"page"}],"schema":"https://github.com/citation-style-language/schema/raw/master/csl-citation.json"} </w:instrText>
      </w:r>
      <w:r w:rsidR="23696C03" w:rsidRPr="00B94699">
        <w:fldChar w:fldCharType="separate"/>
      </w:r>
      <w:r w:rsidR="1CFF04F0" w:rsidRPr="00B94699">
        <w:t>(Lobato, 2019, p. 31)</w:t>
      </w:r>
      <w:r w:rsidR="23696C03" w:rsidRPr="00B94699">
        <w:fldChar w:fldCharType="end"/>
      </w:r>
      <w:r w:rsidR="080E67FE" w:rsidRPr="00B94699">
        <w:t xml:space="preserve">. Y ahí reside </w:t>
      </w:r>
      <w:r w:rsidR="001112F5" w:rsidRPr="00B94699">
        <w:t>la</w:t>
      </w:r>
      <w:r w:rsidR="080E67FE" w:rsidRPr="00B94699">
        <w:t xml:space="preserve"> fortaleza</w:t>
      </w:r>
      <w:r w:rsidR="001112F5" w:rsidRPr="00B94699">
        <w:t xml:space="preserve"> del medio televisivo</w:t>
      </w:r>
      <w:r w:rsidR="080E67FE" w:rsidRPr="00B94699">
        <w:t xml:space="preserve">, en ese cierto </w:t>
      </w:r>
      <w:proofErr w:type="spellStart"/>
      <w:r w:rsidR="080E67FE" w:rsidRPr="00B94699">
        <w:t>gatopardismo</w:t>
      </w:r>
      <w:proofErr w:type="spellEnd"/>
      <w:r w:rsidR="080E67FE" w:rsidRPr="00B94699">
        <w:t xml:space="preserve"> coyuntural </w:t>
      </w:r>
      <w:r w:rsidR="01E0F0E7" w:rsidRPr="00B94699">
        <w:t xml:space="preserve">donde </w:t>
      </w:r>
      <w:r w:rsidR="080E67FE" w:rsidRPr="00B94699">
        <w:t>todo cambia para no cambiar.</w:t>
      </w:r>
    </w:p>
    <w:p w14:paraId="43FCD872" w14:textId="450E3DB9" w:rsidR="67F0DAC8" w:rsidRPr="00B94699" w:rsidRDefault="67F0DAC8" w:rsidP="778DD9AA">
      <w:pPr>
        <w:widowControl/>
        <w:pBdr>
          <w:top w:val="nil"/>
          <w:left w:val="nil"/>
          <w:bottom w:val="nil"/>
          <w:right w:val="nil"/>
          <w:between w:val="nil"/>
        </w:pBdr>
        <w:spacing w:after="80"/>
        <w:ind w:left="426" w:right="370"/>
        <w:jc w:val="both"/>
        <w:rPr>
          <w:color w:val="231F20"/>
          <w:sz w:val="20"/>
          <w:szCs w:val="20"/>
        </w:rPr>
      </w:pPr>
    </w:p>
    <w:p w14:paraId="43DE61A4" w14:textId="12C1FEBA" w:rsidR="0024684B" w:rsidRPr="00B94699" w:rsidRDefault="56879FAB" w:rsidP="00A2409B">
      <w:pPr>
        <w:pStyle w:val="Corpo"/>
      </w:pPr>
      <w:r w:rsidRPr="00B94699">
        <w:t>En definitiva, los medios de comunicación tradicionales</w:t>
      </w:r>
      <w:r w:rsidR="4405E583" w:rsidRPr="00B94699">
        <w:t xml:space="preserve"> están inmersos en u</w:t>
      </w:r>
      <w:r w:rsidR="62D2B098" w:rsidRPr="00B94699">
        <w:t xml:space="preserve">n </w:t>
      </w:r>
      <w:r w:rsidR="37873D54" w:rsidRPr="00B94699">
        <w:t>momento</w:t>
      </w:r>
      <w:r w:rsidR="62D2B098" w:rsidRPr="00B94699">
        <w:t xml:space="preserve"> de cambio </w:t>
      </w:r>
      <w:r w:rsidR="60D42C2C" w:rsidRPr="00B94699">
        <w:t>evolutivo de</w:t>
      </w:r>
      <w:r w:rsidR="1D12651A" w:rsidRPr="00B94699">
        <w:t xml:space="preserve"> su</w:t>
      </w:r>
      <w:r w:rsidR="60D42C2C" w:rsidRPr="00B94699">
        <w:t xml:space="preserve"> ecosistema</w:t>
      </w:r>
      <w:r w:rsidR="31C8F357" w:rsidRPr="00B94699">
        <w:t xml:space="preserve"> y enfrentan </w:t>
      </w:r>
      <w:r w:rsidR="60D42C2C" w:rsidRPr="00B94699">
        <w:t>un futuro incierto</w:t>
      </w:r>
      <w:r w:rsidR="37873D54" w:rsidRPr="00B94699">
        <w:t xml:space="preserve"> </w:t>
      </w:r>
      <w:r w:rsidR="3BC0EE6C" w:rsidRPr="00B94699">
        <w:t>ante el que intentan adaptarse y competir</w:t>
      </w:r>
      <w:r w:rsidR="2C525CDE" w:rsidRPr="00B94699">
        <w:t xml:space="preserve"> con </w:t>
      </w:r>
      <w:r w:rsidR="4612FBBF" w:rsidRPr="00B94699">
        <w:t xml:space="preserve">las grandes corporaciones, que operan plataformas </w:t>
      </w:r>
      <w:r w:rsidR="0FE2FE03" w:rsidRPr="00B94699">
        <w:t>de mayor tamaño y que</w:t>
      </w:r>
      <w:r w:rsidR="4612FBBF" w:rsidRPr="00B94699">
        <w:t xml:space="preserve"> funcionan mejor a</w:t>
      </w:r>
      <w:r w:rsidR="22D983C5" w:rsidRPr="00B94699">
        <w:t xml:space="preserve"> medida que aumentan</w:t>
      </w:r>
      <w:r w:rsidR="4612FBBF" w:rsidRPr="00B94699">
        <w:t xml:space="preserve"> </w:t>
      </w:r>
      <w:r w:rsidR="22D983C5" w:rsidRPr="00B94699">
        <w:t>en</w:t>
      </w:r>
      <w:r w:rsidR="4612FBBF" w:rsidRPr="00B94699">
        <w:t xml:space="preserve"> escala, lo que supone una ventaja decisiva </w:t>
      </w:r>
      <w:r w:rsidR="22D983C5" w:rsidRPr="00B94699">
        <w:t>en el</w:t>
      </w:r>
      <w:r w:rsidR="4612FBBF" w:rsidRPr="00B94699">
        <w:t xml:space="preserve"> largo plazo</w:t>
      </w:r>
      <w:r w:rsidR="5A94E792" w:rsidRPr="00B94699">
        <w:t xml:space="preserve"> </w:t>
      </w:r>
      <w:r w:rsidR="1B59EB58" w:rsidRPr="00B94699">
        <w:fldChar w:fldCharType="begin"/>
      </w:r>
      <w:r w:rsidR="1B59EB58" w:rsidRPr="00B94699">
        <w:instrText xml:space="preserve"> ADDIN ZOTERO_ITEM CSL_CITATION {"citationID":"kXseBq8j","properties":{"formattedCitation":"(Chalaby, 2024, p. 565)","plainCitation":"(Chalaby, 2024, p. 565)","noteIndex":0},"citationItems":[{"id":1504,"uris":["http://zotero.org/users/9738381/items/HMGRWJR9"],"itemData":{"id":1504,"type":"article-journal","abstract":"As television is embracing a new set of internet-related technologies, the medium is transitioning from broadcasting to streaming. With it, a new mode of distribution has emerged: the streaming platform. This research makes a three-pronged effort to assess their impact on the TV industry: it analyses the way platforms monetize content; it distinguishes types of streaming platforms based on a set of criteria that includes supply-chain arrangements and the way they structure commercial transactions among different sets of participants, and it considers the ownership of streaming services. This article contributes to media and communication studies by combining the platform literature with global value chain (GVC) theory in order to foster our understanding of streaming platforms. It contextualizes streaming platforms in the history of television and analyses how they are transforming the medium.","container-title":"Media, Culture &amp; Society","DOI":"10.1177/01634437231210439","ISSN":"0163-4437, 1460-3675","issue":"3","journalAbbreviation":"Media, Culture &amp; Society","language":"en","page":"552-571","source":"DOI.org (Crossref)","title":"The streaming industry and the platform economy: An analysis","title-short":"The streaming industry and the platform economy","volume":"46","author":[{"family":"Chalaby","given":"Jean K"}],"issued":{"date-parts":[["2024",4]]}},"locator":"565","label":"page"}],"schema":"https://github.com/citation-style-language/schema/raw/master/csl-citation.json"} </w:instrText>
      </w:r>
      <w:r w:rsidR="1B59EB58" w:rsidRPr="00B94699">
        <w:fldChar w:fldCharType="separate"/>
      </w:r>
      <w:r w:rsidR="400C4C69" w:rsidRPr="00B94699">
        <w:rPr>
          <w:noProof/>
        </w:rPr>
        <w:t>(Chalaby, 2024, p. 565)</w:t>
      </w:r>
      <w:r w:rsidR="1B59EB58" w:rsidRPr="00B94699">
        <w:fldChar w:fldCharType="end"/>
      </w:r>
      <w:r w:rsidR="22D983C5" w:rsidRPr="00B94699">
        <w:t>.</w:t>
      </w:r>
      <w:r w:rsidR="7BC68CC9" w:rsidRPr="00B94699">
        <w:t xml:space="preserve"> </w:t>
      </w:r>
      <w:r w:rsidR="5B7E2EF0" w:rsidRPr="00B94699">
        <w:t>Esto ha</w:t>
      </w:r>
      <w:r w:rsidR="37873D54" w:rsidRPr="00B94699">
        <w:t xml:space="preserve"> llevado a la U</w:t>
      </w:r>
      <w:r w:rsidR="2B47A135" w:rsidRPr="00B94699">
        <w:t xml:space="preserve">nión </w:t>
      </w:r>
      <w:r w:rsidR="37873D54" w:rsidRPr="00B94699">
        <w:t>E</w:t>
      </w:r>
      <w:r w:rsidR="0F60CD29" w:rsidRPr="00B94699">
        <w:t>uropea (UE)</w:t>
      </w:r>
      <w:r w:rsidR="37873D54" w:rsidRPr="00B94699">
        <w:t xml:space="preserve"> a intervenir a través de </w:t>
      </w:r>
      <w:r w:rsidR="096B4F59" w:rsidRPr="00B94699">
        <w:t>su</w:t>
      </w:r>
      <w:r w:rsidR="37873D54" w:rsidRPr="00B94699">
        <w:t xml:space="preserve"> normativa</w:t>
      </w:r>
      <w:r w:rsidR="57FEB128" w:rsidRPr="00B94699">
        <w:t xml:space="preserve">, a pesar de su mínima incidencia en el sector </w:t>
      </w:r>
      <w:r w:rsidR="1B59EB58" w:rsidRPr="00B94699">
        <w:fldChar w:fldCharType="begin"/>
      </w:r>
      <w:r w:rsidR="1B59EB58" w:rsidRPr="00B94699">
        <w:instrText xml:space="preserve"> ADDIN ZOTERO_ITEM CSL_CITATION {"citationID":"niQmy9Ij","properties":{"formattedCitation":"(Dragomir et al., 2024, p. 1387)","plainCitation":"(Dragomir et al., 2024, p. 1387)","dontUpdate":true,"noteIndex":0},"citationItems":[{"id":1464,"uris":["http://zotero.org/users/9738381/items/HVBIZWST"],"itemData":{"id":1464,"type":"article-journal","abstract":"Conceived as institutions funded by the public purse and intended to exist devoid of political influence, the mandate of public service media (PSM) entities is to disseminate reliable news content and high-quality audiovisual productions to all demographic segments, inclusive of marginalized communities and audiences that are typically under-served. Over the previous ten years, the rise in prominence of global platforms in national media systems has precipitated many changes in the media sector, including unique challenges for PSM institutions guided by specific public service values. Using a holistic conceptual framework for assessing the implementation of these values, this article analyzes the impact of platformization on Europe’s PSM and discusses how the Union’s policy approaches affect related challenges to PSM. The analysis indicates that while the European Union (EU) has accorded a high priority to PSM within its media policy framework, the role that Brussels plays in protecting the independence and efficacy of PSM has been circumscribed, given that the onus of regulating PSM entities rests with national governments. This has engendered contrasting experiences wherein certain PSM outlets enjoy political independence and command significant public trust while others function as state-controlled propaganda vehicles, advancing the objectives and interests of governing bodies. The EU has addressed global platform power in recent attempts to safeguard its digital future, including the Digital Services Act (DSA), Digital Markets Act (DMA), and the European Media Freedom Act (EMFA). However, these acts do not adequately address PSM’s two central and often interconnected problems: funding challenges and political pressures.","container-title":"Journalism and Media","DOI":"10.3390/journalmedia5030087","ISSN":"2673-5172","issue":"3","journalAbbreviation":"Journalism and Media","language":"en","license":"https://creativecommons.org/licenses/by/4.0/","page":"1378-1394","source":"DOI.org (Crossref)","title":"Public Service Media and Platformization: What Role Does EU Regulation Play?","title-short":"Public Service Media and Platformization","volume":"5","author":[{"family":"Dragomir","given":"Marius"},{"family":"Rodríguez Castro","given":"Marta"},{"family":"Aslama Horowitz","given":"Minna"}],"issued":{"date-parts":[["2024",9,21]]}},"locator":"1387","label":"page"}],"schema":"https://github.com/citation-style-language/schema/raw/master/csl-citation.json"} </w:instrText>
      </w:r>
      <w:r w:rsidR="1B59EB58" w:rsidRPr="00B94699">
        <w:fldChar w:fldCharType="separate"/>
      </w:r>
      <w:r w:rsidR="1CFF04F0" w:rsidRPr="00B94699">
        <w:t xml:space="preserve">(Dragomir </w:t>
      </w:r>
      <w:r w:rsidR="1CFF04F0" w:rsidRPr="00C75B47">
        <w:rPr>
          <w:i/>
          <w:iCs/>
        </w:rPr>
        <w:t>et al.</w:t>
      </w:r>
      <w:r w:rsidR="1CFF04F0" w:rsidRPr="00B94699">
        <w:t>, 2024)</w:t>
      </w:r>
      <w:r w:rsidR="1B59EB58" w:rsidRPr="00B94699">
        <w:fldChar w:fldCharType="end"/>
      </w:r>
      <w:r w:rsidR="64D15348" w:rsidRPr="00B94699">
        <w:t>.</w:t>
      </w:r>
      <w:r w:rsidR="5A4B7790" w:rsidRPr="00B94699">
        <w:t xml:space="preserve"> </w:t>
      </w:r>
    </w:p>
    <w:p w14:paraId="5C59D9B2" w14:textId="77777777" w:rsidR="0024684B" w:rsidRPr="00B94699" w:rsidRDefault="0024684B" w:rsidP="009B6961">
      <w:pPr>
        <w:widowControl/>
        <w:pBdr>
          <w:top w:val="nil"/>
          <w:left w:val="nil"/>
          <w:bottom w:val="nil"/>
          <w:right w:val="nil"/>
          <w:between w:val="nil"/>
        </w:pBdr>
        <w:spacing w:after="80"/>
        <w:ind w:right="370"/>
        <w:jc w:val="both"/>
        <w:rPr>
          <w:color w:val="231F20"/>
          <w:sz w:val="20"/>
          <w:szCs w:val="20"/>
        </w:rPr>
      </w:pPr>
    </w:p>
    <w:p w14:paraId="69BAFC27" w14:textId="69B5E452" w:rsidR="00C57418" w:rsidRPr="00B94699" w:rsidRDefault="1B59EB58" w:rsidP="72FCE62A">
      <w:pPr>
        <w:widowControl/>
        <w:pBdr>
          <w:top w:val="nil"/>
          <w:left w:val="nil"/>
          <w:bottom w:val="nil"/>
          <w:right w:val="nil"/>
          <w:between w:val="nil"/>
        </w:pBdr>
        <w:spacing w:after="80"/>
        <w:ind w:left="426" w:right="370"/>
        <w:jc w:val="both"/>
        <w:rPr>
          <w:color w:val="231F20"/>
          <w:sz w:val="20"/>
          <w:szCs w:val="20"/>
        </w:rPr>
      </w:pPr>
      <w:r w:rsidRPr="00B94699">
        <w:rPr>
          <w:color w:val="231F20"/>
          <w:sz w:val="20"/>
          <w:szCs w:val="20"/>
        </w:rPr>
        <w:t xml:space="preserve"> </w:t>
      </w:r>
      <w:r w:rsidR="51B2E830" w:rsidRPr="00B94699">
        <w:rPr>
          <w:i/>
          <w:iCs/>
          <w:color w:val="98361E"/>
        </w:rPr>
        <w:t>2</w:t>
      </w:r>
      <w:r w:rsidR="3BF5D8D4" w:rsidRPr="00B94699">
        <w:rPr>
          <w:i/>
          <w:iCs/>
          <w:color w:val="98361E"/>
        </w:rPr>
        <w:t>.4.</w:t>
      </w:r>
      <w:r w:rsidR="3BF5D8D4" w:rsidRPr="00B94699">
        <w:rPr>
          <w:i/>
          <w:iCs/>
        </w:rPr>
        <w:t xml:space="preserve"> </w:t>
      </w:r>
      <w:r w:rsidR="3BF5D8D4" w:rsidRPr="00B94699">
        <w:rPr>
          <w:i/>
          <w:iCs/>
          <w:color w:val="98361E"/>
        </w:rPr>
        <w:t xml:space="preserve">Las plataformas </w:t>
      </w:r>
      <w:r w:rsidR="2EA6C94B" w:rsidRPr="00B94699">
        <w:rPr>
          <w:i/>
          <w:iCs/>
          <w:color w:val="98361E"/>
        </w:rPr>
        <w:t>a</w:t>
      </w:r>
      <w:r w:rsidR="3BF5D8D4" w:rsidRPr="00B94699">
        <w:rPr>
          <w:i/>
          <w:iCs/>
          <w:color w:val="98361E"/>
        </w:rPr>
        <w:t>udiovisuales de transmisión libre (OTT)</w:t>
      </w:r>
    </w:p>
    <w:p w14:paraId="776778E4" w14:textId="77777777" w:rsidR="00B07EE8" w:rsidRPr="00B94699" w:rsidRDefault="00B07EE8" w:rsidP="00C57418">
      <w:pPr>
        <w:widowControl/>
        <w:pBdr>
          <w:top w:val="nil"/>
          <w:left w:val="nil"/>
          <w:bottom w:val="nil"/>
          <w:right w:val="nil"/>
          <w:between w:val="nil"/>
        </w:pBdr>
        <w:spacing w:after="80"/>
        <w:ind w:right="370"/>
        <w:jc w:val="both"/>
        <w:rPr>
          <w:color w:val="231F20"/>
          <w:sz w:val="20"/>
          <w:szCs w:val="20"/>
        </w:rPr>
      </w:pPr>
    </w:p>
    <w:p w14:paraId="7D192477" w14:textId="7C763F30" w:rsidR="000B1AED" w:rsidRPr="00B94699" w:rsidRDefault="0EED8C21" w:rsidP="006F170C">
      <w:pPr>
        <w:pStyle w:val="Corpo"/>
      </w:pPr>
      <w:r w:rsidRPr="00B94699">
        <w:t>La</w:t>
      </w:r>
      <w:r w:rsidR="70C39186" w:rsidRPr="00B94699">
        <w:t>s</w:t>
      </w:r>
      <w:r w:rsidR="50E54B8F" w:rsidRPr="00B94699">
        <w:t xml:space="preserve"> </w:t>
      </w:r>
      <w:r w:rsidRPr="00B94699">
        <w:t>plataformas OTT</w:t>
      </w:r>
      <w:r w:rsidR="50E54B8F" w:rsidRPr="00B94699">
        <w:t xml:space="preserve"> </w:t>
      </w:r>
      <w:r w:rsidR="004E1AE7" w:rsidRPr="00B94699">
        <w:t>pueden</w:t>
      </w:r>
      <w:r w:rsidR="50E54B8F" w:rsidRPr="00B94699">
        <w:t xml:space="preserve"> llegar a cada usuario </w:t>
      </w:r>
      <w:r w:rsidR="004E1AE7" w:rsidRPr="00B94699">
        <w:t>para</w:t>
      </w:r>
      <w:r w:rsidR="50E54B8F" w:rsidRPr="00B94699">
        <w:t xml:space="preserve"> extraer una gran cantidad de datos, lo que les </w:t>
      </w:r>
      <w:r w:rsidR="35E05810" w:rsidRPr="00B94699">
        <w:t>da información sobre los</w:t>
      </w:r>
      <w:r w:rsidR="50E54B8F" w:rsidRPr="00B94699">
        <w:t xml:space="preserve"> intereses </w:t>
      </w:r>
      <w:r w:rsidR="6DD8CD98" w:rsidRPr="00B94699">
        <w:t>y</w:t>
      </w:r>
      <w:r w:rsidR="50E54B8F" w:rsidRPr="00B94699">
        <w:t xml:space="preserve"> el uso de la plataforma</w:t>
      </w:r>
      <w:r w:rsidR="5BF28BED" w:rsidRPr="00B94699">
        <w:t xml:space="preserve"> que hacen </w:t>
      </w:r>
      <w:r w:rsidR="004E1AE7" w:rsidRPr="00B94699">
        <w:t>estos</w:t>
      </w:r>
      <w:r w:rsidR="5BF28BED" w:rsidRPr="00B94699">
        <w:t xml:space="preserve"> y</w:t>
      </w:r>
      <w:r w:rsidR="50E54B8F" w:rsidRPr="00B94699">
        <w:t xml:space="preserve"> les garantiza el flujo constante y variado de datos necesarios en su modelo de negoci</w:t>
      </w:r>
      <w:r w:rsidR="003C0714" w:rsidRPr="00B94699">
        <w:t xml:space="preserve">o </w:t>
      </w:r>
      <w:r w:rsidRPr="00B94699">
        <w:fldChar w:fldCharType="begin"/>
      </w:r>
      <w:r w:rsidRPr="00B94699">
        <w:instrText xml:space="preserve"> ADDIN ZOTERO_ITEM CSL_CITATION {"citationID":"92UHs0BO","properties":{"unsorted":true,"formattedCitation":"(Van Dijck, 2014; Bullich e Guignard, 2016; Fern\\uc0\\u225{}ndez-Manzano et al., 2016; Van Dijck et al., 2018; Srnicek, 2018; OberCom \\uc0\\u8211{} Observat\\uc0\\u243{}rio da Comunica\\uc0\\u231{}\\uc0\\u227{}o, 2022; Zuboff, 2022)","plainCitation":"(Van Dijck, 2014; Bullich e Guignard, 2016; Fernández-Manzano et al., 2016; Van Dijck et al., 2018; Srnicek, 2018; OberCom – Observatório da Comunicação, 2022; Zuboff, 2022)","noteIndex":0},"citationItems":[{"id":1381,"uris":["http://zotero.org/users/9738381/items/3G9VQYXT"],"itemData":{"id":1381,"type":"article-journal","abstract":"Metadata and data have become a regular currency for citizens to pay for their communication services and security—a trade-off that has nestled into the comfort zone of most people. This article deconstructs the ideological grounds of datafication. Datafication is rooted in problematic ontological and epistemological claims. As part of a larger social media logic, it shows characteristics of a widespread secular belief. Dataism, as this conviction is called, is so successful because masses of people — naively or unwittingly — trust their personal information to corporate platforms. The notion of trust becomes more problematic because people’s faith is extended to other public institutions (e.g. academic research and law enforcement) that handle their (meta)data. The interlocking of government, business, and academia in the adaptation of this ideology makes us want to look more critically at the entire ecosystem of connective media.","container-title":"Surveillance &amp; Society","DOI":"10.24908/ss.v12i2.4776","ISSN":"1477-7487","issue":"2","journalAbbreviation":"SS","page":"197-208","source":"DOI.org (Crossref)","title":"Datafication, dataism and dataveillance: Big Data between scientific paradigm and ideology","title-short":"Datafication, dataism and dataveillance","volume":"12","author":[{"family":"Van Dijck","given":"Jose"}],"issued":{"date-parts":[["2014",5,9]]}},"label":"page"},{"id":136,"uris":["http://zotero.org/users/9738381/items/GPW7ULCK"],"itemData":{"id":136,"type":"article-journal","container-title":"Quaderrns del CAC","ISSN":"1138-9761","issue":"42","note":"publisher: Consell de l´Audiovisual de Catalunya\npublisher-place: Barcelona","page":"5-20","title":"Estratègies i normatives dels serveis OTT en el marc dels EUA (2005-2015)","author":[{"family":"Bullich","given":"Vincent"},{"family":"Guignard","given":"Thomas"}],"issued":{"date-parts":[["2016"]]}},"label":"page"},{"id":1409,"uris":["http://zotero.org/users/9738381/items/B89KISU3"],"itemData":{"id":1409,"type":"article-journal","container-title":"El Profesional de la Información","DOI":"10.3145/epi.2016.jul.06","ISSN":"1699-2407, 1386-6710","issue":"4","journalAbbreviation":"EPI","page":"568","source":"DOI.org (Crossref)","title":"Data management in audiovisual business: Netflix as a case study","title-short":"Data management in audiovisual business","volume":"25","author":[{"family":"Fernández-Manzano","given":"Eva-Patricia"},{"family":"Neira","given":"Elena"},{"family":"Clares-Gavilán","given":"Judith"}],"issued":{"date-parts":[["2016",7,29]]}},"label":"page"},{"id":1343,"uris":["http://zotero.org/users/9738381/items/D7MBL82H"],"itemData":{"id":1343,"type":"book","abstract":"Individuals all over the world can use Airbnb to rent an apartment in a foreign city, check Coursera to find a course on statistics, join PatientsLikeMe to exchange information about one's disease, hail a cab using Uber, or read the news through Facebook's Instant Articles. The promise of connective platforms is that they offer personalized services and contribute to innovation and economic growth, while bypassing cumbersome institutional or industrial overhead. In The Platform Society, Van Dijck, Poell and De Waal offer a comprehensive analysis of a connective world where platforms have penetrated the heart of societies-disrupting markets and labor relations, circumventing institutions, transforming social and civic practices and affecting democratic processes. This book questions what role online platforms play in the organization of Western societies. First, how do platform mechanisms work and to what effect are they deployed? Second, how can platforms incorporate public values and benefit the public good?","call-number":"302.231","event-place":"New York, NY","ISBN":"978-0-19-088976-0","language":"eng","publisher":"Oxford university press","publisher-place":"New York, NY","source":"BnF ISBN","title":"The platform society: public values in a connective world","title-short":"The platform society","author":[{"family":"Van Dijck","given":"José"},{"family":"Poell","given":"Thomas"},{"family":"Waal","given":"Martijn","dropping-particle":"de"}],"issued":{"date-parts":[["2018"]]}},"label":"page"},{"id":456,"uris":["http://zotero.org/users/9738381/items/SN9HILXH"],"itemData":{"id":456,"type":"book","abstract":"\"Un reiterado mantra nos advierte sobre la profunda transformación de nuestras vidas motorizada por la economía digital. Junto con él, un repertorio de expresiones prolifera con la intención de capturar el sentido de estas mutaciones. Economía compartida, economía de la vigilancia, economía app, economía inmaterial, cuarta revolución industrial, son algunos de los tantos términos que intentan mistificar las virtudes o señalar los peligros del nuevo paisaje tecnológico. Distanciándose de esta retórica metonímica para el diagnóstico del presente, este ensayo de inspiración marxista hace foco en la materia prima en torno a la que orbita el capitalismo del siglo XXI los datos , y en su aparato de extracción más eficiente: las plataformas. La tesis de este libro es que el capitalismo se volcó hacia los datos para recobrar vitalidad tras las prolongadas crisis de sobrecapacidad que acechan la producción fordista de bienes y su régimen de empleo desde la década de 1970. El propósito de este ensayo es entonces situar el modelo de acumulación que encarnan Google y Facebook, Apple y Microsoft, Siemens y General Electric, Uber y AirBnb, en el contexto de una historia más amplia, para demostrar que datos y plataformas realizan una serie de funciones capitalistas claves, entre las que se destaca su capacidad para impulsar la deslocalización y la precarización de la fuerza de trabajo. Coautor del Manifiesto Aceleracionista, Srnicek nos presenta aquí una precisa taxonomía de estas sofisticadas máquinas de producción de ganancia, que le están dando forma a una nueva infraestructura digital. Los efectos de esta hegemonía se propagan también al mundo offline sobre el que estos modelos de negocios proyectan su ethos: los gobiernos y las ciudades deben ser \"inteligentes\", las empresas \"disruptivas\" y los trabajadores \"flexibles\". La capacidad para interpretar las tendencias que regulan el comportamiento de estos agentes, y la eficacia para identificar incipientes zonas de conflicto entre trabajo y capital, hacen de este ensayo una herramienta valiosa para orientarnos en nuestra coyuntura.\". – Editora","collection-title":"Futuros próximos (Caja negra) ; 19","event-place":"Buenos Aires","ISBN":"978-987-1622-68-9","language":"spa","note":"container-title: Capitalismo de plataformas","publisher":"Caja Negra Editora","publisher-place":"Buenos Aires","title":"Capitalismo de plataformas","author":[{"family":"Srnicek","given":"Nick"}],"issued":{"date-parts":[["2018"]]}},"label":"page"},{"id":1411,"uris":["http://zotero.org/users/9738381/items/Q3S62R9B"],"itemData":{"id":1411,"type":"report","event-place":"Lisboa","language":"pt","publisher":"OberCom – Observatório da Comunicação","publisher-place":"Lisboa","title":"Paradigmas de consumo e de evolução da indústria em Portugal e Europa","URL":"https://obercom.pt/wp-content/uploads/2022/03/Audiovisual_2022_Final_15Mar.pdf","author":[{"family":"OberCom – Observatório da Comunicação","given":""}],"issued":{"date-parts":[["2022"]]}},"label":"page"},{"id":1372,"uris":["http://zotero.org/users/9738381/items/6MKGTPDA"],"itemData":{"id":1372,"type":"book","edition":"1ª ed","event-place":"Barcelona","ISBN":"978-84-493-3693-5","language":"spa","note":"OCLC: 1352098135","publisher":"Paidós","publisher-place":"Barcelona","source":"Open WorldCat","title":"La era del capitalismo de la vigilancia: la lucha por un futuro humano frente a las nuevas fronteras del poder","title-short":"La era del capitalismo de la vigilancia","author":[{"family":"Zuboff","given":"Shoshana"}],"issued":{"date-parts":[["2022"]]}},"label":"page"}],"schema":"https://github.com/citation-style-language/schema/raw/master/csl-citation.json"} </w:instrText>
      </w:r>
      <w:r w:rsidRPr="00B94699">
        <w:fldChar w:fldCharType="separate"/>
      </w:r>
      <w:r w:rsidR="003C0714" w:rsidRPr="00B94699">
        <w:rPr>
          <w:rFonts w:cs="Times New Roman"/>
          <w:color w:val="000000" w:themeColor="text1"/>
        </w:rPr>
        <w:t xml:space="preserve">(Van Dijck, 2014; Bullich e Guignard, 2016; Fernández-Manzano </w:t>
      </w:r>
      <w:r w:rsidR="003C0714" w:rsidRPr="00C75B47">
        <w:rPr>
          <w:rFonts w:cs="Times New Roman"/>
          <w:i/>
          <w:iCs/>
          <w:color w:val="000000" w:themeColor="text1"/>
        </w:rPr>
        <w:t>et al.</w:t>
      </w:r>
      <w:r w:rsidR="003C0714" w:rsidRPr="00B94699">
        <w:rPr>
          <w:rFonts w:cs="Times New Roman"/>
          <w:color w:val="000000" w:themeColor="text1"/>
        </w:rPr>
        <w:t xml:space="preserve">, 2016; Van Dijck </w:t>
      </w:r>
      <w:r w:rsidR="003C0714" w:rsidRPr="00C75B47">
        <w:rPr>
          <w:rFonts w:cs="Times New Roman"/>
          <w:i/>
          <w:iCs/>
          <w:color w:val="000000" w:themeColor="text1"/>
        </w:rPr>
        <w:t>et al.</w:t>
      </w:r>
      <w:r w:rsidR="003C0714" w:rsidRPr="00B94699">
        <w:rPr>
          <w:rFonts w:cs="Times New Roman"/>
          <w:color w:val="000000" w:themeColor="text1"/>
        </w:rPr>
        <w:t>, 2018; Srnicek, 2018; OberCom – Observatório da Comunicação, 2022; Zuboff, 2022)</w:t>
      </w:r>
      <w:r w:rsidRPr="00B94699">
        <w:fldChar w:fldCharType="end"/>
      </w:r>
      <w:r w:rsidR="003C0714" w:rsidRPr="00B94699">
        <w:t xml:space="preserve">. </w:t>
      </w:r>
      <w:r w:rsidR="00F35CBA" w:rsidRPr="00B94699">
        <w:t>En consecuencia, su versatilidad las convierte en máquinas de captura de datos que</w:t>
      </w:r>
      <w:r w:rsidR="006F170C" w:rsidRPr="00B94699">
        <w:t xml:space="preserve"> pueden</w:t>
      </w:r>
      <w:r w:rsidR="00F35CBA" w:rsidRPr="00B94699">
        <w:t xml:space="preserve"> segmentar públicos, personalizar la oferta y hacer un seguimiento real, y no inferido estadísticamente, de cada interacción de los usuarios.</w:t>
      </w:r>
    </w:p>
    <w:p w14:paraId="57A8A9D4" w14:textId="35FFA17D" w:rsidR="44898D83" w:rsidRPr="00B94699" w:rsidRDefault="44898D83" w:rsidP="44898D83">
      <w:pPr>
        <w:pStyle w:val="Corpo"/>
      </w:pPr>
    </w:p>
    <w:p w14:paraId="37186EB2" w14:textId="4DA2D45B" w:rsidR="00805D47" w:rsidRPr="00B94699" w:rsidRDefault="00D54EDF" w:rsidP="00B24D9D">
      <w:pPr>
        <w:pStyle w:val="Corpo"/>
      </w:pPr>
      <w:r w:rsidRPr="00B94699">
        <w:t xml:space="preserve">Con </w:t>
      </w:r>
      <w:r w:rsidR="00D417B9" w:rsidRPr="00B94699">
        <w:t>su aparición</w:t>
      </w:r>
      <w:r w:rsidRPr="00B94699">
        <w:t>, a</w:t>
      </w:r>
      <w:r w:rsidR="13792A13" w:rsidRPr="00B94699">
        <w:t>demás de la ruptura de la linealidad, aparece otr</w:t>
      </w:r>
      <w:r w:rsidR="07A1148E" w:rsidRPr="00B94699">
        <w:t xml:space="preserve">a transformación </w:t>
      </w:r>
      <w:r w:rsidR="13792A13" w:rsidRPr="00B94699">
        <w:t xml:space="preserve">fundamental: la transición de un </w:t>
      </w:r>
      <w:r w:rsidR="11BD8E5A" w:rsidRPr="00B94699">
        <w:t xml:space="preserve">sistema </w:t>
      </w:r>
      <w:r w:rsidR="13792A13" w:rsidRPr="00B94699">
        <w:t xml:space="preserve">de escasez artificial a uno de abundancia </w:t>
      </w:r>
      <w:r w:rsidR="00795078" w:rsidRPr="00B94699">
        <w:fldChar w:fldCharType="begin"/>
      </w:r>
      <w:r w:rsidR="00221F7D" w:rsidRPr="00B94699">
        <w:instrText xml:space="preserve"> ADDIN ZOTERO_ITEM CSL_CITATION {"citationID":"a162dhf4tpb","properties":{"formattedCitation":"(Anderson, 2004; Neira, 2015, p. 73)","plainCitation":"(Anderson, 2004; Neira, 2015, p. 73)","noteIndex":0},"citationItems":[{"id":1410,"uris":["http://zotero.org/users/9738381/items/J9U4ZJXE"],"itemData":{"id":1410,"type":"webpage","abstract":"Forget squeezing millions from a few megahits at the top of the charts. The future of entertainment is in the millions of niche markets at the shallow end of the bitstream.","container-title":"WIRED","language":"en-US","note":"section: tags","title":"The Long Tail","URL":"https://www.wired.com/2004/10/tail/","author":[{"family":"Anderson","given":"Chris"}],"accessed":{"date-parts":[["2025",3,14]]},"issued":{"date-parts":[["2004",10,1]]}},"label":"page"},{"id":1408,"uris":["http://zotero.org/users/9738381/items/WIXZ6KLC"],"itemData":{"id":1408,"type":"chapter","container-title":"Anuario AC/E de cultura digital 2018","event-place":"Madrid","ISBN":"978-84-15272-92-2","page":"68-79","publisher-place":"Madrid","title":"Impacto del modelo Netflix en el consumo cultural en pantallas: biga data, suscrición y long tail","URL":"https://www.accioncultural.es/media/DefaultFiles/flipbook/Anuario2018/anuario2018.html#p=201","author":[{"family":"Neira","given":"Elena"}],"editor":[{"family":"Mesa","given":"Raquel"}],"issued":{"date-parts":[["2015"]]}},"locator":"73","label":"page"}],"schema":"https://github.com/citation-style-language/schema/raw/master/csl-citation.json"} </w:instrText>
      </w:r>
      <w:r w:rsidR="00795078" w:rsidRPr="00B94699">
        <w:fldChar w:fldCharType="separate"/>
      </w:r>
      <w:r w:rsidR="6075F2E3" w:rsidRPr="00B94699">
        <w:rPr>
          <w14:ligatures w14:val="standardContextual"/>
        </w:rPr>
        <w:t>(Anderson, 2004; Neira, 2015, p. 73)</w:t>
      </w:r>
      <w:r w:rsidR="00795078" w:rsidRPr="00B94699">
        <w:fldChar w:fldCharType="end"/>
      </w:r>
      <w:r w:rsidR="721A249F" w:rsidRPr="00B94699">
        <w:t xml:space="preserve">, </w:t>
      </w:r>
      <w:r w:rsidR="198EB33C" w:rsidRPr="00B94699">
        <w:t xml:space="preserve">el </w:t>
      </w:r>
      <w:r w:rsidR="13792A13" w:rsidRPr="00B94699">
        <w:t>modelo de larga cola.</w:t>
      </w:r>
      <w:r w:rsidR="187ED42D" w:rsidRPr="00B94699">
        <w:t xml:space="preserve"> En este escenario, la capacidad de procesamiento de datos y </w:t>
      </w:r>
      <w:r w:rsidR="4455F383" w:rsidRPr="00B94699">
        <w:t xml:space="preserve">el </w:t>
      </w:r>
      <w:r w:rsidR="187ED42D" w:rsidRPr="00B94699">
        <w:t>desarrollo de algoritmos de recomendación y automatización se vuelve primordial</w:t>
      </w:r>
      <w:r w:rsidR="54A97C23" w:rsidRPr="00B94699">
        <w:t xml:space="preserve"> </w:t>
      </w:r>
      <w:r w:rsidR="00805D47" w:rsidRPr="00B94699">
        <w:fldChar w:fldCharType="begin"/>
      </w:r>
      <w:r w:rsidR="00221F7D" w:rsidRPr="00B94699">
        <w:instrText xml:space="preserve"> ADDIN ZOTERO_ITEM CSL_CITATION {"citationID":"a2nso24gmta","properties":{"unsorted":true,"formattedCitation":"(Neira, 2015; Bullich e Guignard, 2016, p. 12)","plainCitation":"(Neira, 2015; Bullich e Guignard, 2016, p. 12)","dontUpdate":true,"noteIndex":0},"citationItems":[{"id":1408,"uris":["http://zotero.org/users/9738381/items/WIXZ6KLC"],"itemData":{"id":1408,"type":"chapter","container-title":"Anuario AC/E de cultura digital 2018","event-place":"Madrid","ISBN":"978-84-15272-92-2","page":"68-79","publisher-place":"Madrid","title":"Impacto del modelo Netflix en el consumo cultural en pantallas: biga data, suscrición y long tail","URL":"https://www.accioncultural.es/media/DefaultFiles/flipbook/Anuario2018/anuario2018.html#p=201","author":[{"family":"Neira","given":"Elena"}],"editor":[{"family":"Mesa","given":"Raquel"}],"issued":{"date-parts":[["2015"]]}},"label":"page"},{"id":136,"uris":["http://zotero.org/users/9738381/items/GPW7ULCK"],"itemData":{"id":136,"type":"article-journal","container-title":"Quaderrns del CAC","ISSN":"1138-9761","issue":"42","note":"publisher: Consell de l´Audiovisual de Catalunya\npublisher-place: Barcelona","page":"5-20","title":"Estratègies i normatives dels serveis OTT en el marc dels EUA (2005-2015)","author":[{"family":"Bullich","given":"Vincent"},{"family":"Guignard","given":"Thomas"}],"issued":{"date-parts":[["2016"]]}},"locator":"12","label":"page"}],"schema":"https://github.com/citation-style-language/schema/raw/master/csl-citation.json"} </w:instrText>
      </w:r>
      <w:r w:rsidR="00805D47" w:rsidRPr="00B94699">
        <w:fldChar w:fldCharType="separate"/>
      </w:r>
      <w:r w:rsidR="54A97C23" w:rsidRPr="00B94699">
        <w:rPr>
          <w14:ligatures w14:val="standardContextual"/>
        </w:rPr>
        <w:t xml:space="preserve">(Neira, 2015; Bullich </w:t>
      </w:r>
      <w:r w:rsidR="11350D1F" w:rsidRPr="00B94699">
        <w:rPr>
          <w14:ligatures w14:val="standardContextual"/>
        </w:rPr>
        <w:t>y</w:t>
      </w:r>
      <w:r w:rsidR="54A97C23" w:rsidRPr="00B94699">
        <w:rPr>
          <w14:ligatures w14:val="standardContextual"/>
        </w:rPr>
        <w:t xml:space="preserve"> Guignard, 2016, p. 12)</w:t>
      </w:r>
      <w:r w:rsidR="00805D47" w:rsidRPr="00B94699">
        <w:fldChar w:fldCharType="end"/>
      </w:r>
      <w:r w:rsidR="54A97C23" w:rsidRPr="00B94699">
        <w:t>.</w:t>
      </w:r>
    </w:p>
    <w:p w14:paraId="0511EE78" w14:textId="77777777" w:rsidR="00B07EE8" w:rsidRPr="00B94699" w:rsidRDefault="00B07EE8" w:rsidP="00B07EE8">
      <w:pPr>
        <w:widowControl/>
        <w:pBdr>
          <w:top w:val="nil"/>
          <w:left w:val="nil"/>
          <w:bottom w:val="nil"/>
          <w:right w:val="nil"/>
          <w:between w:val="nil"/>
        </w:pBdr>
        <w:spacing w:after="80"/>
        <w:ind w:left="426" w:right="370"/>
        <w:jc w:val="both"/>
        <w:rPr>
          <w:color w:val="231F20"/>
          <w:sz w:val="20"/>
          <w:szCs w:val="20"/>
        </w:rPr>
      </w:pPr>
    </w:p>
    <w:p w14:paraId="712467CA" w14:textId="7B143DDA" w:rsidR="00B07EE8" w:rsidRPr="00B94699" w:rsidRDefault="59A03CDB" w:rsidP="00B64D1E">
      <w:pPr>
        <w:pStyle w:val="Corpo"/>
      </w:pPr>
      <w:r w:rsidRPr="00B94699">
        <w:t xml:space="preserve">Entre las razones que explican la adopción masiva de las plataformas de vídeo a petición están la </w:t>
      </w:r>
      <w:r w:rsidR="00B64D1E" w:rsidRPr="00B94699">
        <w:t xml:space="preserve">facilidad de uso, </w:t>
      </w:r>
      <w:r w:rsidRPr="00B94699">
        <w:t>la moda social y la presión de grupo</w:t>
      </w:r>
      <w:r w:rsidR="00160642" w:rsidRPr="00B94699">
        <w:t>; los</w:t>
      </w:r>
      <w:r w:rsidRPr="00B94699">
        <w:t xml:space="preserve"> dispositivos portátiles conectados y multimedia, el volumen del catálogo y los contenidos de enganche. Pero también</w:t>
      </w:r>
      <w:r w:rsidR="44796B49" w:rsidRPr="00B94699">
        <w:t xml:space="preserve"> </w:t>
      </w:r>
      <w:r w:rsidRPr="00B94699">
        <w:t xml:space="preserve">una estrategia comercial en la que el diseño de interfaces es fundamental: se </w:t>
      </w:r>
      <w:r w:rsidR="7956B9EE" w:rsidRPr="00B94699">
        <w:t xml:space="preserve">conciben </w:t>
      </w:r>
      <w:r w:rsidRPr="00B94699">
        <w:t>para facilitar e incentivar el consumo compulsivo</w:t>
      </w:r>
      <w:r w:rsidR="21479220" w:rsidRPr="00B94699">
        <w:t xml:space="preserve"> </w:t>
      </w:r>
      <w:r w:rsidRPr="00B94699">
        <w:fldChar w:fldCharType="begin"/>
      </w:r>
      <w:r w:rsidR="003C0714" w:rsidRPr="00B94699">
        <w:instrText xml:space="preserve"> ADDIN ZOTERO_ITEM CSL_CITATION {"citationID":"CfBzX4gZ","properties":{"unsorted":true,"formattedCitation":"(Choudary, 2015; Clares Gavil\\uc0\\u225{}n et al., 2019; OberCom \\uc0\\u8211{} Observat\\uc0\\u243{}rio da Comunica\\uc0\\u231{}\\uc0\\u227{}o, 2022)","plainCitation":"(Choudary, 2015; Clares Gavilán et al., 2019; OberCom – Observatório da Comunicação, 2022)","noteIndex":0},"citationItems":[{"id":1368,"uris":["http://zotero.org/users/9738381/items/LPL42L96"],"itemData":{"id":1368,"type":"book","edition":"1ª","event-place":"Singapore","ISBN":"978-981-09-6757-4","publisher":"Platform Thinking Labs","publisher-place":"Singapore","title":"Platform Scale. How an emerging business model helps startups build large empires with minimum investment","author":[{"family":"Choudary","given":"Sangeet Paul"}],"issued":{"date-parts":[["2015"]]}},"label":"page"},{"id":411,"uris":["http://zotero.org/users/9738381/items/3JADCLDQ"],"itemData":{"id":411,"type":"book","event-place":"Barcelona","ISBN":"978-84-9180-397-3","language":"spa","note":"OCLC: 1319853849","publisher":"Editorial UOC (Universitat Oberta de Catalunya)","publisher-place":"Barcelona","source":"Open WorldCat","title":"La revolución over the top: del vídeo bajo demanda (VoD) a la televisión por internet","title-short":"La revolución over the top","author":[{"family":"Clares Gavilán","given":"Judith"},{"family":"Merino Álvarez","given":"Cristina"},{"family":"Neira","given":"Elena"}],"issued":{"date-parts":[["2019"]]}},"label":"page"},{"id":1411,"uris":["http://zotero.org/users/9738381/items/Q3S62R9B"],"itemData":{"id":1411,"type":"report","event-place":"Lisboa","language":"pt","publisher":"OberCom – Observatório da Comunicação","publisher-place":"Lisboa","title":"Paradigmas de consumo e de evolução da indústria em Portugal e Europa","URL":"https://obercom.pt/wp-content/uploads/2022/03/Audiovisual_2022_Final_15Mar.pdf","author":[{"family":"OberCom – Observatório da Comunicação","given":""}],"issued":{"date-parts":[["2022"]]}},"label":"page"}],"schema":"https://github.com/citation-style-language/schema/raw/master/csl-citation.json"} </w:instrText>
      </w:r>
      <w:r w:rsidRPr="00B94699">
        <w:fldChar w:fldCharType="separate"/>
      </w:r>
      <w:r w:rsidR="003C0714" w:rsidRPr="00B94699">
        <w:rPr>
          <w:rFonts w:cs="Times New Roman"/>
          <w:color w:val="000000"/>
          <w:szCs w:val="24"/>
          <w:lang w:val="es-ES_tradnl"/>
        </w:rPr>
        <w:t xml:space="preserve">(Choudary, 2015; Clares Gavilán </w:t>
      </w:r>
      <w:r w:rsidR="003C0714" w:rsidRPr="00C75B47">
        <w:rPr>
          <w:rFonts w:cs="Times New Roman"/>
          <w:i/>
          <w:iCs/>
          <w:color w:val="000000"/>
          <w:szCs w:val="24"/>
          <w:lang w:val="es-ES_tradnl"/>
        </w:rPr>
        <w:t>et al.</w:t>
      </w:r>
      <w:r w:rsidR="003C0714" w:rsidRPr="00B94699">
        <w:rPr>
          <w:rFonts w:cs="Times New Roman"/>
          <w:color w:val="000000"/>
          <w:szCs w:val="24"/>
          <w:lang w:val="es-ES_tradnl"/>
        </w:rPr>
        <w:t>, 2019; OberCom – Observatório da Comunicação, 2022)</w:t>
      </w:r>
      <w:r w:rsidRPr="00B94699">
        <w:fldChar w:fldCharType="end"/>
      </w:r>
      <w:r w:rsidRPr="00B94699">
        <w:t>, trasladando, en cierto modo, al mundo digital</w:t>
      </w:r>
      <w:r w:rsidR="5291CADC" w:rsidRPr="00B94699">
        <w:t>,</w:t>
      </w:r>
      <w:r w:rsidRPr="00B94699">
        <w:t xml:space="preserve"> el especial modelo de arquitectura de casinos y centros comerciales.</w:t>
      </w:r>
      <w:r w:rsidR="6101FC71" w:rsidRPr="00B94699">
        <w:t xml:space="preserve"> </w:t>
      </w:r>
      <w:r w:rsidR="27CC65E3" w:rsidRPr="00B94699">
        <w:t>La</w:t>
      </w:r>
      <w:r w:rsidR="0F987605" w:rsidRPr="00B94699">
        <w:t xml:space="preserve"> implantación y popularización de las plataformas </w:t>
      </w:r>
      <w:r w:rsidR="7D435068" w:rsidRPr="00B94699">
        <w:t xml:space="preserve">ha propiciado, </w:t>
      </w:r>
      <w:r w:rsidR="6133EF28" w:rsidRPr="00B94699">
        <w:t>también</w:t>
      </w:r>
      <w:r w:rsidR="58B9C39E" w:rsidRPr="00B94699">
        <w:t>,</w:t>
      </w:r>
      <w:r w:rsidR="6133EF28" w:rsidRPr="00B94699">
        <w:t xml:space="preserve"> l</w:t>
      </w:r>
      <w:r w:rsidRPr="00B94699">
        <w:t>a normalización social del pago por subscripción a la nueva televisión.</w:t>
      </w:r>
    </w:p>
    <w:p w14:paraId="59C532BF" w14:textId="77777777" w:rsidR="00B07EE8" w:rsidRPr="00B94699" w:rsidRDefault="00B07EE8" w:rsidP="00B07EE8">
      <w:pPr>
        <w:widowControl/>
        <w:pBdr>
          <w:top w:val="nil"/>
          <w:left w:val="nil"/>
          <w:bottom w:val="nil"/>
          <w:right w:val="nil"/>
          <w:between w:val="nil"/>
        </w:pBdr>
        <w:spacing w:after="80"/>
        <w:ind w:left="426" w:right="370"/>
        <w:jc w:val="both"/>
        <w:rPr>
          <w:color w:val="231F20"/>
          <w:sz w:val="20"/>
          <w:szCs w:val="20"/>
          <w:highlight w:val="yellow"/>
        </w:rPr>
      </w:pPr>
    </w:p>
    <w:p w14:paraId="73D62661" w14:textId="49F8F01E" w:rsidR="00B07EE8" w:rsidRPr="00B94699" w:rsidRDefault="57C0AEEE" w:rsidP="00257EF4">
      <w:pPr>
        <w:pStyle w:val="Corpo"/>
        <w:spacing w:line="259" w:lineRule="auto"/>
      </w:pPr>
      <w:r w:rsidRPr="00B94699">
        <w:t>Así, l</w:t>
      </w:r>
      <w:r w:rsidR="187ED42D" w:rsidRPr="00B94699">
        <w:t xml:space="preserve">a irrupción de las plataformas de transmisión libre </w:t>
      </w:r>
      <w:r w:rsidR="7BF1B319" w:rsidRPr="00B94699">
        <w:t xml:space="preserve">ha modificado </w:t>
      </w:r>
      <w:r w:rsidR="187ED42D" w:rsidRPr="00B94699">
        <w:t xml:space="preserve">sustancialmente la cadena de valor audiovisual y </w:t>
      </w:r>
      <w:r w:rsidR="55824205" w:rsidRPr="00B94699">
        <w:t xml:space="preserve">provocado </w:t>
      </w:r>
      <w:r w:rsidR="187ED42D" w:rsidRPr="00B94699">
        <w:t xml:space="preserve">cambios </w:t>
      </w:r>
      <w:r w:rsidR="00B549B4" w:rsidRPr="00B94699">
        <w:fldChar w:fldCharType="begin"/>
      </w:r>
      <w:r w:rsidR="00221F7D" w:rsidRPr="00B94699">
        <w:instrText xml:space="preserve"> ADDIN ZOTERO_ITEM CSL_CITATION {"citationID":"XJniCQoB","properties":{"formattedCitation":"(Campos Freire et al., 2018; D\\uc0\\u8217{}Arma et al., 2021)","plainCitation":"(Campos Freire et al., 2018; D’Arma et al., 2021)","noteIndex":0},"citationItems":[{"id":143,"uris":["http://zotero.org/users/9738381/items/XF83CPLY"],"itemData":{"id":143,"type":"article-journal","container-title":"Communication &amp; Society","DOI":"10.15581/003.31.3.223-238","issue":"2","page":"223-238","title":"Impacto de las plataformas globales en la competencia mediática y los resultados de las empresas de comunicación europeas","volume":"31","author":[{"family":"Campos Freire","given":"Francisco"},{"family":"De Aguilera Moyano","given":"Miguel"},{"family":"Rodríguez-Castro","given":"Marta"}],"issued":{"date-parts":[["2018"]]}},"label":"page"},{"id":1466,"uris":["http://zotero.org/users/9738381/items/J36AG4GA"],"itemData":{"id":1466,"type":"article-journal","abstract":"Netflix and other transnational online video streaming services are disrupting long-established arrangements in national television systems around the world. In this paper we analyse how public service media (PSM) organisations (key purveyors of societal goals in broadcasting) are responding to the fast-growing popularity of these new services. Drawing on Philip Napoli’s framework for analysing strategic responses by established media to threats of competitive displacement by new media, we find that the three PSM organisations in our study exhibit commonalities. Their responses have tended to follow a particular evolution starting with different levels of complacency and resistance before settling into more coherent strategies revolving around efforts to differentiate PSM offerings, while also diversifying into activities, primarily across new platforms, that mimic SVoD approaches and probe production collaborations. Beyond these similarities, however, we also find that a range of contextual factors (including path-dependency, the role and status of PSM in each country, the degree of additional government support, cultural factors and market size) help explain nuances in strategic responses between our three cases.","container-title":"Media, Culture &amp; Society","DOI":"10.1177/0163443720972909","ISSN":"0163-4437, 1460-3675","issue":"4","journalAbbreviation":"Media, Culture &amp; Society","language":"en","page":"682-700","source":"DOI.org (Crossref)","title":"Public service media in the age of SVoDs: A comparative study of PSM strategic responses in Flanders, Italy and the UK","title-short":"Public service media in the age of SVoDs","volume":"43","author":[{"family":"D’Arma","given":"Alessandro"},{"family":"Raats","given":"Tim"},{"family":"Steemers","given":"Jeanette"}],"issued":{"date-parts":[["2021",5]]}},"label":"page"}],"schema":"https://github.com/citation-style-language/schema/raw/master/csl-citation.json"} </w:instrText>
      </w:r>
      <w:r w:rsidR="00B549B4" w:rsidRPr="00B94699">
        <w:fldChar w:fldCharType="separate"/>
      </w:r>
      <w:r w:rsidR="6075F2E3" w:rsidRPr="00B94699">
        <w:rPr>
          <w:rFonts w:cs="Times New Roman"/>
          <w:color w:val="000000"/>
        </w:rPr>
        <w:t xml:space="preserve">(Campos </w:t>
      </w:r>
      <w:r w:rsidR="6075F2E3" w:rsidRPr="00C75B47">
        <w:rPr>
          <w:rFonts w:cs="Times New Roman"/>
          <w:i/>
          <w:iCs/>
          <w:color w:val="000000"/>
        </w:rPr>
        <w:t>et al.</w:t>
      </w:r>
      <w:r w:rsidR="6075F2E3" w:rsidRPr="00B94699">
        <w:rPr>
          <w:rFonts w:cs="Times New Roman"/>
          <w:color w:val="000000"/>
        </w:rPr>
        <w:t>, 2018; D’Arma et al., 2021)</w:t>
      </w:r>
      <w:r w:rsidR="00B549B4" w:rsidRPr="00B94699">
        <w:fldChar w:fldCharType="end"/>
      </w:r>
      <w:r w:rsidR="54E2F114" w:rsidRPr="00B94699">
        <w:t xml:space="preserve"> </w:t>
      </w:r>
      <w:r w:rsidR="187ED42D" w:rsidRPr="00B94699">
        <w:t>en un sector ya afectado por la “falta de flexibilidad de las estructuras internas y la ausencia de políticas reguladoras equitativas”</w:t>
      </w:r>
      <w:r w:rsidR="052F5E34" w:rsidRPr="00B94699">
        <w:t xml:space="preserve"> </w:t>
      </w:r>
      <w:r w:rsidR="005F3CF1" w:rsidRPr="00B94699">
        <w:fldChar w:fldCharType="begin"/>
      </w:r>
      <w:r w:rsidR="00221F7D" w:rsidRPr="00B94699">
        <w:instrText xml:space="preserve"> ADDIN ZOTERO_ITEM CSL_CITATION {"citationID":"a28coebfs8r","properties":{"formattedCitation":"(Campos Freire et al., 2018, p. 237)","plainCitation":"(Campos Freire et al., 2018, p. 237)","noteIndex":0},"citationItems":[{"id":143,"uris":["http://zotero.org/users/9738381/items/XF83CPLY"],"itemData":{"id":143,"type":"article-journal","container-title":"Communication &amp; Society","DOI":"10.15581/003.31.3.223-238","issue":"2","page":"223-238","title":"Impacto de las plataformas globales en la competencia mediática y los resultados de las empresas de comunicación europeas","volume":"31","author":[{"family":"Campos Freire","given":"Francisco"},{"family":"De Aguilera Moyano","given":"Miguel"},{"family":"Rodríguez-Castro","given":"Marta"}],"issued":{"date-parts":[["2018"]]}},"locator":"237","label":"page"}],"schema":"https://github.com/citation-style-language/schema/raw/master/csl-citation.json"} </w:instrText>
      </w:r>
      <w:r w:rsidR="005F3CF1" w:rsidRPr="00B94699">
        <w:fldChar w:fldCharType="separate"/>
      </w:r>
      <w:r w:rsidR="6075F2E3" w:rsidRPr="00B94699">
        <w:rPr>
          <w14:ligatures w14:val="standardContextual"/>
        </w:rPr>
        <w:t xml:space="preserve">(Campos </w:t>
      </w:r>
      <w:r w:rsidR="6075F2E3" w:rsidRPr="00C75B47">
        <w:rPr>
          <w:i/>
          <w:iCs/>
          <w14:ligatures w14:val="standardContextual"/>
        </w:rPr>
        <w:t>et al.</w:t>
      </w:r>
      <w:r w:rsidR="6075F2E3" w:rsidRPr="00B94699">
        <w:rPr>
          <w14:ligatures w14:val="standardContextual"/>
        </w:rPr>
        <w:t>, 2018, p. 237)</w:t>
      </w:r>
      <w:r w:rsidR="005F3CF1" w:rsidRPr="00B94699">
        <w:fldChar w:fldCharType="end"/>
      </w:r>
      <w:r w:rsidR="5206CEB6" w:rsidRPr="00B94699">
        <w:t xml:space="preserve">. </w:t>
      </w:r>
      <w:r w:rsidR="65A01FE5" w:rsidRPr="00B94699">
        <w:t>Baste decir</w:t>
      </w:r>
      <w:r w:rsidR="66BBB63F" w:rsidRPr="00B94699">
        <w:t xml:space="preserve">, </w:t>
      </w:r>
      <w:r w:rsidR="65A01FE5" w:rsidRPr="00B94699">
        <w:t>para ver el alcance de su impacto</w:t>
      </w:r>
      <w:r w:rsidR="312361A3" w:rsidRPr="00B94699">
        <w:t>,</w:t>
      </w:r>
      <w:r w:rsidR="65A01FE5" w:rsidRPr="00B94699">
        <w:t xml:space="preserve"> que</w:t>
      </w:r>
      <w:r w:rsidR="6A1B86F9" w:rsidRPr="00B94699">
        <w:t xml:space="preserve"> 8 de cada 10 de los grupos de televisión y VOD más extendidos en Europa tienen su sede en Estados Unidos</w:t>
      </w:r>
      <w:r w:rsidR="0CF1CD8C" w:rsidRPr="00B94699">
        <w:t xml:space="preserve"> </w:t>
      </w:r>
      <w:r w:rsidR="00221F7D" w:rsidRPr="00B94699">
        <w:fldChar w:fldCharType="begin"/>
      </w:r>
      <w:r w:rsidR="00257EF4" w:rsidRPr="00B94699">
        <w:instrText xml:space="preserve"> ADDIN ZOTERO_ITEM CSL_CITATION {"citationID":"LNSH7nbX","properties":{"formattedCitation":"(Tran, 2025, p. 53)","plainCitation":"(Tran, 2025, p. 53)","noteIndex":0},"citationItems":[{"id":1549,"uris":["http://zotero.org/users/9738381/items/KHIRYL9Y"],"itemData":{"id":1549,"type":"report","language":"En","publisher":"European Audiovisual Observatory","title":"Audiovisual media services in Europe - 2024 data","URL":"https://rm.coe.int/audiovisual-media-services-in-europe-2024-data-june-2025-j-a-tran-/1680b661f2","author":[{"family":"Tran","given":"Jean-Augustin"}],"accessed":{"date-parts":[["2025",12,22]]},"issued":{"date-parts":[["2025"]]}},"locator":"53","label":"page"}],"schema":"https://github.com/citation-style-language/schema/raw/master/csl-citation.json"} </w:instrText>
      </w:r>
      <w:r w:rsidR="00221F7D" w:rsidRPr="00B94699">
        <w:fldChar w:fldCharType="separate"/>
      </w:r>
      <w:r w:rsidR="46534595" w:rsidRPr="00B94699">
        <w:t>(Tran, 2025, p. 53)</w:t>
      </w:r>
      <w:r w:rsidR="00221F7D" w:rsidRPr="00B94699">
        <w:fldChar w:fldCharType="end"/>
      </w:r>
      <w:r w:rsidR="6CC944B3" w:rsidRPr="00B94699">
        <w:t xml:space="preserve">. </w:t>
      </w:r>
      <w:r w:rsidR="187ED42D" w:rsidRPr="00B94699">
        <w:t xml:space="preserve">De ahí que las ventajas que de partida tenían las televisiones lineales (larga historia, conocimiento y asentamiento en el sector y la sociedad) </w:t>
      </w:r>
      <w:r w:rsidR="17BE41B1" w:rsidRPr="00B94699">
        <w:t>sean</w:t>
      </w:r>
      <w:r w:rsidR="187ED42D" w:rsidRPr="00B94699">
        <w:t xml:space="preserve"> ahora</w:t>
      </w:r>
      <w:r w:rsidR="0943F9E4" w:rsidRPr="00B94699">
        <w:t xml:space="preserve"> </w:t>
      </w:r>
      <w:r w:rsidR="009266E0" w:rsidRPr="00B94699">
        <w:t>una</w:t>
      </w:r>
      <w:r w:rsidR="187ED42D" w:rsidRPr="00B94699">
        <w:t xml:space="preserve"> desventaja estructural: un modelo corporativo anticuado y diseñado para otro sistema de distribución que se revela poco flexible en un ecosistema audiovisual multiplataforma, multimedia, multinacional e hiperconectado.</w:t>
      </w:r>
    </w:p>
    <w:p w14:paraId="60CA042C" w14:textId="77777777" w:rsidR="00B07EE8" w:rsidRPr="00B94699" w:rsidRDefault="00B07EE8" w:rsidP="00B07EE8">
      <w:pPr>
        <w:widowControl/>
        <w:pBdr>
          <w:top w:val="nil"/>
          <w:left w:val="nil"/>
          <w:bottom w:val="nil"/>
          <w:right w:val="nil"/>
          <w:between w:val="nil"/>
        </w:pBdr>
        <w:spacing w:after="80"/>
        <w:ind w:left="426" w:right="370"/>
        <w:jc w:val="both"/>
        <w:rPr>
          <w:color w:val="231F20"/>
          <w:sz w:val="20"/>
          <w:szCs w:val="20"/>
        </w:rPr>
      </w:pPr>
    </w:p>
    <w:p w14:paraId="36221CD3" w14:textId="06F2AB6B" w:rsidR="00B07EE8" w:rsidRPr="00B94699" w:rsidRDefault="765152FB" w:rsidP="0A8E59BF">
      <w:pPr>
        <w:pStyle w:val="Corpo"/>
        <w:spacing w:line="259" w:lineRule="auto"/>
        <w:rPr>
          <w:lang w:val="pt-BR"/>
        </w:rPr>
      </w:pPr>
      <w:r w:rsidRPr="00B94699">
        <w:t xml:space="preserve">Las asimetrías </w:t>
      </w:r>
      <w:r w:rsidR="1EFF9543" w:rsidRPr="00B94699">
        <w:t>entr</w:t>
      </w:r>
      <w:r w:rsidRPr="00B94699">
        <w:t>e los actores lineales</w:t>
      </w:r>
      <w:r w:rsidR="447A137E" w:rsidRPr="00B94699">
        <w:t xml:space="preserve"> nacionales</w:t>
      </w:r>
      <w:r w:rsidRPr="00B94699">
        <w:t xml:space="preserve"> </w:t>
      </w:r>
      <w:r w:rsidR="39DA53E4" w:rsidRPr="00B94699">
        <w:t xml:space="preserve">y </w:t>
      </w:r>
      <w:r w:rsidRPr="00B94699">
        <w:t xml:space="preserve">las transnacionales, tanto en lo económico como </w:t>
      </w:r>
      <w:r w:rsidR="5CAD0281" w:rsidRPr="00B94699">
        <w:t xml:space="preserve">en su propósito comercial o de </w:t>
      </w:r>
      <w:r w:rsidRPr="00B94699">
        <w:t>servicio, obliga a las corporaciones públicas a intentar estrategias que combinen lo lineal y lo no lineal y a alianzas con las</w:t>
      </w:r>
      <w:r w:rsidR="3D7226FD" w:rsidRPr="00B94699">
        <w:t xml:space="preserve"> </w:t>
      </w:r>
      <w:r w:rsidR="6726767E" w:rsidRPr="00B94699">
        <w:t xml:space="preserve">plataformas </w:t>
      </w:r>
      <w:r w:rsidRPr="00B94699">
        <w:t>con las que compiten</w:t>
      </w:r>
      <w:r w:rsidR="58B6DA97" w:rsidRPr="00B94699">
        <w:t xml:space="preserve"> </w:t>
      </w:r>
      <w:r w:rsidR="00706CE0" w:rsidRPr="00B94699">
        <w:fldChar w:fldCharType="begin"/>
      </w:r>
      <w:r w:rsidR="00221F7D" w:rsidRPr="00B94699">
        <w:instrText xml:space="preserve"> ADDIN ZOTERO_ITEM CSL_CITATION {"citationID":"PcpRfQs5","properties":{"formattedCitation":"(D\\uc0\\u8217{}Arma et al., 2021, p. 685)","plainCitation":"(D’Arma et al., 2021, p. 685)","noteIndex":0},"citationItems":[{"id":1466,"uris":["http://zotero.org/users/9738381/items/J36AG4GA"],"itemData":{"id":1466,"type":"article-journal","abstract":"Netflix and other transnational online video streaming services are disrupting long-established arrangements in national television systems around the world. In this paper we analyse how public service media (PSM) organisations (key purveyors of societal goals in broadcasting) are responding to the fast-growing popularity of these new services. Drawing on Philip Napoli’s framework for analysing strategic responses by established media to threats of competitive displacement by new media, we find that the three PSM organisations in our study exhibit commonalities. Their responses have tended to follow a particular evolution starting with different levels of complacency and resistance before settling into more coherent strategies revolving around efforts to differentiate PSM offerings, while also diversifying into activities, primarily across new platforms, that mimic SVoD approaches and probe production collaborations. Beyond these similarities, however, we also find that a range of contextual factors (including path-dependency, the role and status of PSM in each country, the degree of additional government support, cultural factors and market size) help explain nuances in strategic responses between our three cases.","container-title":"Media, Culture &amp; Society","DOI":"10.1177/0163443720972909","ISSN":"0163-4437, 1460-3675","issue":"4","journalAbbreviation":"Media, Culture &amp; Society","language":"en","page":"682-700","source":"DOI.org (Crossref)","title":"Public service media in the age of SVoDs: A comparative study of PSM strategic responses in Flanders, Italy and the UK","title-short":"Public service media in the age of SVoDs","volume":"43","author":[{"family":"D’Arma","given":"Alessandro"},{"family":"Raats","given":"Tim"},{"family":"Steemers","given":"Jeanette"}],"issued":{"date-parts":[["2021",5]]}},"locator":"685","label":"page"}],"schema":"https://github.com/citation-style-language/schema/raw/master/csl-citation.json"} </w:instrText>
      </w:r>
      <w:r w:rsidR="00706CE0" w:rsidRPr="00B94699">
        <w:fldChar w:fldCharType="separate"/>
      </w:r>
      <w:r w:rsidR="5B55B3AA" w:rsidRPr="00B94699">
        <w:rPr>
          <w:rFonts w:cs="Times New Roman"/>
          <w:color w:val="000000"/>
        </w:rPr>
        <w:t xml:space="preserve">(D’Arma </w:t>
      </w:r>
      <w:r w:rsidR="5B55B3AA" w:rsidRPr="00C75B47">
        <w:rPr>
          <w:rFonts w:cs="Times New Roman"/>
          <w:i/>
          <w:iCs/>
          <w:color w:val="000000"/>
        </w:rPr>
        <w:t>et al.</w:t>
      </w:r>
      <w:r w:rsidR="5B55B3AA" w:rsidRPr="00B94699">
        <w:rPr>
          <w:rFonts w:cs="Times New Roman"/>
          <w:color w:val="000000"/>
        </w:rPr>
        <w:t>, 2021, p. 685)</w:t>
      </w:r>
      <w:r w:rsidR="00706CE0" w:rsidRPr="00B94699">
        <w:fldChar w:fldCharType="end"/>
      </w:r>
      <w:r w:rsidRPr="00B94699">
        <w:t xml:space="preserve">: “la televisión tradicional lucha por sumarse al modelo Netflix, seducida por los datos que confirman que aquello que nos gusta impulsa horas de visionado y que los </w:t>
      </w:r>
      <w:proofErr w:type="spellStart"/>
      <w:r w:rsidRPr="00B94699">
        <w:t>recomendadores</w:t>
      </w:r>
      <w:proofErr w:type="spellEnd"/>
      <w:r w:rsidRPr="00B94699">
        <w:t xml:space="preserve"> multiplican el </w:t>
      </w:r>
      <w:r w:rsidRPr="00B94699">
        <w:lastRenderedPageBreak/>
        <w:t>consumo”</w:t>
      </w:r>
      <w:r w:rsidR="3F0771CB" w:rsidRPr="00B94699">
        <w:t xml:space="preserve"> </w:t>
      </w:r>
      <w:r w:rsidR="00541443" w:rsidRPr="00B94699">
        <w:fldChar w:fldCharType="begin"/>
      </w:r>
      <w:r w:rsidR="00221F7D" w:rsidRPr="00B94699">
        <w:instrText xml:space="preserve"> ADDIN ZOTERO_ITEM CSL_CITATION {"citationID":"0XNcJ8aT","properties":{"formattedCitation":"(Clares Gavil\\uc0\\u225{}n et al., 2019, p. 65)","plainCitation":"(Clares Gavilán et al., 2019, p. 65)","noteIndex":0},"citationItems":[{"id":411,"uris":["http://zotero.org/users/9738381/items/3JADCLDQ"],"itemData":{"id":411,"type":"book","event-place":"Barcelona","ISBN":"978-84-9180-397-3","language":"spa","note":"OCLC: 1319853849","publisher":"Editorial UOC (Universitat Oberta de Catalunya)","publisher-place":"Barcelona","source":"Open WorldCat","title":"La revolución over the top: del vídeo bajo demanda (VoD) a la televisión por internet","title-short":"La revolución over the top","author":[{"family":"Clares Gavilán","given":"Judith"},{"family":"Merino Álvarez","given":"Cristina"},{"family":"Neira","given":"Elena"}],"issued":{"date-parts":[["2019"]]}},"locator":"65","label":"page"}],"schema":"https://github.com/citation-style-language/schema/raw/master/csl-citation.json"} </w:instrText>
      </w:r>
      <w:r w:rsidR="00541443" w:rsidRPr="00B94699">
        <w:fldChar w:fldCharType="separate"/>
      </w:r>
      <w:r w:rsidR="5B55B3AA" w:rsidRPr="00B94699">
        <w:rPr>
          <w:rFonts w:cs="Times New Roman"/>
          <w:color w:val="000000"/>
        </w:rPr>
        <w:t>(Clares</w:t>
      </w:r>
      <w:r w:rsidR="00C75B47">
        <w:rPr>
          <w:rFonts w:cs="Times New Roman"/>
          <w:color w:val="000000"/>
        </w:rPr>
        <w:t xml:space="preserve"> </w:t>
      </w:r>
      <w:r w:rsidR="5B55B3AA" w:rsidRPr="00C75B47">
        <w:rPr>
          <w:rFonts w:cs="Times New Roman"/>
          <w:i/>
          <w:iCs/>
          <w:color w:val="000000"/>
        </w:rPr>
        <w:t>et al.</w:t>
      </w:r>
      <w:r w:rsidR="5B55B3AA" w:rsidRPr="00B94699">
        <w:rPr>
          <w:rFonts w:cs="Times New Roman"/>
          <w:color w:val="000000"/>
        </w:rPr>
        <w:t>, 2019, p. 65)</w:t>
      </w:r>
      <w:r w:rsidR="00541443" w:rsidRPr="00B94699">
        <w:fldChar w:fldCharType="end"/>
      </w:r>
      <w:r w:rsidR="3F0771CB" w:rsidRPr="00B94699">
        <w:t>.</w:t>
      </w:r>
      <w:r w:rsidR="3DA9B734" w:rsidRPr="00B94699">
        <w:t xml:space="preserve"> </w:t>
      </w:r>
      <w:r w:rsidR="143ECE5B" w:rsidRPr="00B94699">
        <w:t xml:space="preserve">Emerge, así, un nuevo </w:t>
      </w:r>
      <w:r w:rsidR="2853EC36" w:rsidRPr="00B94699">
        <w:t xml:space="preserve">entorno </w:t>
      </w:r>
      <w:r w:rsidR="143ECE5B" w:rsidRPr="00B94699">
        <w:t>audiovisual individualizado</w:t>
      </w:r>
      <w:r w:rsidR="078605DF" w:rsidRPr="00B94699">
        <w:t xml:space="preserve"> </w:t>
      </w:r>
      <w:r w:rsidR="00661E90" w:rsidRPr="00B94699">
        <w:fldChar w:fldCharType="begin"/>
      </w:r>
      <w:r w:rsidR="00221F7D" w:rsidRPr="00B94699">
        <w:instrText xml:space="preserve"> ADDIN ZOTERO_ITEM CSL_CITATION {"citationID":"Az7P4Hu4","properties":{"formattedCitation":"(Neira, 2018, p. 109)","plainCitation":"(Neira, 2018, p. 109)","noteIndex":0},"citationItems":[{"id":81,"uris":["http://zotero.org/users/9738381/items/PNDK7WJT"],"itemData":{"id":81,"type":"article-journal","container-title":"Cuadernos de periodistas: revista de la Asociación de la Prensa de Madrid","issue":"36","page":"105-111","title":"Un futuro incierto para la televisión, un prometedor futuro para el contenido televisivo","author":[{"family":"Neira","given":"Elena"}],"issued":{"date-parts":[["2018"]]}},"locator":"109","label":"page"}],"schema":"https://github.com/citation-style-language/schema/raw/master/csl-citation.json"} </w:instrText>
      </w:r>
      <w:r w:rsidR="00661E90" w:rsidRPr="00B94699">
        <w:fldChar w:fldCharType="separate"/>
      </w:r>
      <w:r w:rsidR="5B55B3AA" w:rsidRPr="00B94699">
        <w:rPr>
          <w:u w:val="dash"/>
        </w:rPr>
        <w:t>(Neira, 2018, p. 109)</w:t>
      </w:r>
      <w:r w:rsidR="00661E90" w:rsidRPr="00B94699">
        <w:fldChar w:fldCharType="end"/>
      </w:r>
      <w:r w:rsidR="143ECE5B" w:rsidRPr="00B94699">
        <w:t xml:space="preserve">, incluso dentro del </w:t>
      </w:r>
      <w:r w:rsidR="2853EC36" w:rsidRPr="00B94699">
        <w:t xml:space="preserve">ámbito </w:t>
      </w:r>
      <w:r w:rsidR="143ECE5B" w:rsidRPr="00B94699">
        <w:t xml:space="preserve">familiar, que es convergente, hiperconectado y </w:t>
      </w:r>
      <w:proofErr w:type="spellStart"/>
      <w:r w:rsidR="143ECE5B" w:rsidRPr="00B94699">
        <w:t>multipantalla</w:t>
      </w:r>
      <w:proofErr w:type="spellEnd"/>
      <w:r w:rsidR="143ECE5B" w:rsidRPr="00B94699">
        <w:t xml:space="preserve"> </w:t>
      </w:r>
      <w:r w:rsidR="00CC4599" w:rsidRPr="00B94699">
        <w:fldChar w:fldCharType="begin"/>
      </w:r>
      <w:r w:rsidR="00221F7D" w:rsidRPr="00B94699">
        <w:instrText xml:space="preserve"> ADDIN ZOTERO_ITEM CSL_CITATION {"citationID":"Cgv6DU0n","properties":{"formattedCitation":"(Guerrero P\\uc0\\u233{}rez, 2018, p. 1241)","plainCitation":"(Guerrero Pérez, 2018, p. 1241)","noteIndex":0},"citationItems":[{"id":134,"uris":["http://zotero.org/users/9738381/items/QMKEUV3X"],"itemData":{"id":134,"type":"article-journal","container-title":"Revista Latina de Comunicación Social","DOI":"10.4185/RLCS-2018-1304","ISSN":"1138-5820","issue":"73","page":"1231-1246","title":"La fuga de los millennials de la televisión lineal","author":[{"family":"Guerrero Pérez","given":"Enrique"}],"issued":{"date-parts":[["2018"]]}},"locator":"1241","label":"page"}],"schema":"https://github.com/citation-style-language/schema/raw/master/csl-citation.json"} </w:instrText>
      </w:r>
      <w:r w:rsidR="00CC4599" w:rsidRPr="00B94699">
        <w:fldChar w:fldCharType="separate"/>
      </w:r>
      <w:r w:rsidR="5B55B3AA" w:rsidRPr="00B94699">
        <w:rPr>
          <w:rFonts w:cs="Times New Roman"/>
          <w:color w:val="000000"/>
        </w:rPr>
        <w:t>(Guerrero, 2018, p. 1241)</w:t>
      </w:r>
      <w:r w:rsidR="00CC4599" w:rsidRPr="00B94699">
        <w:fldChar w:fldCharType="end"/>
      </w:r>
      <w:r w:rsidR="7C2C7650" w:rsidRPr="00B94699">
        <w:t xml:space="preserve"> </w:t>
      </w:r>
      <w:r w:rsidR="143ECE5B" w:rsidRPr="00B94699">
        <w:t xml:space="preserve">y que incrementa la demanda y el volumen de </w:t>
      </w:r>
      <w:r w:rsidR="54E2D988" w:rsidRPr="00B94699">
        <w:t xml:space="preserve">la </w:t>
      </w:r>
      <w:r w:rsidR="143ECE5B" w:rsidRPr="00B94699">
        <w:t>producción (</w:t>
      </w:r>
      <w:r w:rsidR="00750C52" w:rsidRPr="00B94699">
        <w:fldChar w:fldCharType="begin"/>
      </w:r>
      <w:r w:rsidR="00221F7D" w:rsidRPr="00B94699">
        <w:instrText xml:space="preserve"> ADDIN ZOTERO_ITEM CSL_CITATION {"citationID":"rgtzTmCS","properties":{"formattedCitation":"(Clares Gavil\\uc0\\u225{}n et al., 2019; OberCom \\uc0\\u8211{} Observat\\uc0\\u243{}rio da Comunica\\uc0\\u231{}\\uc0\\u227{}o, 2022, p. 12)","plainCitation":"(Clares Gavilán et al., 2019; OberCom – Observatório da Comunicação, 2022, p. 12)","dontUpdate":true,"noteIndex":0},"citationItems":[{"id":411,"uris":["http://zotero.org/users/9738381/items/3JADCLDQ"],"itemData":{"id":411,"type":"book","event-place":"Barcelona","ISBN":"978-84-9180-397-3","language":"spa","note":"OCLC: 1319853849","publisher":"Editorial UOC (Universitat Oberta de Catalunya)","publisher-place":"Barcelona","source":"Open WorldCat","title":"La revolución over the top: del vídeo bajo demanda (VoD) a la televisión por internet","title-short":"La revolución over the top","author":[{"family":"Clares Gavilán","given":"Judith"},{"family":"Merino Álvarez","given":"Cristina"},{"family":"Neira","given":"Elena"}],"issued":{"date-parts":[["2019"]]}},"label":"page"},{"id":1411,"uris":["http://zotero.org/users/9738381/items/Q3S62R9B"],"itemData":{"id":1411,"type":"report","event-place":"Lisboa","language":"pt","publisher":"OberCom – Observatório da Comunicação","publisher-place":"Lisboa","title":"Paradigmas de consumo e de evolução da indústria em Portugal e Europa","URL":"https://obercom.pt/wp-content/uploads/2022/03/Audiovisual_2022_Final_15Mar.pdf","author":[{"family":"OberCom – Observatório da Comunicação","given":""}],"issued":{"date-parts":[["2022"]]}},"locator":"12","label":"page"}],"schema":"https://github.com/citation-style-language/schema/raw/master/csl-citation.json"} </w:instrText>
      </w:r>
      <w:r w:rsidR="00750C52" w:rsidRPr="00B94699">
        <w:fldChar w:fldCharType="separate"/>
      </w:r>
      <w:r w:rsidR="003E50D5" w:rsidRPr="00B94699">
        <w:rPr>
          <w:lang w:val="pt-BR"/>
          <w14:ligatures w14:val="standardContextual"/>
        </w:rPr>
        <w:t xml:space="preserve">Clares </w:t>
      </w:r>
      <w:r w:rsidR="003E50D5" w:rsidRPr="00C75B47">
        <w:rPr>
          <w:i/>
          <w:iCs/>
          <w:lang w:val="pt-BR"/>
          <w14:ligatures w14:val="standardContextual"/>
        </w:rPr>
        <w:t>et al.</w:t>
      </w:r>
      <w:r w:rsidR="003E50D5" w:rsidRPr="00B94699">
        <w:rPr>
          <w:lang w:val="pt-BR"/>
          <w14:ligatures w14:val="standardContextual"/>
        </w:rPr>
        <w:t>, 2019; OberCom – Observatório da Comunicação, 2022, p. 12)</w:t>
      </w:r>
      <w:r w:rsidR="00750C52" w:rsidRPr="00B94699">
        <w:fldChar w:fldCharType="end"/>
      </w:r>
      <w:r w:rsidR="003E50D5" w:rsidRPr="00B94699">
        <w:rPr>
          <w:lang w:val="pt-BR"/>
        </w:rPr>
        <w:t>.</w:t>
      </w:r>
    </w:p>
    <w:p w14:paraId="18228CE5" w14:textId="77777777" w:rsidR="00C57418" w:rsidRPr="00B94699" w:rsidRDefault="00C57418" w:rsidP="00BF2C84">
      <w:pPr>
        <w:widowControl/>
        <w:pBdr>
          <w:top w:val="nil"/>
          <w:left w:val="nil"/>
          <w:bottom w:val="nil"/>
          <w:right w:val="nil"/>
          <w:between w:val="nil"/>
        </w:pBdr>
        <w:spacing w:after="80"/>
        <w:ind w:right="370"/>
        <w:jc w:val="both"/>
        <w:rPr>
          <w:color w:val="231F20"/>
          <w:sz w:val="20"/>
          <w:szCs w:val="20"/>
          <w:lang w:val="pt-BR"/>
        </w:rPr>
      </w:pPr>
    </w:p>
    <w:p w14:paraId="10188380" w14:textId="11E0CBCA" w:rsidR="00C57418" w:rsidRPr="00B94699" w:rsidRDefault="00372613" w:rsidP="00C57418">
      <w:pPr>
        <w:pStyle w:val="Ttulo1"/>
        <w:widowControl/>
        <w:spacing w:after="80"/>
        <w:ind w:left="426"/>
        <w:rPr>
          <w:rFonts w:ascii="Garamond" w:eastAsia="Garamond" w:hAnsi="Garamond" w:cs="Garamond"/>
          <w:i/>
          <w:color w:val="98361E"/>
          <w:lang w:val="pt-BR"/>
        </w:rPr>
      </w:pPr>
      <w:r w:rsidRPr="00B94699">
        <w:rPr>
          <w:rFonts w:ascii="Garamond" w:eastAsia="Garamond" w:hAnsi="Garamond" w:cs="Garamond"/>
          <w:i/>
          <w:color w:val="98361E"/>
          <w:lang w:val="pt-BR"/>
        </w:rPr>
        <w:t>2</w:t>
      </w:r>
      <w:r w:rsidR="00C57418" w:rsidRPr="00B94699">
        <w:rPr>
          <w:rFonts w:ascii="Garamond" w:eastAsia="Garamond" w:hAnsi="Garamond" w:cs="Garamond"/>
          <w:i/>
          <w:color w:val="98361E"/>
          <w:lang w:val="pt-BR"/>
        </w:rPr>
        <w:t>.5.</w:t>
      </w:r>
      <w:r w:rsidR="00C57418" w:rsidRPr="00B94699">
        <w:rPr>
          <w:rFonts w:ascii="Garamond" w:eastAsia="Garamond" w:hAnsi="Garamond" w:cs="Garamond"/>
          <w:i/>
          <w:lang w:val="pt-BR"/>
        </w:rPr>
        <w:t xml:space="preserve"> </w:t>
      </w:r>
      <w:r w:rsidR="00C57418" w:rsidRPr="00B94699">
        <w:rPr>
          <w:rFonts w:ascii="Garamond" w:eastAsia="Garamond" w:hAnsi="Garamond" w:cs="Garamond"/>
          <w:i/>
          <w:color w:val="98361E"/>
          <w:lang w:val="pt-BR"/>
        </w:rPr>
        <w:t>El paradigma Netflix</w:t>
      </w:r>
    </w:p>
    <w:p w14:paraId="1A906774" w14:textId="77777777" w:rsidR="00B07EE8" w:rsidRPr="00B94699" w:rsidRDefault="00B07EE8" w:rsidP="00C57418">
      <w:pPr>
        <w:widowControl/>
        <w:pBdr>
          <w:top w:val="nil"/>
          <w:left w:val="nil"/>
          <w:bottom w:val="nil"/>
          <w:right w:val="nil"/>
          <w:between w:val="nil"/>
        </w:pBdr>
        <w:spacing w:after="80"/>
        <w:ind w:right="370"/>
        <w:jc w:val="both"/>
        <w:rPr>
          <w:color w:val="231F20"/>
          <w:sz w:val="20"/>
          <w:szCs w:val="20"/>
          <w:lang w:val="pt-BR"/>
        </w:rPr>
      </w:pPr>
    </w:p>
    <w:p w14:paraId="27C4C4DC" w14:textId="30AC0B5B" w:rsidR="00B07EE8" w:rsidRPr="00B94699" w:rsidRDefault="16BF4782" w:rsidP="00A2409B">
      <w:pPr>
        <w:pStyle w:val="Corpo"/>
      </w:pPr>
      <w:r w:rsidRPr="00B94699">
        <w:t>Netflix com</w:t>
      </w:r>
      <w:r w:rsidR="408CC088" w:rsidRPr="00B94699">
        <w:t xml:space="preserve">enzó </w:t>
      </w:r>
      <w:r w:rsidR="0C647BAC" w:rsidRPr="00B94699">
        <w:t xml:space="preserve">en 2007 </w:t>
      </w:r>
      <w:r w:rsidRPr="00B94699">
        <w:t xml:space="preserve">a ofrecer </w:t>
      </w:r>
      <w:r w:rsidR="7783FEEF" w:rsidRPr="00B94699">
        <w:t>su</w:t>
      </w:r>
      <w:r w:rsidRPr="00B94699">
        <w:t xml:space="preserve"> servicio de </w:t>
      </w:r>
      <w:proofErr w:type="spellStart"/>
      <w:r w:rsidRPr="00B94699">
        <w:t>streaming</w:t>
      </w:r>
      <w:proofErr w:type="spellEnd"/>
      <w:r w:rsidRPr="00B94699">
        <w:t xml:space="preserve"> en </w:t>
      </w:r>
      <w:r w:rsidR="22500A1B" w:rsidRPr="00B94699">
        <w:t>Estados Unidos</w:t>
      </w:r>
      <w:r w:rsidR="3AE0B5F6" w:rsidRPr="00B94699">
        <w:t>,</w:t>
      </w:r>
      <w:r w:rsidR="20FEBACE" w:rsidRPr="00B94699">
        <w:t xml:space="preserve"> </w:t>
      </w:r>
      <w:r w:rsidR="6F6A3B4F" w:rsidRPr="00B94699">
        <w:t>que ampl</w:t>
      </w:r>
      <w:r w:rsidR="613CD455" w:rsidRPr="00B94699">
        <w:t>ió</w:t>
      </w:r>
      <w:r w:rsidR="20FEBACE" w:rsidRPr="00B94699">
        <w:t>, e</w:t>
      </w:r>
      <w:r w:rsidRPr="00B94699">
        <w:t>n los años siguientes</w:t>
      </w:r>
      <w:r w:rsidR="27B3A9B7" w:rsidRPr="00B94699">
        <w:t xml:space="preserve">, </w:t>
      </w:r>
      <w:r w:rsidR="2C918AAB" w:rsidRPr="00B94699">
        <w:t>al resto del mundo</w:t>
      </w:r>
      <w:r w:rsidRPr="00B94699">
        <w:t xml:space="preserve"> </w:t>
      </w:r>
      <w:r w:rsidR="00991A1E" w:rsidRPr="00B94699">
        <w:fldChar w:fldCharType="begin"/>
      </w:r>
      <w:r w:rsidR="00221F7D" w:rsidRPr="00B94699">
        <w:instrText xml:space="preserve"> ADDIN ZOTERO_ITEM CSL_CITATION {"citationID":"aaghih9ue6","properties":{"formattedCitation":"(Lobato, 2019, p. 2)","plainCitation":"(Lobato, 2019, p. 2)","noteIndex":0},"citationItems":[{"id":1417,"uris":["http://zotero.org/users/9738381/items/JDP4NH4V"],"itemData":{"id":1417,"type":"book","abstract":"How streaming services and internet distribution have transformed global television culture. Television, once a broadcast medium, now also travels through our telephone lines, fiber optic cables, and wireless networks. It is delivered to viewers via apps, screens large and small, and media players of all kinds. In this unfamiliar environment, new global giants of television distribution are emerging--including Netflix, the world's largest subscription video-on-demand service.Combining media industry analysis with cultural theory, Ramon Lobato explores the political and policy tensions at the heart of the digital distribution revolution, tracing their longer history through our evolving understanding of media globalization. Netflix Nations considers the ways that subscription video-on-demand services, but most of all Netflix, have irrevocably changed the circulation of media content. It tells the story of how a global video portal interacts with national audiences, markets, and institutions, and what this means for how we understand global media in the internet age.Netflix Nations addresses a fundamental tension in the digital media landscape - the clash between the internet's capacity for global distribution and the territorial nature of media trade, taste, and regulation. The book also explores the failures and frictions of video-on-demand as experienced by audiences. The actual experience of using video platforms is full of subtle reminders of market boundaries and exclusions: platforms are geo-blocked for out-of-region users (\"this video is not available in your region\"); catalogs shrink and expand from country to country; prices appear in different currencies; and subtitles and captions are not available in local languages. These conditions offer rich insight for understanding the actual geographies of digital media distribution. Contrary to popular belief, the story of Netflix is not just an American one. From Argentina to Australia, Netflix's ascension from a Silicon Valley start-up to an international television service has transformed media consumption on a global scale. Netflix Nations will help readers make sense of a complex, ever-shifting streaming media environment","collection-title":"Critical cultural communication","event-place":"New York","ISBN":"978-1-4798-4151-6","language":"eng","number-of-pages":"1","publisher":"New York University Press","publisher-place":"New York","source":"K10plus ISBN","title":"Netflix nations: the geography of digital distribution","author":[{"family":"Lobato","given":"Ramon"}],"issued":{"date-parts":[["2019"]]}},"locator":"2","label":"page"}],"schema":"https://github.com/citation-style-language/schema/raw/master/csl-citation.json"} </w:instrText>
      </w:r>
      <w:r w:rsidR="00991A1E" w:rsidRPr="00B94699">
        <w:fldChar w:fldCharType="separate"/>
      </w:r>
      <w:r w:rsidR="3DEF48A7" w:rsidRPr="00B94699">
        <w:t>(Lobato, 2019, p. 2)</w:t>
      </w:r>
      <w:r w:rsidR="00991A1E" w:rsidRPr="00B94699">
        <w:fldChar w:fldCharType="end"/>
      </w:r>
      <w:r w:rsidR="585BF1A1" w:rsidRPr="00B94699">
        <w:t>.</w:t>
      </w:r>
      <w:r w:rsidRPr="00B94699">
        <w:t xml:space="preserve"> </w:t>
      </w:r>
      <w:r w:rsidR="585BF1A1" w:rsidRPr="00B94699">
        <w:t>E</w:t>
      </w:r>
      <w:r w:rsidRPr="00B94699">
        <w:t>n menos de una década</w:t>
      </w:r>
      <w:r w:rsidR="5A33EC2D" w:rsidRPr="00B94699">
        <w:t>, sus</w:t>
      </w:r>
      <w:r w:rsidRPr="00B94699">
        <w:t xml:space="preserve"> </w:t>
      </w:r>
      <w:r w:rsidR="287DBA64" w:rsidRPr="00B94699">
        <w:t xml:space="preserve">agresivas </w:t>
      </w:r>
      <w:r w:rsidRPr="00B94699">
        <w:t xml:space="preserve">políticas de innovación y </w:t>
      </w:r>
      <w:r w:rsidR="63EA0503" w:rsidRPr="00B94699">
        <w:t xml:space="preserve">su </w:t>
      </w:r>
      <w:r w:rsidRPr="00B94699">
        <w:t>crecimiento rápido y sostenido la erig</w:t>
      </w:r>
      <w:r w:rsidR="764D3F1F" w:rsidRPr="00B94699">
        <w:t>iero</w:t>
      </w:r>
      <w:r w:rsidR="4B538B56" w:rsidRPr="00B94699">
        <w:t xml:space="preserve">n </w:t>
      </w:r>
      <w:r w:rsidRPr="00B94699">
        <w:t>en la corporación hegemónica del V</w:t>
      </w:r>
      <w:r w:rsidR="4A5B3E29" w:rsidRPr="00B94699">
        <w:t>O</w:t>
      </w:r>
      <w:r w:rsidRPr="00B94699">
        <w:t>D y</w:t>
      </w:r>
      <w:r w:rsidR="227AC159" w:rsidRPr="00B94699">
        <w:t xml:space="preserve"> </w:t>
      </w:r>
      <w:r w:rsidRPr="00B94699">
        <w:t>en el modelo a imitar</w:t>
      </w:r>
      <w:r w:rsidR="09389DEA" w:rsidRPr="00B94699">
        <w:t>, seguido por</w:t>
      </w:r>
      <w:r w:rsidRPr="00B94699">
        <w:t xml:space="preserve"> corporaciones como HBO, Disney</w:t>
      </w:r>
      <w:r w:rsidR="20185F78" w:rsidRPr="00B94699">
        <w:t xml:space="preserve"> o</w:t>
      </w:r>
      <w:r w:rsidRPr="00B94699">
        <w:t xml:space="preserve"> Amazon</w:t>
      </w:r>
      <w:r w:rsidR="60DEE3E2" w:rsidRPr="00B94699">
        <w:t>. Así,</w:t>
      </w:r>
      <w:r w:rsidR="5257DA02" w:rsidRPr="00B94699">
        <w:t xml:space="preserve"> </w:t>
      </w:r>
      <w:r w:rsidR="3F41BD4F" w:rsidRPr="00B94699">
        <w:t xml:space="preserve">se convirtió </w:t>
      </w:r>
      <w:r w:rsidR="644C3C42" w:rsidRPr="00B94699">
        <w:t>en lo más parecido a una televisión global en la era de Internet.</w:t>
      </w:r>
    </w:p>
    <w:p w14:paraId="3CDE1C19" w14:textId="77777777" w:rsidR="00B07EE8" w:rsidRPr="00B94699" w:rsidRDefault="00B07EE8" w:rsidP="00A2409B">
      <w:pPr>
        <w:pStyle w:val="Corpo"/>
      </w:pPr>
    </w:p>
    <w:p w14:paraId="6FF70D41" w14:textId="5694FDCD" w:rsidR="00111F6F" w:rsidRPr="00B94699" w:rsidRDefault="3924DAA2" w:rsidP="00A2409B">
      <w:pPr>
        <w:pStyle w:val="Corpo"/>
      </w:pPr>
      <w:r w:rsidRPr="00B94699">
        <w:t>Netflix</w:t>
      </w:r>
      <w:r w:rsidR="230887D1" w:rsidRPr="00B94699">
        <w:t xml:space="preserve"> rediseñ</w:t>
      </w:r>
      <w:r w:rsidR="4F5596E1" w:rsidRPr="00B94699">
        <w:t>ó</w:t>
      </w:r>
      <w:r w:rsidR="230887D1" w:rsidRPr="00B94699">
        <w:t xml:space="preserve"> </w:t>
      </w:r>
      <w:r w:rsidR="4BF18B50" w:rsidRPr="00B94699">
        <w:t>la</w:t>
      </w:r>
      <w:r w:rsidR="230887D1" w:rsidRPr="00B94699">
        <w:t xml:space="preserve"> corporación audiovisual </w:t>
      </w:r>
      <w:r w:rsidR="2EC64D61" w:rsidRPr="00B94699">
        <w:t xml:space="preserve">(su </w:t>
      </w:r>
      <w:r w:rsidR="230887D1" w:rsidRPr="00B94699">
        <w:t>economía, organización y funcionamiento</w:t>
      </w:r>
      <w:r w:rsidR="3BFD6254" w:rsidRPr="00B94699">
        <w:t>) y d</w:t>
      </w:r>
      <w:r w:rsidR="230887D1" w:rsidRPr="00B94699">
        <w:t xml:space="preserve">esarrolló un sistema industrial innovador que aprovechaba las ventajas de la economía </w:t>
      </w:r>
      <w:r w:rsidR="354F9A08" w:rsidRPr="00B94699">
        <w:t>d</w:t>
      </w:r>
      <w:r w:rsidR="230887D1" w:rsidRPr="00B94699">
        <w:t xml:space="preserve">e escala, la </w:t>
      </w:r>
      <w:proofErr w:type="spellStart"/>
      <w:r w:rsidR="230887D1" w:rsidRPr="00B94699">
        <w:t>datificación</w:t>
      </w:r>
      <w:proofErr w:type="spellEnd"/>
      <w:r w:rsidR="230887D1" w:rsidRPr="00B94699">
        <w:t xml:space="preserve">, los macrodatos y los algoritmos. Aplicó a la producción tradicional el modelo de gestión y distribución digitalizada y diseñó una </w:t>
      </w:r>
      <w:r w:rsidR="2E2FD429" w:rsidRPr="00B94699">
        <w:t>nueva</w:t>
      </w:r>
      <w:r w:rsidR="230887D1" w:rsidRPr="00B94699">
        <w:t xml:space="preserve"> política de producción en la que se estandarizaban visual, temática y narrativamente sus productos. El modelo Netflix se convi</w:t>
      </w:r>
      <w:r w:rsidR="378A4D3C" w:rsidRPr="00B94699">
        <w:t>rtió</w:t>
      </w:r>
      <w:r w:rsidR="230887D1" w:rsidRPr="00B94699">
        <w:t xml:space="preserve"> en el paradigma de la definición de la industria cultural de Adorno y Horkheimer</w:t>
      </w:r>
      <w:r w:rsidR="15B75455" w:rsidRPr="00B94699">
        <w:t xml:space="preserve"> </w:t>
      </w:r>
      <w:r w:rsidR="55D5CDD8" w:rsidRPr="00B94699">
        <w:fldChar w:fldCharType="begin"/>
      </w:r>
      <w:r w:rsidR="55D5CDD8" w:rsidRPr="00B94699">
        <w:instrText xml:space="preserve"> ADDIN ZOTERO_ITEM CSL_CITATION {"citationID":"JoHR1XaB","properties":{"formattedCitation":"(1998)","plainCitation":"(1998)","noteIndex":0},"citationItems":[{"id":35,"uris":["http://zotero.org/users/9738381/items/SILWUJGA"],"itemData":{"id":35,"type":"book","event-place":"Madrid","ISBN":"84-87699-97-9","publisher":"Editorial Trotta, S.A.","publisher-place":"Madrid","title":"Dialéctica de la Ilustración","author":[{"family":"Adorno","given":"Theodor W"},{"family":"Horkheimer","given":"Max"}],"issued":{"date-parts":[["1998"]]}},"suppress-author":true}],"schema":"https://github.com/citation-style-language/schema/raw/master/csl-citation.json"} </w:instrText>
      </w:r>
      <w:r w:rsidR="55D5CDD8" w:rsidRPr="00B94699">
        <w:fldChar w:fldCharType="separate"/>
      </w:r>
      <w:r w:rsidR="062C4486" w:rsidRPr="00B94699">
        <w:t>(1998)</w:t>
      </w:r>
      <w:r w:rsidR="55D5CDD8" w:rsidRPr="00B94699">
        <w:fldChar w:fldCharType="end"/>
      </w:r>
      <w:r w:rsidR="530CADEF" w:rsidRPr="00B94699">
        <w:t xml:space="preserve">, </w:t>
      </w:r>
      <w:r w:rsidR="230887D1" w:rsidRPr="00B94699">
        <w:t xml:space="preserve">aplicado a </w:t>
      </w:r>
      <w:r w:rsidR="64B5B265" w:rsidRPr="00B94699">
        <w:t>la televisión por Internet</w:t>
      </w:r>
      <w:r w:rsidR="37103884" w:rsidRPr="00B94699">
        <w:t xml:space="preserve">. </w:t>
      </w:r>
    </w:p>
    <w:p w14:paraId="45CB275F" w14:textId="5C4A6E4B" w:rsidR="44898D83" w:rsidRPr="00B94699" w:rsidRDefault="44898D83" w:rsidP="44898D83">
      <w:pPr>
        <w:pStyle w:val="Corpo"/>
        <w:spacing w:line="259" w:lineRule="auto"/>
      </w:pPr>
    </w:p>
    <w:p w14:paraId="011B261F" w14:textId="45A104B9" w:rsidR="00B07EE8" w:rsidRPr="00B94699" w:rsidRDefault="00E35782" w:rsidP="6E99F19E">
      <w:pPr>
        <w:pStyle w:val="Corpo"/>
        <w:spacing w:line="259" w:lineRule="auto"/>
      </w:pPr>
      <w:r w:rsidRPr="00B94699">
        <w:t>Su</w:t>
      </w:r>
      <w:r w:rsidR="73B0FB6A" w:rsidRPr="00B94699">
        <w:t xml:space="preserve"> posición de hegemonía</w:t>
      </w:r>
      <w:r w:rsidRPr="00B94699">
        <w:t xml:space="preserve"> </w:t>
      </w:r>
      <w:r w:rsidR="73B0FB6A" w:rsidRPr="00B94699">
        <w:t>ejerce una influencia crucial en los flujos de la ficción audiovisual global: social, cultural y económicamente. Nótese que los tres principales servicios de SVOD (Netflix, Prime Video y Disney+) representan el 85 % del tiempo de visualización total en Europa</w:t>
      </w:r>
      <w:r w:rsidR="4D32F117" w:rsidRPr="00B94699">
        <w:t xml:space="preserve"> </w:t>
      </w:r>
      <w:r w:rsidR="4681B7FD" w:rsidRPr="00B94699">
        <w:fldChar w:fldCharType="begin"/>
      </w:r>
      <w:r w:rsidR="4681B7FD" w:rsidRPr="00B94699">
        <w:instrText xml:space="preserve"> ADDIN ZOTERO_ITEM CSL_CITATION {"citationID":"yR9xoG9u","properties":{"formattedCitation":"(Ene et al., 2025, p. 31)","plainCitation":"(Ene et al., 2025, p. 31)","noteIndex":0},"citationItems":[{"id":1457,"uris":["http://zotero.org/users/9738381/items/6QMZFTCH"],"itemData":{"id":1457,"type":"report","event-place":"Strasbourg","publisher":"Observatorio Audiovisual de Europa - Consejo de Europa","publisher-place":"Strasbourg","title":"Key Trends 2025 - Television, cinema, video and on-demand audiovisual services. The pan-european picture","URL":"https://rm.coe.int/key-trends-2025-en/1680b4e91d","author":[{"family":"Ene","given":"Laura"},{"family":"Fioroni","given":"Manuel"},{"family":"Fontaine","given":"Gilles"},{"family":"Greece","given":"Christian"},{"family":"Kanzler","given":"Martin"},{"family":"Lacourt","given":"Amelie"},{"family":"Munch","given":"Éric"},{"family":"Radel-Cormann","given":"Justine"},{"family":"Schneeberger","given":"Agnes"}],"issued":{"date-parts":[["2025"]]}},"locator":"31","label":"page"}],"schema":"https://github.com/citation-style-language/schema/raw/master/csl-citation.json"} </w:instrText>
      </w:r>
      <w:r w:rsidR="4681B7FD" w:rsidRPr="00B94699">
        <w:fldChar w:fldCharType="separate"/>
      </w:r>
      <w:r w:rsidR="30535018" w:rsidRPr="00B94699">
        <w:rPr>
          <w:noProof/>
        </w:rPr>
        <w:t xml:space="preserve">(Ene </w:t>
      </w:r>
      <w:r w:rsidR="30535018" w:rsidRPr="00C75B47">
        <w:rPr>
          <w:i/>
          <w:iCs/>
          <w:noProof/>
        </w:rPr>
        <w:t>et al.</w:t>
      </w:r>
      <w:r w:rsidR="30535018" w:rsidRPr="00B94699">
        <w:rPr>
          <w:noProof/>
        </w:rPr>
        <w:t>, 2025, p. 31)</w:t>
      </w:r>
      <w:r w:rsidR="4681B7FD" w:rsidRPr="00B94699">
        <w:fldChar w:fldCharType="end"/>
      </w:r>
      <w:r w:rsidR="73B0FB6A" w:rsidRPr="00B94699">
        <w:t xml:space="preserve">. Así, </w:t>
      </w:r>
      <w:r w:rsidR="00F155C5" w:rsidRPr="00B94699">
        <w:t>el</w:t>
      </w:r>
      <w:r w:rsidR="73B0FB6A" w:rsidRPr="00B94699">
        <w:t xml:space="preserve"> modelo de transmisión libre</w:t>
      </w:r>
      <w:r w:rsidR="13560506" w:rsidRPr="00B94699">
        <w:t>,</w:t>
      </w:r>
      <w:r w:rsidR="73B0FB6A" w:rsidRPr="00B94699">
        <w:t xml:space="preserve"> </w:t>
      </w:r>
      <w:r w:rsidR="2115B9B9" w:rsidRPr="00B94699">
        <w:t xml:space="preserve">ha conformado </w:t>
      </w:r>
      <w:r w:rsidR="73B0FB6A" w:rsidRPr="00B94699">
        <w:t>un sector audiovisual transnacional, pero con un</w:t>
      </w:r>
      <w:r w:rsidR="04ED1C77" w:rsidRPr="00B94699">
        <w:t xml:space="preserve"> </w:t>
      </w:r>
      <w:r w:rsidR="73B0FB6A" w:rsidRPr="00B94699">
        <w:t xml:space="preserve">dominio determinante de la industria audiovisual y tecnológica estadounidense, que impulsa </w:t>
      </w:r>
      <w:r w:rsidR="362C70AE" w:rsidRPr="00B94699">
        <w:t>el actual</w:t>
      </w:r>
      <w:r w:rsidR="73B0FB6A" w:rsidRPr="00B94699">
        <w:t xml:space="preserve"> modelo mercantil global y lo hace hegemónico. La </w:t>
      </w:r>
      <w:r w:rsidR="7FA90271" w:rsidRPr="00B94699">
        <w:t xml:space="preserve">asimetría </w:t>
      </w:r>
      <w:r w:rsidR="73B0FB6A" w:rsidRPr="00B94699">
        <w:t>en tamaño y capacidades económicas y de producción con las industrias europeas dificulta la competencia y las presiones geopolíticas y económicas</w:t>
      </w:r>
      <w:r w:rsidR="727B7D8D" w:rsidRPr="00B94699">
        <w:t>,</w:t>
      </w:r>
      <w:r w:rsidR="73B0FB6A" w:rsidRPr="00B94699">
        <w:t xml:space="preserve"> la regulación, lo que </w:t>
      </w:r>
      <w:r w:rsidR="5A313C73" w:rsidRPr="00B94699">
        <w:t xml:space="preserve">genera </w:t>
      </w:r>
      <w:r w:rsidR="73B0FB6A" w:rsidRPr="00B94699">
        <w:t xml:space="preserve">distorsiones en los mercados interiores de la Unión Europea. Este reforzamiento del dominio estadounidense en el sector audiovisual occidental a través de sus plataformas audiovisuales de vídeo a petición </w:t>
      </w:r>
      <w:r w:rsidR="624A7399" w:rsidRPr="00B94699">
        <w:t>ha revivido</w:t>
      </w:r>
      <w:r w:rsidR="73B0FB6A" w:rsidRPr="00B94699">
        <w:t xml:space="preserve"> el viejo debate sobre los flujos de la comunicación en el mundo</w:t>
      </w:r>
      <w:r w:rsidR="54F3B55C" w:rsidRPr="00B94699">
        <w:t xml:space="preserve"> </w:t>
      </w:r>
      <w:r w:rsidR="4681B7FD" w:rsidRPr="00B94699">
        <w:fldChar w:fldCharType="begin"/>
      </w:r>
      <w:r w:rsidR="4681B7FD" w:rsidRPr="00B94699">
        <w:instrText xml:space="preserve"> ADDIN ZOTERO_ITEM CSL_CITATION {"citationID":"1yZ24H8R","properties":{"formattedCitation":"(Lobato, 2019, p. 144)","plainCitation":"(Lobato, 2019, p. 144)","noteIndex":0},"citationItems":[{"id":1417,"uris":["http://zotero.org/users/9738381/items/JDP4NH4V"],"itemData":{"id":1417,"type":"book","abstract":"How streaming services and internet distribution have transformed global television culture. Television, once a broadcast medium, now also travels through our telephone lines, fiber optic cables, and wireless networks. It is delivered to viewers via apps, screens large and small, and media players of all kinds. In this unfamiliar environment, new global giants of television distribution are emerging--including Netflix, the world's largest subscription video-on-demand service.Combining media industry analysis with cultural theory, Ramon Lobato explores the political and policy tensions at the heart of the digital distribution revolution, tracing their longer history through our evolving understanding of media globalization. Netflix Nations considers the ways that subscription video-on-demand services, but most of all Netflix, have irrevocably changed the circulation of media content. It tells the story of how a global video portal interacts with national audiences, markets, and institutions, and what this means for how we understand global media in the internet age.Netflix Nations addresses a fundamental tension in the digital media landscape - the clash between the internet's capacity for global distribution and the territorial nature of media trade, taste, and regulation. The book also explores the failures and frictions of video-on-demand as experienced by audiences. The actual experience of using video platforms is full of subtle reminders of market boundaries and exclusions: platforms are geo-blocked for out-of-region users (\"this video is not available in your region\"); catalogs shrink and expand from country to country; prices appear in different currencies; and subtitles and captions are not available in local languages. These conditions offer rich insight for understanding the actual geographies of digital media distribution. Contrary to popular belief, the story of Netflix is not just an American one. From Argentina to Australia, Netflix's ascension from a Silicon Valley start-up to an international television service has transformed media consumption on a global scale. Netflix Nations will help readers make sense of a complex, ever-shifting streaming media environment","collection-title":"Critical cultural communication","event-place":"New York","ISBN":"978-1-4798-4151-6","language":"eng","number-of-pages":"1","publisher":"New York University Press","publisher-place":"New York","source":"K10plus ISBN","title":"Netflix nations: the geography of digital distribution","author":[{"family":"Lobato","given":"Ramon"}],"issued":{"date-parts":[["2019"]]}},"locator":"144","label":"page"}],"schema":"https://github.com/citation-style-language/schema/raw/master/csl-citation.json"} </w:instrText>
      </w:r>
      <w:r w:rsidR="4681B7FD" w:rsidRPr="00B94699">
        <w:fldChar w:fldCharType="separate"/>
      </w:r>
      <w:r w:rsidR="6A7E701A" w:rsidRPr="00B94699">
        <w:t>(Lobato, 2019, p. 144)</w:t>
      </w:r>
      <w:r w:rsidR="4681B7FD" w:rsidRPr="00B94699">
        <w:fldChar w:fldCharType="end"/>
      </w:r>
      <w:r w:rsidR="4E9090B9" w:rsidRPr="00B94699">
        <w:t xml:space="preserve">. </w:t>
      </w:r>
    </w:p>
    <w:p w14:paraId="32E83B4E" w14:textId="77777777" w:rsidR="00B07EE8" w:rsidRPr="00B94699" w:rsidRDefault="00B07EE8" w:rsidP="460E1689">
      <w:pPr>
        <w:widowControl/>
        <w:spacing w:after="80"/>
      </w:pPr>
    </w:p>
    <w:p w14:paraId="22209563" w14:textId="5E625FFD" w:rsidR="5D3BEABC" w:rsidRPr="00B94699" w:rsidRDefault="13F92D79" w:rsidP="00A2409B">
      <w:pPr>
        <w:pStyle w:val="Corpo"/>
      </w:pPr>
      <w:r w:rsidRPr="00B94699">
        <w:t xml:space="preserve">El éxito global de Netflix ha establecido un patrón por el que tienden a medirse el resto de las plataformas, así como las televisiones. </w:t>
      </w:r>
      <w:r w:rsidR="5AE5B905" w:rsidRPr="00B94699">
        <w:t>E</w:t>
      </w:r>
      <w:r w:rsidR="1D1E3267" w:rsidRPr="00B94699">
        <w:t>ste</w:t>
      </w:r>
      <w:r w:rsidR="5AE5B905" w:rsidRPr="00B94699">
        <w:t xml:space="preserve"> nuevo paradigma ha obligado a la Unión Europea a establecer cuotas mínimas</w:t>
      </w:r>
      <w:r w:rsidR="72ED6F2D" w:rsidRPr="00B94699">
        <w:t xml:space="preserve"> de contenido</w:t>
      </w:r>
      <w:r w:rsidR="022758F4" w:rsidRPr="00B94699">
        <w:t xml:space="preserve">, a través de la Directiva (UE) 2018/1808 de Servicios de Comunicación Audiovisual, </w:t>
      </w:r>
      <w:r w:rsidR="5AE5B905" w:rsidRPr="00B94699">
        <w:t>para tod</w:t>
      </w:r>
      <w:r w:rsidR="65C13A68" w:rsidRPr="00B94699">
        <w:t>as las plataformas V</w:t>
      </w:r>
      <w:r w:rsidR="6A5437A7" w:rsidRPr="00B94699">
        <w:t>O</w:t>
      </w:r>
      <w:r w:rsidR="65C13A68" w:rsidRPr="00B94699">
        <w:t>D que operan en los</w:t>
      </w:r>
      <w:r w:rsidR="57AB4A3B" w:rsidRPr="00B94699">
        <w:t xml:space="preserve"> </w:t>
      </w:r>
      <w:r w:rsidR="5AE5B905" w:rsidRPr="00B94699">
        <w:t>estados miembros</w:t>
      </w:r>
      <w:r w:rsidR="202AB398" w:rsidRPr="00B94699">
        <w:t>.</w:t>
      </w:r>
      <w:r w:rsidR="048E7A85" w:rsidRPr="00B94699">
        <w:t xml:space="preserve"> </w:t>
      </w:r>
      <w:r w:rsidR="40EB9B88" w:rsidRPr="00B94699">
        <w:t xml:space="preserve">En 2015, Netflix comienza oficialmente sus operaciones en la Península Ibérica y marca, con su capacidad </w:t>
      </w:r>
      <w:proofErr w:type="spellStart"/>
      <w:r w:rsidR="40EB9B88" w:rsidRPr="00B94699">
        <w:t>disruptora</w:t>
      </w:r>
      <w:proofErr w:type="spellEnd"/>
      <w:r w:rsidR="40EB9B88" w:rsidRPr="00B94699">
        <w:t xml:space="preserve">, el rumbo </w:t>
      </w:r>
      <w:r w:rsidR="40EB9B88" w:rsidRPr="00B94699">
        <w:lastRenderedPageBreak/>
        <w:t xml:space="preserve">definitivo hacia la </w:t>
      </w:r>
      <w:proofErr w:type="spellStart"/>
      <w:r w:rsidR="40EB9B88" w:rsidRPr="00B94699">
        <w:t>plataformización</w:t>
      </w:r>
      <w:proofErr w:type="spellEnd"/>
      <w:r w:rsidR="40EB9B88" w:rsidRPr="00B94699">
        <w:t xml:space="preserve"> del sector audiovisual</w:t>
      </w:r>
      <w:r w:rsidR="52F6E6B3" w:rsidRPr="00B94699">
        <w:t xml:space="preserve"> local</w:t>
      </w:r>
      <w:r w:rsidR="40EB9B88" w:rsidRPr="00B94699">
        <w:t xml:space="preserve">. Se generaliza </w:t>
      </w:r>
      <w:r w:rsidR="7A09C2AE" w:rsidRPr="00B94699">
        <w:t>un</w:t>
      </w:r>
      <w:r w:rsidR="40EB9B88" w:rsidRPr="00B94699">
        <w:t xml:space="preserve"> modelo de plataformas </w:t>
      </w:r>
      <w:r w:rsidR="4AC93415" w:rsidRPr="00B94699">
        <w:t xml:space="preserve">que transforma </w:t>
      </w:r>
      <w:r w:rsidR="40EB9B88" w:rsidRPr="00B94699">
        <w:t xml:space="preserve">los hábitos de consumo del gran público </w:t>
      </w:r>
      <w:r w:rsidR="5D3BEABC" w:rsidRPr="00B94699">
        <w:fldChar w:fldCharType="begin"/>
      </w:r>
      <w:r w:rsidR="5D3BEABC" w:rsidRPr="00B94699">
        <w:instrText xml:space="preserve"> ADDIN ZOTERO_ITEM CSL_CITATION {"citationID":"MZDD8cwU","properties":{"formattedCitation":"(Arjona Mart\\uc0\\u237{}n, 2021, p. 37)","plainCitation":"(Arjona Martín, 2021, p. 37)","noteIndex":0},"citationItems":[{"id":629,"uris":["http://zotero.org/users/9738381/items/T6YG2MKF"],"itemData":{"id":629,"type":"article-journal","abstract":"Introducción. De entre la oferta actual de televisión de pago destaca el impacto de los operadores OTT (servicios audiovisuales en streaming) en la transformación del panorama actual del mercado audiovisual español. Objetivos e Hipótesis. El objetivo general consiste en analizar la situación actual del panorama televisivo en España y compararlo con los datos disponibles acerca de la irrupción de los operadores OTT.  Partimos de la hipótesis que plantea una situación inicial de crecimiento hacia un modelo saturado, pero de gran alcance, lo que permite fragmentar las audiencias aún más pero que pone en discusión el modelo lineal televisivo y plantea serias cuestiones acerca de la viabilidad de su modelo de negocio. Método. Se llevó a cabo una revisión exhaustiva de la información publicada por fuentes secundarias, bien periódicas o no, de ámbito nacional, así como de prensa especializada. Resultados. Se confirma el descenso del consumo de televisión lineal en beneficio de la IPTV y los OTTs. En España los ingresos de la televisión de pago se equiparan a los de la televisión en abierto, confirmando el cambio de modelo hacia un sistema de televisión basado en el vídeo bajo demanda y los dispositivos móviles. El mercado de los OTT es cada vez más diverso, pero se encuentra muy concentrado en sólo dos operadores, Netflix y HBO España. Conclusiones. Se confirma la hipótesis al encontrar un panorama audiovisual saturado que supone un beneficio para los espectadores en tanto al incremento de la calidad de las producciones, especialmente las relacionadas con la ficción, pero que conlleva también un problema de visibilidad de los contenidos y un problema de agotamiento para los espectadores.","container-title":"Revista Latina","DOI":"10.4185/RLCS-2021-1496","ISSN":"1138-5820","issue":"79","journalAbbreviation":"RLCS","page":"35-52","source":"DOI.org (Crossref)","title":"Convergencia de medios. Plataformas audiovisuales por Internet (Over-The-Top) y su impacto en el mercado audiovisual en España","author":[{"family":"Arjona Martín","given":"José Borja"}],"issued":{"date-parts":[["2021",3,26]]}},"locator":"37","label":"page"}],"schema":"https://github.com/citation-style-language/schema/raw/master/csl-citation.json"} </w:instrText>
      </w:r>
      <w:r w:rsidR="5D3BEABC" w:rsidRPr="00B94699">
        <w:fldChar w:fldCharType="separate"/>
      </w:r>
      <w:r w:rsidR="40EB9B88" w:rsidRPr="00B94699">
        <w:rPr>
          <w:rFonts w:cs="Times New Roman"/>
          <w:color w:val="000000" w:themeColor="text1"/>
        </w:rPr>
        <w:t>(Arjona Martín, 2021, p. 37)</w:t>
      </w:r>
      <w:r w:rsidR="5D3BEABC" w:rsidRPr="00B94699">
        <w:fldChar w:fldCharType="end"/>
      </w:r>
      <w:r w:rsidR="40EB9B88" w:rsidRPr="00B94699">
        <w:t xml:space="preserve"> y </w:t>
      </w:r>
      <w:r w:rsidR="735E8AD8" w:rsidRPr="00B94699">
        <w:t>globaliza el sector</w:t>
      </w:r>
      <w:r w:rsidR="40EB9B88" w:rsidRPr="00B94699">
        <w:t>, pues si la televisión lineal era en esencia una industria nacional</w:t>
      </w:r>
      <w:r w:rsidR="77751E6B" w:rsidRPr="00B94699">
        <w:t>,</w:t>
      </w:r>
      <w:r w:rsidR="40EB9B88" w:rsidRPr="00B94699">
        <w:t xml:space="preserve"> el </w:t>
      </w:r>
      <w:proofErr w:type="spellStart"/>
      <w:r w:rsidR="40EB9B88" w:rsidRPr="00B94699">
        <w:rPr>
          <w:i/>
          <w:iCs/>
        </w:rPr>
        <w:t>streaming</w:t>
      </w:r>
      <w:proofErr w:type="spellEnd"/>
      <w:r w:rsidR="40EB9B88" w:rsidRPr="00B94699">
        <w:rPr>
          <w:i/>
          <w:iCs/>
        </w:rPr>
        <w:t xml:space="preserve"> </w:t>
      </w:r>
      <w:r w:rsidR="40EB9B88" w:rsidRPr="00B94699">
        <w:t xml:space="preserve">es predominantemente internacional </w:t>
      </w:r>
      <w:r w:rsidR="0042499A" w:rsidRPr="00B94699">
        <w:fldChar w:fldCharType="begin"/>
      </w:r>
      <w:r w:rsidR="00053C6F" w:rsidRPr="00B94699">
        <w:instrText xml:space="preserve"> ADDIN ZOTERO_ITEM CSL_CITATION {"citationID":"nFtfDYrj","properties":{"formattedCitation":"(Chalaby, 2024, p. 565)","plainCitation":"(Chalaby, 2024, p. 565)","noteIndex":0},"citationItems":[{"id":1504,"uris":["http://zotero.org/users/9738381/items/HMGRWJR9"],"itemData":{"id":1504,"type":"article-journal","abstract":"As television is embracing a new set of internet-related technologies, the medium is transitioning from broadcasting to streaming. With it, a new mode of distribution has emerged: the streaming platform. This research makes a three-pronged effort to assess their impact on the TV industry: it analyses the way platforms monetize content; it distinguishes types of streaming platforms based on a set of criteria that includes supply-chain arrangements and the way they structure commercial transactions among different sets of participants, and it considers the ownership of streaming services. This article contributes to media and communication studies by combining the platform literature with global value chain (GVC) theory in order to foster our understanding of streaming platforms. It contextualizes streaming platforms in the history of television and analyses how they are transforming the medium.","container-title":"Media, Culture &amp; Society","DOI":"10.1177/01634437231210439","ISSN":"0163-4437, 1460-3675","issue":"3","journalAbbreviation":"Media, Culture &amp; Society","language":"en","page":"552-571","source":"DOI.org (Crossref)","title":"The streaming industry and the platform economy: An analysis","title-short":"The streaming industry and the platform economy","volume":"46","author":[{"family":"Chalaby","given":"Jean K"}],"issued":{"date-parts":[["2024",4]]}},"locator":"565","label":"page"}],"schema":"https://github.com/citation-style-language/schema/raw/master/csl-citation.json"} </w:instrText>
      </w:r>
      <w:r w:rsidR="0042499A" w:rsidRPr="00B94699">
        <w:fldChar w:fldCharType="separate"/>
      </w:r>
      <w:r w:rsidR="00053C6F" w:rsidRPr="00B94699">
        <w:rPr>
          <w:noProof/>
        </w:rPr>
        <w:t>(Chalaby, 2024, p. 565)</w:t>
      </w:r>
      <w:r w:rsidR="0042499A" w:rsidRPr="00B94699">
        <w:fldChar w:fldCharType="end"/>
      </w:r>
      <w:r w:rsidR="06231350" w:rsidRPr="00B94699">
        <w:t xml:space="preserve">. </w:t>
      </w:r>
    </w:p>
    <w:p w14:paraId="577C09E6" w14:textId="0DA6037E" w:rsidR="7AB6923D" w:rsidRPr="00B94699" w:rsidRDefault="7AB6923D" w:rsidP="40AAAC12">
      <w:pPr>
        <w:widowControl/>
        <w:pBdr>
          <w:top w:val="nil"/>
          <w:left w:val="nil"/>
          <w:bottom w:val="nil"/>
          <w:right w:val="nil"/>
          <w:between w:val="nil"/>
        </w:pBdr>
        <w:spacing w:after="80"/>
        <w:ind w:left="426" w:right="370"/>
        <w:jc w:val="both"/>
        <w:rPr>
          <w:color w:val="231F20"/>
          <w:sz w:val="20"/>
          <w:szCs w:val="20"/>
        </w:rPr>
      </w:pPr>
    </w:p>
    <w:p w14:paraId="2E0778ED" w14:textId="4D99AB60" w:rsidR="00C57418" w:rsidRPr="00B94699" w:rsidRDefault="00372613" w:rsidP="00C57418">
      <w:pPr>
        <w:pStyle w:val="Ttulo1"/>
        <w:widowControl/>
        <w:spacing w:after="80"/>
        <w:ind w:left="426"/>
        <w:rPr>
          <w:rFonts w:ascii="Garamond" w:eastAsia="Garamond" w:hAnsi="Garamond" w:cs="Garamond"/>
          <w:i/>
          <w:color w:val="98361E"/>
        </w:rPr>
      </w:pPr>
      <w:r w:rsidRPr="00B94699">
        <w:rPr>
          <w:rFonts w:ascii="Garamond" w:eastAsia="Garamond" w:hAnsi="Garamond" w:cs="Garamond"/>
          <w:i/>
          <w:color w:val="98361E"/>
        </w:rPr>
        <w:t>2</w:t>
      </w:r>
      <w:r w:rsidR="00C57418" w:rsidRPr="00B94699">
        <w:rPr>
          <w:rFonts w:ascii="Garamond" w:eastAsia="Garamond" w:hAnsi="Garamond" w:cs="Garamond"/>
          <w:i/>
          <w:color w:val="98361E"/>
        </w:rPr>
        <w:t>.6.</w:t>
      </w:r>
      <w:r w:rsidR="00C57418" w:rsidRPr="00B94699">
        <w:rPr>
          <w:rFonts w:ascii="Garamond" w:eastAsia="Garamond" w:hAnsi="Garamond" w:cs="Garamond"/>
          <w:i/>
        </w:rPr>
        <w:t xml:space="preserve"> </w:t>
      </w:r>
      <w:r w:rsidR="00C57418" w:rsidRPr="00B94699">
        <w:rPr>
          <w:rFonts w:ascii="Garamond" w:eastAsia="Garamond" w:hAnsi="Garamond" w:cs="Garamond"/>
          <w:i/>
          <w:color w:val="98361E"/>
        </w:rPr>
        <w:t>RTVE Play, la OTT de servicio público</w:t>
      </w:r>
    </w:p>
    <w:p w14:paraId="3E0E6D28" w14:textId="3C8DA8E3" w:rsidR="7AB6923D" w:rsidRPr="00B94699" w:rsidRDefault="7AB6923D" w:rsidP="42FB3355">
      <w:pPr>
        <w:widowControl/>
        <w:pBdr>
          <w:top w:val="nil"/>
          <w:left w:val="nil"/>
          <w:bottom w:val="nil"/>
          <w:right w:val="nil"/>
          <w:between w:val="nil"/>
        </w:pBdr>
        <w:spacing w:after="80"/>
        <w:ind w:right="370"/>
        <w:jc w:val="both"/>
        <w:rPr>
          <w:b/>
          <w:bCs/>
          <w:color w:val="231F20"/>
          <w:sz w:val="20"/>
          <w:szCs w:val="20"/>
        </w:rPr>
      </w:pPr>
    </w:p>
    <w:p w14:paraId="5C46D20C" w14:textId="41095C7A" w:rsidR="00B07EE8" w:rsidRPr="00B94699" w:rsidRDefault="53CDDB5B" w:rsidP="00A2409B">
      <w:pPr>
        <w:pStyle w:val="Corpo"/>
        <w:rPr>
          <w:sz w:val="18"/>
          <w:szCs w:val="18"/>
        </w:rPr>
      </w:pPr>
      <w:r w:rsidRPr="00B94699">
        <w:t>Desde la liberalización de principios de los años noventa del siglo pasado</w:t>
      </w:r>
      <w:r w:rsidR="5BD00246" w:rsidRPr="00B94699">
        <w:t>, RTVE</w:t>
      </w:r>
      <w:r w:rsidRPr="00B94699">
        <w:t xml:space="preserve"> ha </w:t>
      </w:r>
      <w:r w:rsidR="0D99CFED" w:rsidRPr="00B94699">
        <w:t>acusado una merma significativa de sus</w:t>
      </w:r>
      <w:r w:rsidRPr="00B94699">
        <w:t xml:space="preserve"> audiencias </w:t>
      </w:r>
      <w:r w:rsidR="4226D335" w:rsidRPr="00B94699">
        <w:t>y</w:t>
      </w:r>
      <w:r w:rsidR="27D7D063" w:rsidRPr="00B94699">
        <w:t xml:space="preserve"> ha venido sufriendo, aunque con altibajos, un paulatino pero continuo desgaste en </w:t>
      </w:r>
      <w:r w:rsidR="2BC7F841" w:rsidRPr="00B94699">
        <w:t xml:space="preserve">su </w:t>
      </w:r>
      <w:r w:rsidR="27D7D063" w:rsidRPr="00B94699">
        <w:t>posición de privilegio en el sector</w:t>
      </w:r>
      <w:r w:rsidR="213E0C3E" w:rsidRPr="00B94699">
        <w:t xml:space="preserve"> </w:t>
      </w:r>
      <w:r w:rsidR="27D7D063" w:rsidRPr="00B94699">
        <w:t xml:space="preserve">heredada de los tiempos </w:t>
      </w:r>
      <w:r w:rsidR="4B5A26A8" w:rsidRPr="00B94699">
        <w:t xml:space="preserve">del </w:t>
      </w:r>
      <w:r w:rsidR="27D7D063" w:rsidRPr="00B94699">
        <w:t>monopolio estatal</w:t>
      </w:r>
      <w:r w:rsidR="49E483D4" w:rsidRPr="00B94699">
        <w:t>,</w:t>
      </w:r>
      <w:r w:rsidR="27D7D063" w:rsidRPr="00B94699">
        <w:t xml:space="preserve"> tanto a consecuencia de la </w:t>
      </w:r>
      <w:r w:rsidR="50956392" w:rsidRPr="00B94699">
        <w:t>competición con los operadores privados</w:t>
      </w:r>
      <w:r w:rsidR="27D7D063" w:rsidRPr="00B94699">
        <w:t xml:space="preserve"> como </w:t>
      </w:r>
      <w:r w:rsidR="1A65324C" w:rsidRPr="00B94699">
        <w:t>de</w:t>
      </w:r>
      <w:r w:rsidR="27D7D063" w:rsidRPr="00B94699">
        <w:t xml:space="preserve"> la aparición de otros espacios de ocio</w:t>
      </w:r>
      <w:r w:rsidR="3AA2C16B" w:rsidRPr="00B94699">
        <w:t xml:space="preserve"> y de</w:t>
      </w:r>
      <w:r w:rsidR="0F0F752C" w:rsidRPr="00B94699">
        <w:t xml:space="preserve"> las crisis políticas y económicas que se han sucedido</w:t>
      </w:r>
      <w:r w:rsidR="0702BDC1" w:rsidRPr="00B94699">
        <w:t xml:space="preserve"> desde entonces</w:t>
      </w:r>
      <w:r w:rsidR="4B5A26A8" w:rsidRPr="00B94699">
        <w:t xml:space="preserve"> </w:t>
      </w:r>
      <w:r w:rsidR="0C0DA8D6" w:rsidRPr="00B94699">
        <w:fldChar w:fldCharType="begin"/>
      </w:r>
      <w:r w:rsidR="0C0DA8D6" w:rsidRPr="00B94699">
        <w:instrText xml:space="preserve"> ADDIN ZOTERO_ITEM CSL_CITATION {"citationID":"OI1vMf9C","properties":{"formattedCitation":"(Zallo Elguezabal, 2010)","plainCitation":"(Zallo Elguezabal, 2010)","noteIndex":0},"citationItems":[{"id":71,"uris":["http://zotero.org/users/9738381/items/R7ASW5IR"],"itemData":{"id":71,"type":"article-journal","container-title":"Revista Latina de Comunicación Social","DOI":"https://doi.org/10.4185/RLCS-2010-880-014-029","issue":"65","page":"14-29","title":"La política de Comunicación Audiovisual del gobierno socialista (2004-2009): un giro neoliberal","author":[{"family":"Zallo Elguezabal","given":"Ramón"}],"issued":{"date-parts":[["2010"]]}}}],"schema":"https://github.com/citation-style-language/schema/raw/master/csl-citation.json"} </w:instrText>
      </w:r>
      <w:r w:rsidR="0C0DA8D6" w:rsidRPr="00B94699">
        <w:fldChar w:fldCharType="separate"/>
      </w:r>
      <w:r w:rsidR="0AFD0702" w:rsidRPr="00B94699">
        <w:t>(Zallo, 2010)</w:t>
      </w:r>
      <w:r w:rsidR="0C0DA8D6" w:rsidRPr="00B94699">
        <w:fldChar w:fldCharType="end"/>
      </w:r>
      <w:r w:rsidR="27D7D063" w:rsidRPr="00B94699">
        <w:t>.</w:t>
      </w:r>
      <w:r w:rsidR="1DBE1DB1" w:rsidRPr="00B94699">
        <w:t xml:space="preserve"> </w:t>
      </w:r>
      <w:r w:rsidR="27D7D063" w:rsidRPr="00B94699">
        <w:t>Durante la primera década del presente siglo, tanto los vaivenes legislativos como, principalmente, la fuerte crisis económica de 2008</w:t>
      </w:r>
      <w:r w:rsidR="0B4B4D90" w:rsidRPr="00B94699">
        <w:t xml:space="preserve"> </w:t>
      </w:r>
      <w:r w:rsidR="0C0DA8D6" w:rsidRPr="00B94699">
        <w:fldChar w:fldCharType="begin"/>
      </w:r>
      <w:r w:rsidR="0C0DA8D6" w:rsidRPr="00B94699">
        <w:instrText xml:space="preserve"> ADDIN ZOTERO_ITEM CSL_CITATION {"citationID":"XjBfSaYj","properties":{"formattedCitation":"(Real Rodr\\uc0\\u237{}guez et al., 2024, p. 212)","plainCitation":"(Real Rodríguez et al., 2024, p. 212)","noteIndex":0},"citationItems":[{"id":1441,"uris":["http://zotero.org/users/9738381/items/4EYRHQXC"],"itemData":{"id":1441,"type":"article-journal","abstract":"La televisión pública ha de usar la comunicación para contribuir al desarrollo de los valores democráticos de los países. Este servicio público se ha visto fuertemente condicionado con los cambios sociales, tecnológicos y económicos. La digitalización ha desarrollado un nuevo escenario donde la televisión pública debe encontrar fórmulas para dar continuidad a su misión esencial. Este artículo se centra en las televisiones públicas nacionales de España, Italia y Portugal. ¿Qué han hecho RTVE, Rai y RTP para adaptarse a la realidad digital en la última década, especialmente en los tres últimos años? Para conocer esa adaptación, y si se alinea con los ejes de la Estrategia Digital Europea, se emplea un enfoque mayoritariamente cualitativo que combina la observación indirecta de las webs y aplicaciones móviles de las televisiones con el análisis de los documentos que a través de su canal de transparencia ponen a disposición las propias corporaciones públicas.","container-title":"Estudios sobre el Mensaje Periodístico","DOI":"10.5209/esmp.91920","ISSN":"1988-2696, 1134-1629","issue":"1","journalAbbreviation":"Estud. mensaje periodís.","page":"211-221","source":"DOI.org (Crossref)","title":"La transformación digital de la televisión pública. Estudio de caso de RTVE, Rai y RTP","volume":"30","author":[{"family":"Real Rodríguez","given":"Elena"},{"family":"Príncipe Hermoso","given":"Sergio"},{"family":"Agudiez Calvo","given":"Pinar"}],"issued":{"date-parts":[["2024",3,18]]}},"locator":"212","label":"page"}],"schema":"https://github.com/citation-style-language/schema/raw/master/csl-citation.json"} </w:instrText>
      </w:r>
      <w:r w:rsidR="0C0DA8D6" w:rsidRPr="00B94699">
        <w:fldChar w:fldCharType="separate"/>
      </w:r>
      <w:r w:rsidR="1437F9C0" w:rsidRPr="00B94699">
        <w:rPr>
          <w:rFonts w:cs="Times New Roman"/>
        </w:rPr>
        <w:t xml:space="preserve">(Real </w:t>
      </w:r>
      <w:r w:rsidR="1437F9C0" w:rsidRPr="00C75B47">
        <w:rPr>
          <w:rFonts w:cs="Times New Roman"/>
          <w:i/>
          <w:iCs/>
        </w:rPr>
        <w:t>et al.</w:t>
      </w:r>
      <w:r w:rsidR="1437F9C0" w:rsidRPr="00B94699">
        <w:rPr>
          <w:rFonts w:cs="Times New Roman"/>
        </w:rPr>
        <w:t>, 2024, p. 212)</w:t>
      </w:r>
      <w:r w:rsidR="0C0DA8D6" w:rsidRPr="00B94699">
        <w:fldChar w:fldCharType="end"/>
      </w:r>
      <w:r w:rsidR="07D5D3A8" w:rsidRPr="00B94699">
        <w:t>, así como</w:t>
      </w:r>
      <w:r w:rsidR="27D7D063" w:rsidRPr="00B94699">
        <w:t xml:space="preserve"> los sucesivos dividendos digitales</w:t>
      </w:r>
      <w:r w:rsidR="6EA3DE29" w:rsidRPr="00B94699">
        <w:t xml:space="preserve">, </w:t>
      </w:r>
      <w:r w:rsidR="27D7D063" w:rsidRPr="00B94699">
        <w:t xml:space="preserve">fragmentaron y dispersaron las audiencias, agravaron la caída de </w:t>
      </w:r>
      <w:r w:rsidR="2AE5F627" w:rsidRPr="00B94699">
        <w:t>la</w:t>
      </w:r>
      <w:r w:rsidR="27D7D063" w:rsidRPr="00B94699">
        <w:t xml:space="preserve"> influencia social y sectorial</w:t>
      </w:r>
      <w:r w:rsidR="2AE5F627" w:rsidRPr="00B94699">
        <w:t xml:space="preserve"> de RTVE</w:t>
      </w:r>
      <w:r w:rsidR="27D7D063" w:rsidRPr="00B94699">
        <w:t xml:space="preserve"> </w:t>
      </w:r>
      <w:r w:rsidR="0C0DA8D6" w:rsidRPr="00B94699">
        <w:fldChar w:fldCharType="begin"/>
      </w:r>
      <w:r w:rsidR="0C0DA8D6" w:rsidRPr="00B94699">
        <w:instrText xml:space="preserve"> ADDIN ZOTERO_ITEM CSL_CITATION {"citationID":"WzjDomv4","properties":{"formattedCitation":"(D\\uc0\\u237{}az Arias, 2012, p. 9)","plainCitation":"(Díaz Arias, 2012, p. 9)","noteIndex":0},"citationItems":[{"id":82,"uris":["http://zotero.org/users/9738381/items/J2K37XLD"],"itemData":{"id":82,"type":"book","edition":"1ª","event-place":"Madrid","ISBN":"978-84-940289-4-6","publisher":"Icono 14 editorial","publisher-place":"Madrid","title":"Contenido jurídico del servicio público de la radiotelevisión en España. Las obligaciones de los operadores públicos y privados","author":[{"family":"Díaz Arias","given":"Rafael"}],"issued":{"date-parts":[["2012"]]}},"locator":"9","label":"page"}],"schema":"https://github.com/citation-style-language/schema/raw/master/csl-citation.json"} </w:instrText>
      </w:r>
      <w:r w:rsidR="0C0DA8D6" w:rsidRPr="00B94699">
        <w:fldChar w:fldCharType="separate"/>
      </w:r>
      <w:r w:rsidR="1437F9C0" w:rsidRPr="00B94699">
        <w:rPr>
          <w:rFonts w:cs="Times New Roman"/>
        </w:rPr>
        <w:t>(Díaz, 2012, p. 9)</w:t>
      </w:r>
      <w:r w:rsidR="0C0DA8D6" w:rsidRPr="00B94699">
        <w:fldChar w:fldCharType="end"/>
      </w:r>
      <w:r w:rsidR="75D4D89B" w:rsidRPr="00B94699">
        <w:t xml:space="preserve"> </w:t>
      </w:r>
      <w:r w:rsidR="27D7D063" w:rsidRPr="00B94699">
        <w:t xml:space="preserve">y llevaron a un adelgazamiento de los ingresos publicitarios </w:t>
      </w:r>
      <w:r w:rsidR="0C0DA8D6" w:rsidRPr="00B94699">
        <w:fldChar w:fldCharType="begin"/>
      </w:r>
      <w:r w:rsidR="0C0DA8D6" w:rsidRPr="00B94699">
        <w:instrText xml:space="preserve"> ADDIN ZOTERO_ITEM CSL_CITATION {"citationID":"2ckcO9fe","properties":{"formattedCitation":"(Spain AVSHub, 2024, p. 35)","plainCitation":"(Spain AVSHub, 2024, p. 35)","noteIndex":0},"citationItems":[{"id":1438,"uris":["http://zotero.org/users/9738381/items/524GGIFW"],"itemData":{"id":1438,"type":"report","language":"es","publisher":"Ministerio para la transformación digital y de la función pública","title":"2º Informe sobre el sector audiovisual del Spain Audiovisual Hub","URL":"https://spainaudiovisualhub.mineco.gob.es/es/actualidad/2--informe-sobre-el-sector-audiovisual-2023-de-spain-audiovisual","author":[{"family":"Spain AVSHub","given":""}],"issued":{"date-parts":[["2024"]]}},"locator":"35","label":"page"}],"schema":"https://github.com/citation-style-language/schema/raw/master/csl-citation.json"} </w:instrText>
      </w:r>
      <w:r w:rsidR="0C0DA8D6" w:rsidRPr="00B94699">
        <w:fldChar w:fldCharType="separate"/>
      </w:r>
      <w:r w:rsidR="1437F9C0" w:rsidRPr="00B94699">
        <w:t>(Spain AVSHub, 2024, p. 35)</w:t>
      </w:r>
      <w:r w:rsidR="0C0DA8D6" w:rsidRPr="00B94699">
        <w:fldChar w:fldCharType="end"/>
      </w:r>
      <w:r w:rsidR="27D7D063" w:rsidRPr="00B94699">
        <w:t>, hasta su total desaparición con la</w:t>
      </w:r>
      <w:r w:rsidR="00DC28E5" w:rsidRPr="00B94699">
        <w:t xml:space="preserve"> </w:t>
      </w:r>
      <w:r w:rsidR="00DC28E5" w:rsidRPr="00B94699">
        <w:fldChar w:fldCharType="begin"/>
      </w:r>
      <w:r w:rsidR="00E72010" w:rsidRPr="00B94699">
        <w:instrText xml:space="preserve"> ADDIN ZOTERO_ITEM CSL_CITATION {"citationID":"GxgOn8oB","properties":{"formattedCitation":"(Ley 8/2009, de 28 de agosto, de financiaci\\uc0\\u243{}n de la Corporaci\\uc0\\u243{}n de Radio y Televisi\\uc0\\u243{}n Espa\\uc0\\u241{}ola. Bolet\\uc0\\u237{}n oficial del Estado, n\\uc0\\u250{}m. 210, de 31/08/2009, 2009)","plainCitation":"(Ley 8/2009, de 28 de agosto, de financiación de la Corporación de Radio y Televisión Española. Boletín oficial del Estado, núm. 210, de 31/08/2009, 2009)","dontUpdate":true,"noteIndex":0},"citationItems":[{"id":1551,"uris":["http://zotero.org/users/9738381/items/HKR8D97T"],"itemData":{"id":1551,"type":"legislation","title":"Ley 8/2009, de 28 de agosto, de financiación de la Corporación de Radio y Televisión Española. Boletín oficial del Estado, núm. 210, de 31/08/2009","URL":"https://www.boe.es/buscar/act.php?id=BOE-A-2009-13988","issued":{"date-parts":[["2009",9,1]]}}}],"schema":"https://github.com/citation-style-language/schema/raw/master/csl-citation.json"} </w:instrText>
      </w:r>
      <w:r w:rsidR="00DC28E5" w:rsidRPr="00B94699">
        <w:fldChar w:fldCharType="separate"/>
      </w:r>
      <w:r w:rsidR="00DB2F25" w:rsidRPr="00B94699">
        <w:rPr>
          <w:rFonts w:cs="Times New Roman"/>
          <w:szCs w:val="24"/>
          <w:lang w:val="es-ES_tradnl"/>
        </w:rPr>
        <w:t>Ley 8/2009, de 28 de agosto, de financiación de la Corporación de Radio y Televisión Española</w:t>
      </w:r>
      <w:r w:rsidR="00DC28E5" w:rsidRPr="00B94699">
        <w:fldChar w:fldCharType="end"/>
      </w:r>
      <w:r w:rsidR="6CE11A96" w:rsidRPr="00B94699">
        <w:t xml:space="preserve"> </w:t>
      </w:r>
    </w:p>
    <w:p w14:paraId="2342D483" w14:textId="1A7D784F" w:rsidR="00B07EE8" w:rsidRPr="00B94699" w:rsidRDefault="00B07EE8" w:rsidP="00A2409B">
      <w:pPr>
        <w:pStyle w:val="Corpo"/>
      </w:pPr>
    </w:p>
    <w:p w14:paraId="39C9AE88" w14:textId="1F2D7F7A" w:rsidR="00B07EE8" w:rsidRPr="00B94699" w:rsidRDefault="27D7D063" w:rsidP="00A2409B">
      <w:pPr>
        <w:pStyle w:val="Corpo"/>
        <w:rPr>
          <w:sz w:val="18"/>
          <w:szCs w:val="18"/>
        </w:rPr>
      </w:pPr>
      <w:r w:rsidRPr="00B94699">
        <w:t xml:space="preserve">En 2007, con el sector inmerso ya en un contexto de cambios </w:t>
      </w:r>
      <w:r w:rsidR="1827D923" w:rsidRPr="00B94699">
        <w:t>decisivo</w:t>
      </w:r>
      <w:r w:rsidRPr="00B94699">
        <w:t>s, como la convergencia digital y el auge de plataformas web, nace</w:t>
      </w:r>
      <w:r w:rsidR="5BB39340" w:rsidRPr="00B94699">
        <w:t>n</w:t>
      </w:r>
      <w:r w:rsidRPr="00B94699">
        <w:t xml:space="preserve"> RTVE.es y el servicio “a la carta”</w:t>
      </w:r>
      <w:r w:rsidR="432DFE8B" w:rsidRPr="00B94699">
        <w:t>,</w:t>
      </w:r>
      <w:r w:rsidRPr="00B94699">
        <w:t xml:space="preserve"> que apenas un par de años </w:t>
      </w:r>
      <w:r w:rsidR="2386D9E6" w:rsidRPr="00B94699">
        <w:t>después</w:t>
      </w:r>
      <w:r w:rsidRPr="00B94699">
        <w:t xml:space="preserve"> se convertirá</w:t>
      </w:r>
      <w:r w:rsidR="1D6496EE" w:rsidRPr="00B94699">
        <w:t>n</w:t>
      </w:r>
      <w:r w:rsidRPr="00B94699">
        <w:t xml:space="preserve"> en la actual </w:t>
      </w:r>
      <w:r w:rsidR="7DC71509" w:rsidRPr="00B94699">
        <w:t xml:space="preserve">RTVE </w:t>
      </w:r>
      <w:r w:rsidRPr="00B94699">
        <w:t>P</w:t>
      </w:r>
      <w:r w:rsidR="4678FD65" w:rsidRPr="00B94699">
        <w:t>lay</w:t>
      </w:r>
      <w:r w:rsidRPr="00B94699">
        <w:t xml:space="preserve"> </w:t>
      </w:r>
      <w:r w:rsidR="0C0DA8D6" w:rsidRPr="00B94699">
        <w:fldChar w:fldCharType="begin"/>
      </w:r>
      <w:r w:rsidR="0C0DA8D6" w:rsidRPr="00B94699">
        <w:instrText xml:space="preserve"> ADDIN ZOTERO_ITEM CSL_CITATION {"citationID":"uCuONZWQ","properties":{"formattedCitation":"(Corporaci\\uc0\\u243{}n RTVE, 2023)","plainCitation":"(Corporación RTVE, 2023)","noteIndex":0},"citationItems":[{"id":1436,"uris":["http://zotero.org/users/9738381/items/AW3Y9MWA"],"itemData":{"id":1436,"type":"webpage","abstract":"RTVE Digital","container-title":"RTVE.es","language":"es","note":"section: RTVE","title":"RTVE Digital","URL":"https://www.rtve.es/rtve/20230715/areas-actividad-rtvees/942160.shtml","author":[{"family":"Corporación RTVE","given":""}],"accessed":{"date-parts":[["2025",5,3]]},"issued":{"date-parts":[["2023",7,15]]}}}],"schema":"https://github.com/citation-style-language/schema/raw/master/csl-citation.json"} </w:instrText>
      </w:r>
      <w:r w:rsidR="0C0DA8D6" w:rsidRPr="00B94699">
        <w:fldChar w:fldCharType="separate"/>
      </w:r>
      <w:r w:rsidR="44E5AC02" w:rsidRPr="00B94699">
        <w:rPr>
          <w:rFonts w:cs="Times New Roman"/>
        </w:rPr>
        <w:t>(Corporación RTVE, 2023)</w:t>
      </w:r>
      <w:r w:rsidR="0C0DA8D6" w:rsidRPr="00B94699">
        <w:fldChar w:fldCharType="end"/>
      </w:r>
      <w:r w:rsidR="4E30A240" w:rsidRPr="00B94699">
        <w:t>.</w:t>
      </w:r>
      <w:r w:rsidR="7FEA5EF8" w:rsidRPr="00B94699">
        <w:t xml:space="preserve"> De esta forma, </w:t>
      </w:r>
      <w:r w:rsidR="60E5B98E" w:rsidRPr="00B94699">
        <w:t>la corporación estatal</w:t>
      </w:r>
      <w:r w:rsidR="7FEA5EF8" w:rsidRPr="00B94699">
        <w:t xml:space="preserve"> buscaba trasladar al ecosistema digital el servicio público y, a la vez, mantener su influencia social, la presencia en el entorno de los cibermedios y acercarse al modelo preferido por las generaciones jóvenes</w:t>
      </w:r>
      <w:r w:rsidR="00053C6F" w:rsidRPr="00B94699">
        <w:t xml:space="preserve"> </w:t>
      </w:r>
      <w:r w:rsidR="00053C6F" w:rsidRPr="00B94699">
        <w:fldChar w:fldCharType="begin"/>
      </w:r>
      <w:r w:rsidR="000C7376" w:rsidRPr="00B94699">
        <w:instrText xml:space="preserve"> ADDIN ZOTERO_ITEM CSL_CITATION {"citationID":"7XKnZF0r","properties":{"formattedCitation":"(Arjona Mart\\uc0\\u237{}n, 2021, p. 50; D\\uc0\\u8217{}Arma et al., 2021, p. 685)","plainCitation":"(Arjona Martín, 2021, p. 50; D’Arma et al., 2021, p. 685)","noteIndex":0},"citationItems":[{"id":629,"uris":["http://zotero.org/users/9738381/items/T6YG2MKF"],"itemData":{"id":629,"type":"article-journal","abstract":"Introducción. De entre la oferta actual de televisión de pago destaca el impacto de los operadores OTT (servicios audiovisuales en streaming) en la transformación del panorama actual del mercado audiovisual español. Objetivos e Hipótesis. El objetivo general consiste en analizar la situación actual del panorama televisivo en España y compararlo con los datos disponibles acerca de la irrupción de los operadores OTT.  Partimos de la hipótesis que plantea una situación inicial de crecimiento hacia un modelo saturado, pero de gran alcance, lo que permite fragmentar las audiencias aún más pero que pone en discusión el modelo lineal televisivo y plantea serias cuestiones acerca de la viabilidad de su modelo de negocio. Método. Se llevó a cabo una revisión exhaustiva de la información publicada por fuentes secundarias, bien periódicas o no, de ámbito nacional, así como de prensa especializada. Resultados. Se confirma el descenso del consumo de televisión lineal en beneficio de la IPTV y los OTTs. En España los ingresos de la televisión de pago se equiparan a los de la televisión en abierto, confirmando el cambio de modelo hacia un sistema de televisión basado en el vídeo bajo demanda y los dispositivos móviles. El mercado de los OTT es cada vez más diverso, pero se encuentra muy concentrado en sólo dos operadores, Netflix y HBO España. Conclusiones. Se confirma la hipótesis al encontrar un panorama audiovisual saturado que supone un beneficio para los espectadores en tanto al incremento de la calidad de las producciones, especialmente las relacionadas con la ficción, pero que conlleva también un problema de visibilidad de los contenidos y un problema de agotamiento para los espectadores.","container-title":"Revista Latina","DOI":"10.4185/RLCS-2021-1496","ISSN":"1138-5820","issue":"79","journalAbbreviation":"RLCS","page":"35-52","source":"DOI.org (Crossref)","title":"Convergencia de medios. Plataformas audiovisuales por Internet (Over-The-Top) y su impacto en el mercado audiovisual en España","author":[{"family":"Arjona Martín","given":"José Borja"}],"issued":{"date-parts":[["2021",3,26]]}},"locator":"50","label":"page"},{"id":1466,"uris":["http://zotero.org/users/9738381/items/J36AG4GA"],"itemData":{"id":1466,"type":"article-journal","abstract":"Netflix and other transnational online video streaming services are disrupting long-established arrangements in national television systems around the world. In this paper we analyse how public service media (PSM) organisations (key purveyors of societal goals in broadcasting) are responding to the fast-growing popularity of these new services. Drawing on Philip Napoli’s framework for analysing strategic responses by established media to threats of competitive displacement by new media, we find that the three PSM organisations in our study exhibit commonalities. Their responses have tended to follow a particular evolution starting with different levels of complacency and resistance before settling into more coherent strategies revolving around efforts to differentiate PSM offerings, while also diversifying into activities, primarily across new platforms, that mimic SVoD approaches and probe production collaborations. Beyond these similarities, however, we also find that a range of contextual factors (including path-dependency, the role and status of PSM in each country, the degree of additional government support, cultural factors and market size) help explain nuances in strategic responses between our three cases.","container-title":"Media, Culture &amp; Society","DOI":"10.1177/0163443720972909","ISSN":"0163-4437, 1460-3675","issue":"4","journalAbbreviation":"Media, Culture &amp; Society","language":"en","page":"682-700","source":"DOI.org (Crossref)","title":"Public service media in the age of SVoDs: A comparative study of PSM strategic responses in Flanders, Italy and the UK","title-short":"Public service media in the age of SVoDs","volume":"43","author":[{"family":"D’Arma","given":"Alessandro"},{"family":"Raats","given":"Tim"},{"family":"Steemers","given":"Jeanette"}],"issued":{"date-parts":[["2021",5]]}},"locator":"685","label":"page"}],"schema":"https://github.com/citation-style-language/schema/raw/master/csl-citation.json"} </w:instrText>
      </w:r>
      <w:r w:rsidR="00053C6F" w:rsidRPr="00B94699">
        <w:fldChar w:fldCharType="separate"/>
      </w:r>
      <w:r w:rsidR="000C7376" w:rsidRPr="00B94699">
        <w:rPr>
          <w:rFonts w:cs="Times New Roman"/>
          <w:color w:val="000000"/>
          <w:szCs w:val="24"/>
          <w:lang w:val="es-ES_tradnl"/>
        </w:rPr>
        <w:t xml:space="preserve">(Arjona, 2021, p. 50; D’Arma </w:t>
      </w:r>
      <w:r w:rsidR="000C7376" w:rsidRPr="00C75B47">
        <w:rPr>
          <w:rFonts w:cs="Times New Roman"/>
          <w:i/>
          <w:iCs/>
          <w:color w:val="000000"/>
          <w:szCs w:val="24"/>
          <w:lang w:val="es-ES_tradnl"/>
        </w:rPr>
        <w:t>et al.</w:t>
      </w:r>
      <w:r w:rsidR="000C7376" w:rsidRPr="00B94699">
        <w:rPr>
          <w:rFonts w:cs="Times New Roman"/>
          <w:color w:val="000000"/>
          <w:szCs w:val="24"/>
          <w:lang w:val="es-ES_tradnl"/>
        </w:rPr>
        <w:t>, 2021, p. 685)</w:t>
      </w:r>
      <w:r w:rsidR="00053C6F" w:rsidRPr="00B94699">
        <w:fldChar w:fldCharType="end"/>
      </w:r>
      <w:r w:rsidR="7FEA5EF8" w:rsidRPr="00B94699">
        <w:t xml:space="preserve">, para las que se diseñó un canal específico: </w:t>
      </w:r>
      <w:proofErr w:type="spellStart"/>
      <w:r w:rsidR="7FEA5EF8" w:rsidRPr="00B94699">
        <w:t>PlayZ</w:t>
      </w:r>
      <w:proofErr w:type="spellEnd"/>
      <w:r w:rsidR="7FEA5EF8" w:rsidRPr="00B94699">
        <w:t>.</w:t>
      </w:r>
      <w:r w:rsidR="056EBAA8" w:rsidRPr="00B94699">
        <w:t xml:space="preserve"> </w:t>
      </w:r>
    </w:p>
    <w:p w14:paraId="0E75A4AA" w14:textId="77777777" w:rsidR="00B07EE8" w:rsidRPr="00B94699" w:rsidRDefault="00B07EE8" w:rsidP="42F1A861">
      <w:pPr>
        <w:widowControl/>
        <w:pBdr>
          <w:top w:val="nil"/>
          <w:left w:val="nil"/>
          <w:bottom w:val="nil"/>
          <w:right w:val="nil"/>
          <w:between w:val="nil"/>
        </w:pBdr>
        <w:spacing w:after="80" w:line="259" w:lineRule="auto"/>
        <w:ind w:left="426" w:right="370"/>
        <w:jc w:val="both"/>
        <w:rPr>
          <w:sz w:val="20"/>
          <w:szCs w:val="20"/>
        </w:rPr>
      </w:pPr>
    </w:p>
    <w:p w14:paraId="51390091" w14:textId="479AD8B0" w:rsidR="460E1689" w:rsidRPr="00B94699" w:rsidRDefault="6ADB8134" w:rsidP="00A2409B">
      <w:pPr>
        <w:pStyle w:val="Corpo"/>
      </w:pPr>
      <w:r w:rsidRPr="00B94699">
        <w:t>El</w:t>
      </w:r>
      <w:r w:rsidR="1D8DD3B8" w:rsidRPr="00B94699">
        <w:t xml:space="preserve"> nuevo escenario audiovisual global</w:t>
      </w:r>
      <w:r w:rsidR="78879292" w:rsidRPr="00B94699">
        <w:t xml:space="preserve">, </w:t>
      </w:r>
      <w:r w:rsidR="1D8DD3B8" w:rsidRPr="00B94699">
        <w:t>en el que la transnacionalización es norma y las grandes corporaciones se hacen hegemónicas,</w:t>
      </w:r>
      <w:r w:rsidR="4AFFF3A8" w:rsidRPr="00B94699">
        <w:t xml:space="preserve"> ha puesto</w:t>
      </w:r>
      <w:r w:rsidR="1D8DD3B8" w:rsidRPr="00B94699">
        <w:t xml:space="preserve"> de manifiesto las limitaciones de los </w:t>
      </w:r>
      <w:r w:rsidR="5707F1DC" w:rsidRPr="00B94699">
        <w:t>PSM</w:t>
      </w:r>
      <w:r w:rsidR="1D8DD3B8" w:rsidRPr="00B94699">
        <w:t xml:space="preserve"> europeos en cuanto a sus capacidades económicas y, por tanto, de producción, distribución y alcance general </w:t>
      </w:r>
      <w:r w:rsidR="7E47B96A" w:rsidRPr="00B94699">
        <w:fldChar w:fldCharType="begin"/>
      </w:r>
      <w:r w:rsidR="7E47B96A" w:rsidRPr="00B94699">
        <w:instrText xml:space="preserve"> ADDIN ZOTERO_ITEM CSL_CITATION {"citationID":"OUwqQfuV","properties":{"formattedCitation":"(Dragomir et al., 2024)","plainCitation":"(Dragomir et al., 2024)","noteIndex":0},"citationItems":[{"id":1464,"uris":["http://zotero.org/users/9738381/items/HVBIZWST"],"itemData":{"id":1464,"type":"article-journal","abstract":"Conceived as institutions funded by the public purse and intended to exist devoid of political influence, the mandate of public service media (PSM) entities is to disseminate reliable news content and high-quality audiovisual productions to all demographic segments, inclusive of marginalized communities and audiences that are typically under-served. Over the previous ten years, the rise in prominence of global platforms in national media systems has precipitated many changes in the media sector, including unique challenges for PSM institutions guided by specific public service values. Using a holistic conceptual framework for assessing the implementation of these values, this article analyzes the impact of platformization on Europe’s PSM and discusses how the Union’s policy approaches affect related challenges to PSM. The analysis indicates that while the European Union (EU) has accorded a high priority to PSM within its media policy framework, the role that Brussels plays in protecting the independence and efficacy of PSM has been circumscribed, given that the onus of regulating PSM entities rests with national governments. This has engendered contrasting experiences wherein certain PSM outlets enjoy political independence and command significant public trust while others function as state-controlled propaganda vehicles, advancing the objectives and interests of governing bodies. The EU has addressed global platform power in recent attempts to safeguard its digital future, including the Digital Services Act (DSA), Digital Markets Act (DMA), and the European Media Freedom Act (EMFA). However, these acts do not adequately address PSM’s two central and often interconnected problems: funding challenges and political pressures.","container-title":"Journalism and Media","DOI":"10.3390/journalmedia5030087","ISSN":"2673-5172","issue":"3","journalAbbreviation":"Journalism and Media","language":"en","license":"https://creativecommons.org/licenses/by/4.0/","page":"1378-1394","source":"DOI.org (Crossref)","title":"Public Service Media and Platformization: What Role Does EU Regulation Play?","title-short":"Public Service Media and Platformization","volume":"5","author":[{"family":"Dragomir","given":"Marius"},{"family":"Rodríguez Castro","given":"Marta"},{"family":"Aslama Horowitz","given":"Minna"}],"issued":{"date-parts":[["2024",9,21]]}}}],"schema":"https://github.com/citation-style-language/schema/raw/master/csl-citation.json"} </w:instrText>
      </w:r>
      <w:r w:rsidR="7E47B96A" w:rsidRPr="00B94699">
        <w:fldChar w:fldCharType="separate"/>
      </w:r>
      <w:r w:rsidR="1D8DD3B8" w:rsidRPr="00B94699">
        <w:t xml:space="preserve">(Dragomir </w:t>
      </w:r>
      <w:r w:rsidR="1D8DD3B8" w:rsidRPr="00C75B47">
        <w:rPr>
          <w:i/>
          <w:iCs/>
        </w:rPr>
        <w:t>et al.</w:t>
      </w:r>
      <w:r w:rsidR="1D8DD3B8" w:rsidRPr="00B94699">
        <w:t>, 2024)</w:t>
      </w:r>
      <w:r w:rsidR="7E47B96A" w:rsidRPr="00B94699">
        <w:fldChar w:fldCharType="end"/>
      </w:r>
      <w:r w:rsidR="1D8DD3B8" w:rsidRPr="00B94699">
        <w:t>.</w:t>
      </w:r>
      <w:r w:rsidR="05577B24" w:rsidRPr="00B94699">
        <w:t xml:space="preserve"> </w:t>
      </w:r>
      <w:r w:rsidR="29DCF58B" w:rsidRPr="00B94699">
        <w:t>RTVE ha seguido</w:t>
      </w:r>
      <w:r w:rsidR="211A7309" w:rsidRPr="00B94699">
        <w:t xml:space="preserve">, </w:t>
      </w:r>
      <w:r w:rsidR="7035183C" w:rsidRPr="00B94699">
        <w:t xml:space="preserve">así, </w:t>
      </w:r>
      <w:r w:rsidR="29DCF58B" w:rsidRPr="00B94699">
        <w:t xml:space="preserve">la tendencia impulsada por las plataformas transnacionales, que no solo </w:t>
      </w:r>
      <w:r w:rsidR="3CE904E9" w:rsidRPr="00B94699">
        <w:t>han cam</w:t>
      </w:r>
      <w:r w:rsidR="29DCF58B" w:rsidRPr="00B94699">
        <w:t>bia</w:t>
      </w:r>
      <w:r w:rsidR="26BD4469" w:rsidRPr="00B94699">
        <w:t>do</w:t>
      </w:r>
      <w:r w:rsidR="29DCF58B" w:rsidRPr="00B94699">
        <w:t xml:space="preserve"> los modelos de producción, distribución y consumo, sino que también construyen una nueva televisión centrada casi exclusivamente en el entretenimiento </w:t>
      </w:r>
      <w:r w:rsidR="7E47B96A" w:rsidRPr="00B94699">
        <w:fldChar w:fldCharType="begin"/>
      </w:r>
      <w:r w:rsidR="7E47B96A" w:rsidRPr="00B94699">
        <w:instrText xml:space="preserve"> ADDIN ZOTERO_ITEM CSL_CITATION {"citationID":"3RFNc4Je","properties":{"formattedCitation":"(Ene et al., 2025, p. 34)","plainCitation":"(Ene et al., 2025, p. 34)","noteIndex":0},"citationItems":[{"id":1457,"uris":["http://zotero.org/users/9738381/items/6QMZFTCH"],"itemData":{"id":1457,"type":"report","event-place":"Strasbourg","publisher":"Observatorio Audiovisual de Europa - Consejo de Europa","publisher-place":"Strasbourg","title":"Key Trends 2025 - Television, cinema, video and on-demand audiovisual services. The pan-european picture","URL":"https://rm.coe.int/key-trends-2025-en/1680b4e91d","author":[{"family":"Ene","given":"Laura"},{"family":"Fioroni","given":"Manuel"},{"family":"Fontaine","given":"Gilles"},{"family":"Greece","given":"Christian"},{"family":"Kanzler","given":"Martin"},{"family":"Lacourt","given":"Amelie"},{"family":"Munch","given":"Éric"},{"family":"Radel-Cormann","given":"Justine"},{"family":"Schneeberger","given":"Agnes"}],"issued":{"date-parts":[["2025"]]}},"locator":"34","label":"page"}],"schema":"https://github.com/citation-style-language/schema/raw/master/csl-citation.json"} </w:instrText>
      </w:r>
      <w:r w:rsidR="7E47B96A" w:rsidRPr="00B94699">
        <w:fldChar w:fldCharType="separate"/>
      </w:r>
      <w:r w:rsidR="29DCF58B" w:rsidRPr="00B94699">
        <w:t xml:space="preserve">(Ene </w:t>
      </w:r>
      <w:r w:rsidR="29DCF58B" w:rsidRPr="00C75B47">
        <w:rPr>
          <w:i/>
          <w:iCs/>
        </w:rPr>
        <w:t>et al.</w:t>
      </w:r>
      <w:r w:rsidR="29DCF58B" w:rsidRPr="00B94699">
        <w:t>, 2025, p. 34)</w:t>
      </w:r>
      <w:r w:rsidR="7E47B96A" w:rsidRPr="00B94699">
        <w:fldChar w:fldCharType="end"/>
      </w:r>
      <w:r w:rsidR="29DCF58B" w:rsidRPr="00B94699">
        <w:t>.</w:t>
      </w:r>
    </w:p>
    <w:p w14:paraId="31A7C45C" w14:textId="08CF1A3F" w:rsidR="460E1689" w:rsidRPr="00B94699" w:rsidRDefault="460E1689" w:rsidP="434C0177">
      <w:pPr>
        <w:widowControl/>
        <w:spacing w:after="80" w:line="259" w:lineRule="auto"/>
      </w:pPr>
    </w:p>
    <w:p w14:paraId="6C3535FB" w14:textId="77777777" w:rsidR="00C57418" w:rsidRPr="00B94699" w:rsidRDefault="00C57418" w:rsidP="00C57418">
      <w:pPr>
        <w:pStyle w:val="Ttulo1"/>
        <w:widowControl/>
        <w:numPr>
          <w:ilvl w:val="0"/>
          <w:numId w:val="5"/>
        </w:numPr>
        <w:spacing w:after="80"/>
        <w:ind w:left="426" w:firstLine="0"/>
        <w:rPr>
          <w:rFonts w:ascii="Garamond" w:eastAsia="Garamond" w:hAnsi="Garamond" w:cs="Garamond"/>
          <w:b/>
          <w:color w:val="98361E"/>
        </w:rPr>
      </w:pPr>
      <w:r w:rsidRPr="00B94699">
        <w:rPr>
          <w:rFonts w:ascii="Garamond" w:eastAsia="Garamond" w:hAnsi="Garamond" w:cs="Garamond"/>
          <w:b/>
          <w:color w:val="98361E"/>
        </w:rPr>
        <w:t>Metodología</w:t>
      </w:r>
    </w:p>
    <w:p w14:paraId="00000038" w14:textId="77777777" w:rsidR="00DC0353" w:rsidRPr="00B94699" w:rsidRDefault="00DC0353">
      <w:pPr>
        <w:widowControl/>
        <w:pBdr>
          <w:top w:val="nil"/>
          <w:left w:val="nil"/>
          <w:bottom w:val="nil"/>
          <w:right w:val="nil"/>
          <w:between w:val="nil"/>
        </w:pBdr>
        <w:spacing w:after="80"/>
        <w:ind w:left="426" w:right="370"/>
        <w:jc w:val="both"/>
        <w:rPr>
          <w:color w:val="231F20"/>
          <w:sz w:val="20"/>
          <w:szCs w:val="20"/>
        </w:rPr>
      </w:pPr>
    </w:p>
    <w:p w14:paraId="1F9CE0CF" w14:textId="43AB1DE2" w:rsidR="00B07EE8" w:rsidRPr="00B94699" w:rsidRDefault="33C43CC9" w:rsidP="00A2409B">
      <w:pPr>
        <w:pStyle w:val="Corpo"/>
      </w:pPr>
      <w:r w:rsidRPr="00B94699">
        <w:t xml:space="preserve">La investigación se ha desarrollado en varias etapas interconectadas, comenzando con un análisis exhaustivo del marco normativo para identificar las obligaciones específicas que </w:t>
      </w:r>
      <w:r w:rsidRPr="00B94699">
        <w:lastRenderedPageBreak/>
        <w:t>la ley impone a las plataformas de V</w:t>
      </w:r>
      <w:r w:rsidR="535CFB08" w:rsidRPr="00B94699">
        <w:t>O</w:t>
      </w:r>
      <w:r w:rsidRPr="00B94699">
        <w:t xml:space="preserve">D. Posteriormente, se ha adoptado </w:t>
      </w:r>
      <w:r w:rsidR="00B07EE8" w:rsidRPr="00B94699">
        <w:t>un enfoque cuantitativo para examinar el grado de cumplimiento de la Ley 13/2022 en el catálogo de</w:t>
      </w:r>
      <w:r w:rsidR="0078153E" w:rsidRPr="00B94699">
        <w:t xml:space="preserve"> </w:t>
      </w:r>
      <w:r w:rsidR="7B1B0082" w:rsidRPr="00B94699">
        <w:t>RTVE Play</w:t>
      </w:r>
      <w:r w:rsidR="00B07EE8" w:rsidRPr="00B94699">
        <w:t xml:space="preserve">. </w:t>
      </w:r>
    </w:p>
    <w:p w14:paraId="616FEC59" w14:textId="043BF018" w:rsidR="0A37780C" w:rsidRPr="00B94699" w:rsidRDefault="1152DD7F" w:rsidP="00A2409B">
      <w:pPr>
        <w:pStyle w:val="Corpo"/>
      </w:pPr>
      <w:r w:rsidRPr="00B94699">
        <w:t>De este modo</w:t>
      </w:r>
      <w:r w:rsidR="00B07EE8" w:rsidRPr="00B94699">
        <w:t xml:space="preserve">, nos </w:t>
      </w:r>
      <w:r w:rsidR="2598493F" w:rsidRPr="00B94699">
        <w:t>hemos centrado</w:t>
      </w:r>
      <w:r w:rsidR="00B07EE8" w:rsidRPr="00B94699">
        <w:t xml:space="preserve"> </w:t>
      </w:r>
      <w:r w:rsidR="558DE642" w:rsidRPr="00B94699">
        <w:t>en analizar</w:t>
      </w:r>
      <w:r w:rsidR="00B07EE8" w:rsidRPr="00B94699">
        <w:t xml:space="preserve"> su interfaz web y los datos públicamente disponibles. Mediante una revisión sistemática se </w:t>
      </w:r>
      <w:r w:rsidR="78C71889" w:rsidRPr="00B94699">
        <w:t xml:space="preserve">ha contrastado </w:t>
      </w:r>
      <w:r w:rsidR="00B07EE8" w:rsidRPr="00B94699">
        <w:t xml:space="preserve">la información proporcionada por la plataforma con los requisitos </w:t>
      </w:r>
      <w:r w:rsidR="00712AE0" w:rsidRPr="00B94699">
        <w:t>de</w:t>
      </w:r>
      <w:r w:rsidR="00B07EE8" w:rsidRPr="00B94699">
        <w:t xml:space="preserve"> la legislación, lo que </w:t>
      </w:r>
      <w:r w:rsidR="5A19775A" w:rsidRPr="00B94699">
        <w:t>ha permitido</w:t>
      </w:r>
      <w:r w:rsidR="00B07EE8" w:rsidRPr="00B94699">
        <w:t xml:space="preserve"> determinar no solo el nivel de cumplimiento, sino también </w:t>
      </w:r>
      <w:r w:rsidR="704F479E" w:rsidRPr="00B94699">
        <w:t>el grado de transparencia</w:t>
      </w:r>
      <w:r w:rsidR="00B07EE8" w:rsidRPr="00B94699">
        <w:t>.</w:t>
      </w:r>
      <w:r w:rsidR="371EB758" w:rsidRPr="00B94699">
        <w:t xml:space="preserve"> </w:t>
      </w:r>
      <w:r w:rsidR="00B07EE8" w:rsidRPr="00B94699">
        <w:t xml:space="preserve">Para garantizar la fiabilidad de los hallazgos, los resultados obtenidos se </w:t>
      </w:r>
      <w:r w:rsidR="185C957C" w:rsidRPr="00B94699">
        <w:t xml:space="preserve">han cotejado </w:t>
      </w:r>
      <w:r w:rsidR="00B07EE8" w:rsidRPr="00B94699">
        <w:t>con fuentes oficiales y documentos institucionales</w:t>
      </w:r>
      <w:r w:rsidR="2E8C0CA2" w:rsidRPr="00B94699">
        <w:t xml:space="preserve">, lo que ha permitido </w:t>
      </w:r>
      <w:r w:rsidR="00B07EE8" w:rsidRPr="00B94699">
        <w:t>verificar la exactitud de la información recopilada y asegurar que el análisis reflejara la realidad del servicio.</w:t>
      </w:r>
    </w:p>
    <w:p w14:paraId="258400C9" w14:textId="54815CCF" w:rsidR="00B07EE8" w:rsidRPr="00B94699" w:rsidRDefault="44F011AD" w:rsidP="00A2409B">
      <w:pPr>
        <w:pStyle w:val="Corpo"/>
      </w:pPr>
      <w:r w:rsidRPr="00B94699">
        <w:t>Así, e</w:t>
      </w:r>
      <w:r w:rsidR="59A03CDB" w:rsidRPr="00B94699">
        <w:t xml:space="preserve">l proceso de investigación se </w:t>
      </w:r>
      <w:r w:rsidR="5AA939D7" w:rsidRPr="00B94699">
        <w:t xml:space="preserve">ha dividido </w:t>
      </w:r>
      <w:r w:rsidR="59A03CDB" w:rsidRPr="00B94699">
        <w:t xml:space="preserve">en </w:t>
      </w:r>
      <w:r w:rsidR="4942E79B" w:rsidRPr="00B94699">
        <w:t>tres</w:t>
      </w:r>
      <w:r w:rsidR="77A97077" w:rsidRPr="00B94699">
        <w:t xml:space="preserve"> </w:t>
      </w:r>
      <w:r w:rsidR="59A03CDB" w:rsidRPr="00B94699">
        <w:t xml:space="preserve">fases: primero, se </w:t>
      </w:r>
      <w:r w:rsidR="6DD6B106" w:rsidRPr="00B94699">
        <w:t xml:space="preserve">han analizado </w:t>
      </w:r>
      <w:r w:rsidR="59A03CDB" w:rsidRPr="00B94699">
        <w:t>los artículos referidos a las plataformas de V</w:t>
      </w:r>
      <w:r w:rsidR="10A07ED9" w:rsidRPr="00B94699">
        <w:t>O</w:t>
      </w:r>
      <w:r w:rsidR="59A03CDB" w:rsidRPr="00B94699">
        <w:t xml:space="preserve">D </w:t>
      </w:r>
      <w:r w:rsidR="2D82D963" w:rsidRPr="00B94699">
        <w:t xml:space="preserve">y RTVE </w:t>
      </w:r>
      <w:r w:rsidR="59A03CDB" w:rsidRPr="00B94699">
        <w:t>y las condiciones que establecían para su prestación del servicio en la Ley 13/2022</w:t>
      </w:r>
      <w:r w:rsidR="29C45570" w:rsidRPr="00B94699">
        <w:t>, en particular las obligaciones de emisión en materia de lenguas oficiales minorizadas, accesibilidad y protección del menor</w:t>
      </w:r>
      <w:r w:rsidR="70FC1BD7" w:rsidRPr="00B94699">
        <w:t>.</w:t>
      </w:r>
      <w:r w:rsidR="29C45570" w:rsidRPr="00B94699">
        <w:t xml:space="preserve"> También se ha consultado la no</w:t>
      </w:r>
      <w:r w:rsidR="3DC525DC" w:rsidRPr="00B94699">
        <w:t>rmativa específica de RTVE en lo tocante a estos aspectos</w:t>
      </w:r>
      <w:r w:rsidR="59A03CDB" w:rsidRPr="00B94699">
        <w:t xml:space="preserve">. En segundo lugar, se </w:t>
      </w:r>
      <w:r w:rsidR="0888503C" w:rsidRPr="00B94699">
        <w:t>ha procedido</w:t>
      </w:r>
      <w:r w:rsidR="59A03CDB" w:rsidRPr="00B94699">
        <w:t xml:space="preserve"> al análisis de la interfaz de usuario</w:t>
      </w:r>
      <w:r w:rsidR="493152A7" w:rsidRPr="00B94699">
        <w:t xml:space="preserve"> </w:t>
      </w:r>
      <w:r w:rsidR="48225245" w:rsidRPr="00B94699">
        <w:t xml:space="preserve">y los contenidos en catálogo </w:t>
      </w:r>
      <w:r w:rsidR="493152A7" w:rsidRPr="00B94699">
        <w:t>de RTVE Play</w:t>
      </w:r>
      <w:r w:rsidR="59A03CDB" w:rsidRPr="00B94699">
        <w:t xml:space="preserve"> mediante una lista de verificación y fichas de análisis con los datos disponibles para el público. </w:t>
      </w:r>
      <w:r w:rsidR="7B7BC1D5" w:rsidRPr="00B94699">
        <w:t>E</w:t>
      </w:r>
      <w:r w:rsidR="59A03CDB" w:rsidRPr="00B94699">
        <w:t>ste proceso</w:t>
      </w:r>
      <w:r w:rsidR="7F0A35A1" w:rsidRPr="00B94699">
        <w:t>, realizado inicialmente en los meses de abril y mayo de 2024 y actualizado en diciembre de 2025,</w:t>
      </w:r>
      <w:r w:rsidR="59A03CDB" w:rsidRPr="00B94699">
        <w:t xml:space="preserve"> </w:t>
      </w:r>
      <w:r w:rsidR="3EF9AAEA" w:rsidRPr="00B94699">
        <w:t>ha proporcionado</w:t>
      </w:r>
      <w:r w:rsidR="59A03CDB" w:rsidRPr="00B94699">
        <w:t xml:space="preserve"> las referencias necesarias sobre el grado de transparencia de la plataforma y, por tanto, </w:t>
      </w:r>
      <w:r w:rsidR="1BC847B9" w:rsidRPr="00B94699">
        <w:t xml:space="preserve">ha permitido </w:t>
      </w:r>
      <w:r w:rsidR="59A03CDB" w:rsidRPr="00B94699">
        <w:t>valorar las posibilidades de fiscalización de la ciudadanía sobre el cumplimiento de</w:t>
      </w:r>
      <w:r w:rsidR="3747FFCE" w:rsidRPr="00B94699">
        <w:t xml:space="preserve"> las obligaciones legalmente previstas</w:t>
      </w:r>
      <w:r w:rsidR="59A03CDB" w:rsidRPr="00B94699">
        <w:t xml:space="preserve">. En tercer lugar, se </w:t>
      </w:r>
      <w:r w:rsidR="55CA0571" w:rsidRPr="00B94699">
        <w:t xml:space="preserve">han contrastado </w:t>
      </w:r>
      <w:r w:rsidR="59A03CDB" w:rsidRPr="00B94699">
        <w:t xml:space="preserve">los </w:t>
      </w:r>
      <w:r w:rsidR="00745CE9" w:rsidRPr="00B94699">
        <w:t>resultado</w:t>
      </w:r>
      <w:r w:rsidR="59A03CDB" w:rsidRPr="00B94699">
        <w:t>s con una búsqueda de datos oficiales</w:t>
      </w:r>
      <w:r w:rsidR="30344BA9" w:rsidRPr="00B94699">
        <w:t>, tanto mediante consulta directa al ente público como a través de</w:t>
      </w:r>
      <w:r w:rsidR="47424128" w:rsidRPr="00B94699">
        <w:t>l cotejo</w:t>
      </w:r>
      <w:r w:rsidR="30344BA9" w:rsidRPr="00B94699">
        <w:t xml:space="preserve"> de la memoria de servicio público de RTVE correspondiente al año 2024</w:t>
      </w:r>
      <w:r w:rsidR="59A03CDB" w:rsidRPr="00B94699">
        <w:t xml:space="preserve">. </w:t>
      </w:r>
    </w:p>
    <w:p w14:paraId="3D457CCB" w14:textId="1002F271" w:rsidR="00B07EE8" w:rsidRPr="00B94699" w:rsidRDefault="00B07EE8" w:rsidP="00A2409B">
      <w:pPr>
        <w:pStyle w:val="Corpo"/>
      </w:pPr>
    </w:p>
    <w:p w14:paraId="7078BB0A" w14:textId="2A969BBD" w:rsidR="00B07EE8" w:rsidRPr="00B94699" w:rsidRDefault="16D7C47F" w:rsidP="00A2409B">
      <w:pPr>
        <w:pStyle w:val="Corpo"/>
      </w:pPr>
      <w:r w:rsidRPr="00B94699">
        <w:t>A</w:t>
      </w:r>
      <w:r w:rsidR="0368133C" w:rsidRPr="00B94699">
        <w:t xml:space="preserve"> modo de discusión, </w:t>
      </w:r>
      <w:r w:rsidR="59A03CDB" w:rsidRPr="00B94699">
        <w:t xml:space="preserve">se </w:t>
      </w:r>
      <w:r w:rsidR="4D2628C0" w:rsidRPr="00B94699">
        <w:t>han analizado</w:t>
      </w:r>
      <w:r w:rsidR="59A03CDB" w:rsidRPr="00B94699">
        <w:t xml:space="preserve"> </w:t>
      </w:r>
      <w:r w:rsidR="47E68C5F" w:rsidRPr="00B94699">
        <w:t xml:space="preserve">de forma combinada </w:t>
      </w:r>
      <w:r w:rsidR="59A03CDB" w:rsidRPr="00B94699">
        <w:t>los resultados obtenidos en las tres fases anteriores</w:t>
      </w:r>
      <w:r w:rsidR="28DAE5A4" w:rsidRPr="00B94699">
        <w:t xml:space="preserve"> relacionando</w:t>
      </w:r>
      <w:r w:rsidR="59A03CDB" w:rsidRPr="00B94699">
        <w:t xml:space="preserve"> </w:t>
      </w:r>
      <w:r w:rsidR="4D5FE41A" w:rsidRPr="00B94699">
        <w:t>las medidas</w:t>
      </w:r>
      <w:r w:rsidR="59A03CDB" w:rsidRPr="00B94699">
        <w:t xml:space="preserve"> establecid</w:t>
      </w:r>
      <w:r w:rsidR="652BDD36" w:rsidRPr="00B94699">
        <w:t>a</w:t>
      </w:r>
      <w:r w:rsidR="59A03CDB" w:rsidRPr="00B94699">
        <w:t xml:space="preserve">s en la ley </w:t>
      </w:r>
      <w:r w:rsidR="7E453555" w:rsidRPr="00B94699">
        <w:t xml:space="preserve">con </w:t>
      </w:r>
      <w:r w:rsidR="59A03CDB" w:rsidRPr="00B94699">
        <w:t xml:space="preserve">los datos </w:t>
      </w:r>
      <w:r w:rsidR="47E0108D" w:rsidRPr="00B94699">
        <w:t xml:space="preserve">recabados </w:t>
      </w:r>
      <w:r w:rsidR="040EE53F" w:rsidRPr="00B94699">
        <w:t>en</w:t>
      </w:r>
      <w:r w:rsidR="59A03CDB" w:rsidRPr="00B94699">
        <w:t xml:space="preserve"> la investigación. </w:t>
      </w:r>
      <w:r w:rsidR="6314ECAD" w:rsidRPr="00B94699">
        <w:t>Finalmente</w:t>
      </w:r>
      <w:r w:rsidR="59A03CDB" w:rsidRPr="00B94699">
        <w:t xml:space="preserve">, se </w:t>
      </w:r>
      <w:r w:rsidR="3F3F4899" w:rsidRPr="00B94699">
        <w:t>ha</w:t>
      </w:r>
      <w:r w:rsidR="59A03CDB" w:rsidRPr="00B94699">
        <w:t xml:space="preserve">n </w:t>
      </w:r>
      <w:r w:rsidR="3F3F4899" w:rsidRPr="00B94699">
        <w:t xml:space="preserve">elaborado </w:t>
      </w:r>
      <w:r w:rsidR="59A03CDB" w:rsidRPr="00B94699">
        <w:t>las conclusiones y las propuestas de mejora en base a la información y al análisis realizado en el estudio.</w:t>
      </w:r>
    </w:p>
    <w:p w14:paraId="181B5DDA" w14:textId="4861C1A8" w:rsidR="3E800763" w:rsidRPr="00B94699" w:rsidRDefault="3E800763" w:rsidP="3E800763">
      <w:pPr>
        <w:widowControl/>
        <w:pBdr>
          <w:top w:val="nil"/>
          <w:left w:val="nil"/>
          <w:bottom w:val="nil"/>
          <w:right w:val="nil"/>
          <w:between w:val="nil"/>
        </w:pBdr>
        <w:spacing w:after="80"/>
        <w:ind w:left="426" w:right="370"/>
        <w:jc w:val="both"/>
        <w:rPr>
          <w:color w:val="231F20"/>
          <w:sz w:val="20"/>
          <w:szCs w:val="20"/>
        </w:rPr>
      </w:pPr>
    </w:p>
    <w:p w14:paraId="00000039" w14:textId="5D3A50BA" w:rsidR="000C7376" w:rsidRPr="00B94699" w:rsidRDefault="00B07EE8" w:rsidP="00A2409B">
      <w:pPr>
        <w:pStyle w:val="Corpo"/>
      </w:pPr>
      <w:r w:rsidRPr="00B94699">
        <w:t xml:space="preserve">Este enfoque metodológico no solo </w:t>
      </w:r>
      <w:r w:rsidR="30408B93" w:rsidRPr="00B94699">
        <w:t xml:space="preserve">ha permitido </w:t>
      </w:r>
      <w:r w:rsidRPr="00B94699">
        <w:t xml:space="preserve">evaluar el estado actual de la plataforma frente a la ley, sino que también </w:t>
      </w:r>
      <w:r w:rsidR="0843B444" w:rsidRPr="00B94699">
        <w:t xml:space="preserve">ha proporcionado </w:t>
      </w:r>
      <w:r w:rsidRPr="00B94699">
        <w:t xml:space="preserve">herramientas para futuros estudios sobre la aplicación de normativas similares en otros contextos de servicio público. </w:t>
      </w:r>
    </w:p>
    <w:p w14:paraId="2137E8BB" w14:textId="16ECFF0D" w:rsidR="000C7376" w:rsidRPr="00B94699" w:rsidRDefault="000C7376">
      <w:pPr>
        <w:rPr>
          <w:color w:val="231F20"/>
          <w:sz w:val="20"/>
          <w:szCs w:val="20"/>
        </w:rPr>
      </w:pPr>
    </w:p>
    <w:p w14:paraId="0F7CAE5B" w14:textId="779001AD" w:rsidR="4C6AF989" w:rsidRPr="00B94699" w:rsidRDefault="07A4C016" w:rsidP="58EEC13F">
      <w:pPr>
        <w:pStyle w:val="Ttulo1"/>
        <w:widowControl/>
        <w:numPr>
          <w:ilvl w:val="0"/>
          <w:numId w:val="5"/>
        </w:numPr>
        <w:spacing w:after="80"/>
        <w:rPr>
          <w:rFonts w:ascii="Garamond" w:eastAsia="Garamond" w:hAnsi="Garamond" w:cs="Garamond"/>
          <w:b/>
          <w:bCs/>
          <w:color w:val="98361E"/>
        </w:rPr>
      </w:pPr>
      <w:r w:rsidRPr="00B94699">
        <w:rPr>
          <w:rFonts w:ascii="Garamond" w:eastAsia="Garamond" w:hAnsi="Garamond" w:cs="Garamond"/>
          <w:b/>
          <w:bCs/>
          <w:color w:val="98361E"/>
        </w:rPr>
        <w:t>Análisis</w:t>
      </w:r>
    </w:p>
    <w:p w14:paraId="35989BBC" w14:textId="134C161A" w:rsidR="33FEDCDA" w:rsidRPr="00B94699" w:rsidRDefault="33FEDCDA" w:rsidP="33FEDCDA">
      <w:pPr>
        <w:pStyle w:val="Ttulo1"/>
        <w:widowControl/>
        <w:spacing w:after="80"/>
        <w:ind w:left="786"/>
        <w:rPr>
          <w:rFonts w:ascii="Garamond" w:eastAsia="Garamond" w:hAnsi="Garamond" w:cs="Garamond"/>
          <w:b/>
          <w:bCs/>
          <w:color w:val="98361E"/>
        </w:rPr>
      </w:pPr>
    </w:p>
    <w:p w14:paraId="4D6DC350" w14:textId="46CA9A64" w:rsidR="4C6AF989" w:rsidRPr="00B94699" w:rsidRDefault="5DD353CD" w:rsidP="33FEDCDA">
      <w:pPr>
        <w:pStyle w:val="Ttulo1"/>
        <w:widowControl/>
        <w:spacing w:after="80"/>
        <w:ind w:left="426"/>
        <w:rPr>
          <w:rFonts w:ascii="Garamond" w:eastAsia="Garamond" w:hAnsi="Garamond" w:cs="Garamond"/>
          <w:i/>
          <w:iCs/>
          <w:color w:val="98361E"/>
        </w:rPr>
      </w:pPr>
      <w:r w:rsidRPr="00B94699">
        <w:rPr>
          <w:rFonts w:ascii="Garamond" w:eastAsia="Garamond" w:hAnsi="Garamond" w:cs="Garamond"/>
          <w:i/>
          <w:iCs/>
          <w:color w:val="98361E"/>
        </w:rPr>
        <w:t>4</w:t>
      </w:r>
      <w:r w:rsidR="379226E3" w:rsidRPr="00B94699">
        <w:rPr>
          <w:rFonts w:ascii="Garamond" w:eastAsia="Garamond" w:hAnsi="Garamond" w:cs="Garamond"/>
          <w:i/>
          <w:iCs/>
          <w:color w:val="98361E"/>
        </w:rPr>
        <w:t>.1.</w:t>
      </w:r>
      <w:r w:rsidR="379226E3" w:rsidRPr="00B94699">
        <w:rPr>
          <w:rFonts w:ascii="Garamond" w:eastAsia="Garamond" w:hAnsi="Garamond" w:cs="Garamond"/>
          <w:i/>
          <w:iCs/>
        </w:rPr>
        <w:t xml:space="preserve"> </w:t>
      </w:r>
      <w:r w:rsidR="379226E3" w:rsidRPr="00B94699">
        <w:rPr>
          <w:rFonts w:ascii="Garamond" w:eastAsia="Garamond" w:hAnsi="Garamond" w:cs="Garamond"/>
          <w:i/>
          <w:iCs/>
          <w:color w:val="98361E"/>
        </w:rPr>
        <w:t>Análisis de la Ley 13/2022</w:t>
      </w:r>
      <w:r w:rsidR="45A1BD69" w:rsidRPr="00B94699">
        <w:rPr>
          <w:rFonts w:ascii="Garamond" w:eastAsia="Garamond" w:hAnsi="Garamond" w:cs="Garamond"/>
          <w:i/>
          <w:iCs/>
          <w:color w:val="98361E"/>
        </w:rPr>
        <w:t xml:space="preserve"> y la normativa de RTVE</w:t>
      </w:r>
    </w:p>
    <w:p w14:paraId="5465AB43" w14:textId="04C00D04" w:rsidR="0A3BFA58" w:rsidRPr="00B94699" w:rsidRDefault="0A3BFA58" w:rsidP="0A3BFA58">
      <w:pPr>
        <w:pStyle w:val="Ttulo1"/>
        <w:spacing w:after="80"/>
        <w:ind w:left="426"/>
        <w:jc w:val="both"/>
        <w:rPr>
          <w:rFonts w:ascii="Garamond" w:eastAsia="Garamond" w:hAnsi="Garamond" w:cs="Garamond"/>
          <w:sz w:val="20"/>
          <w:szCs w:val="20"/>
        </w:rPr>
      </w:pPr>
    </w:p>
    <w:p w14:paraId="44FFD881" w14:textId="23045F20" w:rsidR="019AD21F" w:rsidRPr="00B94699" w:rsidRDefault="7326BD33" w:rsidP="00A2409B">
      <w:pPr>
        <w:pStyle w:val="Corpo"/>
      </w:pPr>
      <w:r w:rsidRPr="00B94699">
        <w:t xml:space="preserve">La primera parte de nuestra investigación </w:t>
      </w:r>
      <w:r w:rsidR="20880425" w:rsidRPr="00B94699">
        <w:t>ha consistido</w:t>
      </w:r>
      <w:r w:rsidRPr="00B94699">
        <w:t xml:space="preserve"> en un análisis documental de diferentes textos normativos: la Ley General 13/2022, de 7 de julio, General de Comunicación Audiovisual</w:t>
      </w:r>
      <w:r w:rsidR="4E387A5A" w:rsidRPr="00B94699">
        <w:t xml:space="preserve"> y la</w:t>
      </w:r>
      <w:r w:rsidR="007E3B00" w:rsidRPr="00B94699">
        <w:t xml:space="preserve"> </w:t>
      </w:r>
      <w:r w:rsidRPr="00B94699">
        <w:fldChar w:fldCharType="begin"/>
      </w:r>
      <w:r w:rsidRPr="00B94699">
        <w:instrText xml:space="preserve"> ADDIN ZOTERO_ITEM CSL_CITATION {"citationID":"6JWSdlIs","properties":{"formattedCitation":"(Ley 17/2006, de 5 de junio, de la radio y la televisi\\uc0\\u243{}n de titularidad estatal. Bolet\\uc0\\u237{}n oficial del Estado, n\\uc0\\u250{}m. 210, de 07/06/2006, 2006)","plainCitation":"(Ley 17/2006, de 5 de junio, de la radio y la televisión de titularidad estatal. Boletín oficial del Estado, núm. 210, de 07/06/2006, 2006)","dontUpdate":true,"noteIndex":0},"citationItems":[{"id":1552,"uris":["http://zotero.org/users/9738381/items/CM7P3W5F"],"itemData":{"id":1552,"type":"legislation","title":"Ley 17/2006, de 5 de junio, de la radio y la televisión de titularidad estatal. Boletín oficial del Estado, núm. 210, de 07/06/2006","URL":"https://www.boe.es/buscar/act.php?id=BOE-A-2006-9958","issued":{"date-parts":[["2006",6,7]]}}}],"schema":"https://github.com/citation-style-language/schema/raw/master/csl-citation.json"} </w:instrText>
      </w:r>
      <w:r w:rsidRPr="00B94699">
        <w:fldChar w:fldCharType="separate"/>
      </w:r>
      <w:r w:rsidR="009C1842" w:rsidRPr="00B94699">
        <w:rPr>
          <w:rFonts w:cs="Times New Roman"/>
        </w:rPr>
        <w:t>Ley 17/2006, de 5 de junio, de la radio y la televisión de titularidad estatal</w:t>
      </w:r>
      <w:r w:rsidRPr="00B94699">
        <w:fldChar w:fldCharType="end"/>
      </w:r>
      <w:r w:rsidR="4E387A5A" w:rsidRPr="00B94699">
        <w:t xml:space="preserve"> </w:t>
      </w:r>
      <w:r w:rsidR="75022754" w:rsidRPr="00B94699">
        <w:t xml:space="preserve">y el </w:t>
      </w:r>
      <w:r w:rsidR="60218F9C" w:rsidRPr="00B94699">
        <w:t>M</w:t>
      </w:r>
      <w:r w:rsidR="75022754" w:rsidRPr="00B94699">
        <w:t>andato-marco dado por</w:t>
      </w:r>
      <w:r w:rsidR="4E387A5A" w:rsidRPr="00B94699">
        <w:t xml:space="preserve"> </w:t>
      </w:r>
      <w:r w:rsidR="75022754" w:rsidRPr="00B94699">
        <w:t>las Cortes a la Corporación RTVE. En el primer caso no</w:t>
      </w:r>
      <w:r w:rsidR="1832E5DA" w:rsidRPr="00B94699">
        <w:t xml:space="preserve">s hemos centrado en las obligaciones de emisión relativas a las </w:t>
      </w:r>
      <w:r w:rsidR="1832E5DA" w:rsidRPr="00B94699">
        <w:lastRenderedPageBreak/>
        <w:t>plataformas V</w:t>
      </w:r>
      <w:r w:rsidR="4D71CEE9" w:rsidRPr="00B94699">
        <w:t>O</w:t>
      </w:r>
      <w:r w:rsidR="1832E5DA" w:rsidRPr="00B94699">
        <w:t xml:space="preserve">D y a RTVE, en tanto medio de servicio público, en lo tocante a diversidad lingüística, </w:t>
      </w:r>
      <w:r w:rsidR="6BD64196" w:rsidRPr="00B94699">
        <w:t>protección de</w:t>
      </w:r>
      <w:r w:rsidR="15FDDD21" w:rsidRPr="00B94699">
        <w:t>l</w:t>
      </w:r>
      <w:r w:rsidR="06E35AB4" w:rsidRPr="00B94699">
        <w:t xml:space="preserve"> menor</w:t>
      </w:r>
      <w:r w:rsidR="6BD64196" w:rsidRPr="00B94699">
        <w:t xml:space="preserve"> </w:t>
      </w:r>
      <w:r w:rsidR="3EC68C22" w:rsidRPr="00B94699">
        <w:t>y accesibilidad. Complementariamente</w:t>
      </w:r>
      <w:r w:rsidR="6BD64196" w:rsidRPr="00B94699">
        <w:t>, hemos anal</w:t>
      </w:r>
      <w:r w:rsidR="21E7AB3B" w:rsidRPr="00B94699">
        <w:t xml:space="preserve">izado en la normativa del ente público aquellos preceptos relativos </w:t>
      </w:r>
      <w:r w:rsidR="4F5304A0" w:rsidRPr="00B94699">
        <w:t>a estos mismos aspectos</w:t>
      </w:r>
      <w:r w:rsidR="4B569C4D" w:rsidRPr="00B94699">
        <w:t>.</w:t>
      </w:r>
    </w:p>
    <w:p w14:paraId="34B09F40" w14:textId="498B0FDD" w:rsidR="53F7C13A" w:rsidRPr="00B94699" w:rsidRDefault="53F7C13A" w:rsidP="09B4AD97">
      <w:pPr>
        <w:spacing w:after="80" w:line="259" w:lineRule="auto"/>
      </w:pPr>
    </w:p>
    <w:p w14:paraId="3B245D2D" w14:textId="6E34A083" w:rsidR="53F7C13A" w:rsidRPr="00B94699" w:rsidRDefault="52402A2F" w:rsidP="7540CA8E">
      <w:pPr>
        <w:pStyle w:val="Ttulo1"/>
        <w:spacing w:after="80" w:line="259" w:lineRule="auto"/>
        <w:ind w:left="720"/>
        <w:jc w:val="both"/>
        <w:rPr>
          <w:rFonts w:ascii="Garamond" w:eastAsia="Garamond" w:hAnsi="Garamond" w:cs="Garamond"/>
          <w:i/>
          <w:iCs/>
          <w:color w:val="98361E"/>
        </w:rPr>
      </w:pPr>
      <w:r w:rsidRPr="00B94699">
        <w:rPr>
          <w:rFonts w:ascii="Garamond" w:eastAsia="Garamond" w:hAnsi="Garamond" w:cs="Garamond"/>
          <w:i/>
          <w:iCs/>
          <w:color w:val="98361E"/>
        </w:rPr>
        <w:t>4.</w:t>
      </w:r>
      <w:r w:rsidR="4C00AE1C" w:rsidRPr="00B94699">
        <w:rPr>
          <w:rFonts w:ascii="Garamond" w:eastAsia="Garamond" w:hAnsi="Garamond" w:cs="Garamond"/>
          <w:i/>
          <w:iCs/>
          <w:color w:val="98361E"/>
        </w:rPr>
        <w:t>1.1</w:t>
      </w:r>
      <w:r w:rsidR="79741B55" w:rsidRPr="00B94699">
        <w:rPr>
          <w:rFonts w:ascii="Garamond" w:eastAsia="Garamond" w:hAnsi="Garamond" w:cs="Garamond"/>
          <w:i/>
          <w:iCs/>
          <w:color w:val="98361E"/>
        </w:rPr>
        <w:t>.</w:t>
      </w:r>
      <w:r w:rsidR="20446B7D" w:rsidRPr="00B94699">
        <w:rPr>
          <w:rFonts w:ascii="Garamond" w:eastAsia="Garamond" w:hAnsi="Garamond" w:cs="Garamond"/>
          <w:i/>
          <w:iCs/>
          <w:color w:val="98361E"/>
        </w:rPr>
        <w:t xml:space="preserve"> Diversidad lingüística</w:t>
      </w:r>
    </w:p>
    <w:p w14:paraId="7E25D3C4" w14:textId="667C95E2" w:rsidR="53F7C13A" w:rsidRPr="00B94699" w:rsidRDefault="53F7C13A" w:rsidP="0A3BFA58">
      <w:pPr>
        <w:pStyle w:val="Ttulo1"/>
        <w:spacing w:after="80"/>
        <w:ind w:left="426"/>
        <w:jc w:val="both"/>
        <w:rPr>
          <w:rFonts w:ascii="Garamond" w:eastAsia="Garamond" w:hAnsi="Garamond" w:cs="Garamond"/>
          <w:b/>
          <w:bCs/>
          <w:sz w:val="20"/>
          <w:szCs w:val="20"/>
        </w:rPr>
      </w:pPr>
    </w:p>
    <w:p w14:paraId="0C7E9B8A" w14:textId="16A41E7A" w:rsidR="53F7C13A" w:rsidRPr="00B94699" w:rsidRDefault="46C53C14" w:rsidP="00A2409B">
      <w:pPr>
        <w:pStyle w:val="Corpo"/>
      </w:pPr>
      <w:r w:rsidRPr="00B94699">
        <w:t>La Ley 13/2022</w:t>
      </w:r>
      <w:r w:rsidR="39E07760" w:rsidRPr="00B94699">
        <w:t xml:space="preserve"> </w:t>
      </w:r>
      <w:r w:rsidR="5F4C2FB4" w:rsidRPr="00B94699">
        <w:t xml:space="preserve">establece </w:t>
      </w:r>
      <w:r w:rsidR="39E07760" w:rsidRPr="00B94699">
        <w:t>en su artículo 8</w:t>
      </w:r>
      <w:r w:rsidR="2EB13248" w:rsidRPr="00B94699">
        <w:t xml:space="preserve">, como </w:t>
      </w:r>
      <w:r w:rsidR="37BEEBA1" w:rsidRPr="00B94699">
        <w:t>principio fundamental</w:t>
      </w:r>
      <w:r w:rsidR="78BC249E" w:rsidRPr="00B94699">
        <w:t xml:space="preserve"> </w:t>
      </w:r>
      <w:r w:rsidR="2EB13248" w:rsidRPr="00B94699">
        <w:t>de la comunicación audiovisual, el fomento de la diversidad lingüística y cultural</w:t>
      </w:r>
      <w:r w:rsidR="208F39F3" w:rsidRPr="00B94699">
        <w:t>, plasmada en la promoción de</w:t>
      </w:r>
      <w:r w:rsidR="758AFF4F" w:rsidRPr="00B94699">
        <w:t xml:space="preserve"> las diferentes lenguas oficiales del Estado</w:t>
      </w:r>
      <w:r w:rsidR="5369A128" w:rsidRPr="00B94699">
        <w:t xml:space="preserve">. </w:t>
      </w:r>
      <w:r w:rsidR="7C1677D7" w:rsidRPr="00B94699">
        <w:t>Para ello</w:t>
      </w:r>
      <w:r w:rsidR="613E4FE7" w:rsidRPr="00B94699">
        <w:t>, la ley determina una serie</w:t>
      </w:r>
      <w:r w:rsidR="5BABC55F" w:rsidRPr="00B94699">
        <w:t xml:space="preserve"> de cuotas de emisión</w:t>
      </w:r>
      <w:r w:rsidR="50061466" w:rsidRPr="00B94699">
        <w:t>, que en el caso de las plataformas V</w:t>
      </w:r>
      <w:r w:rsidR="5BEA9818" w:rsidRPr="00B94699">
        <w:t>O</w:t>
      </w:r>
      <w:r w:rsidR="50061466" w:rsidRPr="00B94699">
        <w:t>D, en virtud del artículo 116, son las siguientes</w:t>
      </w:r>
      <w:r w:rsidR="00A27A7A" w:rsidRPr="00B94699">
        <w:t>:</w:t>
      </w:r>
      <w:r w:rsidR="50061466" w:rsidRPr="00B94699">
        <w:t xml:space="preserve"> sobre el total de su catálogo</w:t>
      </w:r>
      <w:r w:rsidR="06C44A1E" w:rsidRPr="00B94699">
        <w:t>: 30% para obras europe</w:t>
      </w:r>
      <w:r w:rsidR="151E36AF" w:rsidRPr="00B94699">
        <w:t xml:space="preserve">as y 15% </w:t>
      </w:r>
      <w:r w:rsidR="6ED7B653" w:rsidRPr="00B94699">
        <w:t xml:space="preserve">para </w:t>
      </w:r>
      <w:r w:rsidR="1D59D97C" w:rsidRPr="00B94699">
        <w:t>contenido</w:t>
      </w:r>
      <w:r w:rsidR="6ED7B653" w:rsidRPr="00B94699">
        <w:t>s en castellano u otras lenguas oficiales, es decir, gallego, vasco o catalán. Además, aquellos prestadores radicados en España e</w:t>
      </w:r>
      <w:r w:rsidR="65F7100B" w:rsidRPr="00B94699">
        <w:t>stán sujetos a c</w:t>
      </w:r>
      <w:r w:rsidR="19F404E1" w:rsidRPr="00B94699">
        <w:t>u</w:t>
      </w:r>
      <w:r w:rsidR="65F7100B" w:rsidRPr="00B94699">
        <w:t>otas adicionales, pues deben reservar el 6% de su catálogo a</w:t>
      </w:r>
      <w:r w:rsidR="228CA94A" w:rsidRPr="00B94699">
        <w:t xml:space="preserve"> obras en las lenguas oficiales de ámbito autonómico, con un mínimo del 10% de</w:t>
      </w:r>
      <w:r w:rsidR="06C44A1E" w:rsidRPr="00B94699">
        <w:t xml:space="preserve"> </w:t>
      </w:r>
      <w:r w:rsidR="228CA94A" w:rsidRPr="00B94699">
        <w:t>este porcentaje (0’6%) para cada</w:t>
      </w:r>
      <w:r w:rsidR="06C44A1E" w:rsidRPr="00B94699">
        <w:t xml:space="preserve"> </w:t>
      </w:r>
      <w:r w:rsidR="228CA94A" w:rsidRPr="00B94699">
        <w:t>una de ellas.</w:t>
      </w:r>
      <w:r w:rsidR="06C44A1E" w:rsidRPr="00B94699">
        <w:t xml:space="preserve"> </w:t>
      </w:r>
    </w:p>
    <w:p w14:paraId="5840D296" w14:textId="5E2FB81A" w:rsidR="0A3BFA58" w:rsidRPr="00B94699" w:rsidRDefault="0A3BFA58" w:rsidP="00A2409B">
      <w:pPr>
        <w:pStyle w:val="Corpo"/>
      </w:pPr>
    </w:p>
    <w:p w14:paraId="6FB25744" w14:textId="58A964D7" w:rsidR="53F7C13A" w:rsidRPr="00B94699" w:rsidRDefault="78446C9B" w:rsidP="00A2409B">
      <w:pPr>
        <w:pStyle w:val="Corpo"/>
      </w:pPr>
      <w:r w:rsidRPr="00B94699">
        <w:t>A</w:t>
      </w:r>
      <w:r w:rsidR="4449F5FA" w:rsidRPr="00B94699">
        <w:t>simismo</w:t>
      </w:r>
      <w:r w:rsidRPr="00B94699">
        <w:t>,</w:t>
      </w:r>
      <w:r w:rsidR="4812B522" w:rsidRPr="00B94699">
        <w:t xml:space="preserve"> l</w:t>
      </w:r>
      <w:r w:rsidRPr="00B94699">
        <w:t xml:space="preserve">as plataformas deben garantizar la prominencia de </w:t>
      </w:r>
      <w:r w:rsidR="3ED30652" w:rsidRPr="00B94699">
        <w:t>estas obras en su catálogo, como se detalla en el artículo 116.4 y en la disposición adicional quinta</w:t>
      </w:r>
      <w:r w:rsidR="2FB5C6BA" w:rsidRPr="00B94699">
        <w:t>, con especial atención a aquellos contenidos dirigidos a público infantil de hasta 12 años</w:t>
      </w:r>
      <w:r w:rsidR="3ED30652" w:rsidRPr="00B94699">
        <w:t xml:space="preserve">. Esta </w:t>
      </w:r>
      <w:r w:rsidR="4EDE06AF" w:rsidRPr="00B94699">
        <w:t>disposición</w:t>
      </w:r>
      <w:r w:rsidR="3ED30652" w:rsidRPr="00B94699">
        <w:t xml:space="preserve"> también contempla</w:t>
      </w:r>
      <w:r w:rsidR="3150653C" w:rsidRPr="00B94699">
        <w:t>, en el caso de las plataformas transnacionales,</w:t>
      </w:r>
      <w:r w:rsidR="3ED30652" w:rsidRPr="00B94699">
        <w:t xml:space="preserve"> la autorregulación como mecanismo pa</w:t>
      </w:r>
      <w:r w:rsidR="08DC31E0" w:rsidRPr="00B94699">
        <w:t xml:space="preserve">ra garantizar la incorporación efectiva de contenidos en lenguas oficiales minorizadas, así como la </w:t>
      </w:r>
      <w:r w:rsidR="4C3E530F" w:rsidRPr="00B94699">
        <w:t>obligación</w:t>
      </w:r>
      <w:r w:rsidR="08DC31E0" w:rsidRPr="00B94699">
        <w:t xml:space="preserve"> de </w:t>
      </w:r>
      <w:r w:rsidR="4C3E530F" w:rsidRPr="00B94699">
        <w:t xml:space="preserve">incluir las versiones en estas lenguas de aquellos contenidos en catálogo que ya hayan sido previamente doblados o subtitulados, </w:t>
      </w:r>
      <w:r w:rsidR="6DD4CE25" w:rsidRPr="00B94699">
        <w:t>aunque en función de una serie de requisitos</w:t>
      </w:r>
      <w:r w:rsidR="59D1A48E" w:rsidRPr="00B94699">
        <w:t>.</w:t>
      </w:r>
      <w:r w:rsidR="5DDB4D37" w:rsidRPr="00B94699">
        <w:t xml:space="preserve"> Del mismo modo, la disposición adicional quinta determina que los poderes públicos promoverán </w:t>
      </w:r>
      <w:r w:rsidR="5B5BA1D1" w:rsidRPr="00B94699">
        <w:t xml:space="preserve">la inclusión de obras en gallego, vasco o catalán en las televisiones públicas, particularmente </w:t>
      </w:r>
      <w:r w:rsidR="0238CA9F" w:rsidRPr="00B94699">
        <w:t>las</w:t>
      </w:r>
      <w:r w:rsidR="5B5BA1D1" w:rsidRPr="00B94699">
        <w:t xml:space="preserve"> </w:t>
      </w:r>
      <w:r w:rsidR="7A604D61" w:rsidRPr="00B94699">
        <w:t>financiadas con dinero público</w:t>
      </w:r>
      <w:r w:rsidR="272FCAD8" w:rsidRPr="00B94699">
        <w:t>.</w:t>
      </w:r>
    </w:p>
    <w:p w14:paraId="236574D5" w14:textId="0AF0D0CE" w:rsidR="0A3BFA58" w:rsidRPr="00B94699" w:rsidRDefault="0A3BFA58" w:rsidP="0A3BFA58">
      <w:pPr>
        <w:pStyle w:val="Ttulo1"/>
        <w:spacing w:after="80"/>
        <w:ind w:left="426"/>
        <w:jc w:val="both"/>
        <w:rPr>
          <w:rFonts w:ascii="Garamond" w:eastAsia="Garamond" w:hAnsi="Garamond" w:cs="Garamond"/>
          <w:sz w:val="20"/>
          <w:szCs w:val="20"/>
        </w:rPr>
      </w:pPr>
    </w:p>
    <w:p w14:paraId="4AF64078" w14:textId="77777777" w:rsidR="001D3FBA" w:rsidRPr="00B94699" w:rsidRDefault="77E8E9A0" w:rsidP="00A2409B">
      <w:pPr>
        <w:pStyle w:val="Corpo"/>
      </w:pPr>
      <w:r w:rsidRPr="00B94699">
        <w:t>En este punto, cabe resaltar que la Ley 13/2022 no distingue, en lo relativo a obligaciones de emisión, entre plataformas privadas o de servicio público, a diferencia de lo establecido en cuanto a financiación anticipada de obra audiovisual, con un artículo específico, el 118, que establece cuotas más exigentes para RTVE</w:t>
      </w:r>
      <w:r w:rsidR="2D6BF675" w:rsidRPr="00B94699">
        <w:t>.</w:t>
      </w:r>
      <w:r w:rsidRPr="00B94699">
        <w:t xml:space="preserve"> En cualquier caso, aunque no se regulen específicamente obligaciones adicionales para RTVE Play, es necesario mencionar que el ente público posee un especial compromiso con el fomento de la diversidad lingüística y cultural de España, tal y como se establece en los artículos 2.1 y 3 de la Ley 17/2006, de 5 de junio, de la radio y la televisión de la titularidad estatal. Además, los</w:t>
      </w:r>
      <w:r w:rsidR="0F752B1D" w:rsidRPr="00B94699">
        <w:t xml:space="preserve"> </w:t>
      </w:r>
      <w:r w:rsidRPr="00B94699">
        <w:t xml:space="preserve">artículos 9 y 18 del </w:t>
      </w:r>
      <w:r w:rsidR="47182256" w:rsidRPr="00B94699">
        <w:t>M</w:t>
      </w:r>
      <w:r w:rsidRPr="00B94699">
        <w:t>andato-marco otorgado por las Cortes a RTVE recogen medidas</w:t>
      </w:r>
      <w:r w:rsidR="1CAB2878" w:rsidRPr="00B94699">
        <w:t xml:space="preserve"> </w:t>
      </w:r>
      <w:r w:rsidRPr="00B94699">
        <w:t>específicas como la emisión de contenidos territorializados en lenguas oficiales de ámbito</w:t>
      </w:r>
      <w:r w:rsidR="7C74505A" w:rsidRPr="00B94699">
        <w:t xml:space="preserve"> autonómico o la difusión simultánea en distintos idiomas.</w:t>
      </w:r>
    </w:p>
    <w:p w14:paraId="59AEE9AB" w14:textId="77777777" w:rsidR="004E057F" w:rsidRDefault="004E057F" w:rsidP="3DB21AFF">
      <w:pPr>
        <w:pStyle w:val="Ttulo1"/>
        <w:spacing w:after="80" w:line="259" w:lineRule="auto"/>
        <w:ind w:left="720"/>
        <w:jc w:val="both"/>
      </w:pPr>
    </w:p>
    <w:p w14:paraId="10987F42" w14:textId="77777777" w:rsidR="004E057F" w:rsidRDefault="004E057F" w:rsidP="3DB21AFF">
      <w:pPr>
        <w:pStyle w:val="Ttulo1"/>
        <w:spacing w:after="80" w:line="259" w:lineRule="auto"/>
        <w:ind w:left="720"/>
        <w:jc w:val="both"/>
      </w:pPr>
    </w:p>
    <w:p w14:paraId="2DF64663" w14:textId="77777777" w:rsidR="004E057F" w:rsidRDefault="004E057F" w:rsidP="3DB21AFF">
      <w:pPr>
        <w:pStyle w:val="Ttulo1"/>
        <w:spacing w:after="80" w:line="259" w:lineRule="auto"/>
        <w:ind w:left="720"/>
        <w:jc w:val="both"/>
      </w:pPr>
    </w:p>
    <w:p w14:paraId="5D04627B" w14:textId="4556CCA9" w:rsidR="53F7C13A" w:rsidRPr="00B94699" w:rsidRDefault="77E8E9A0" w:rsidP="3DB21AFF">
      <w:pPr>
        <w:pStyle w:val="Ttulo1"/>
        <w:spacing w:after="80" w:line="259" w:lineRule="auto"/>
        <w:ind w:left="720"/>
        <w:jc w:val="both"/>
        <w:rPr>
          <w:rFonts w:ascii="Garamond" w:eastAsia="Garamond" w:hAnsi="Garamond" w:cs="Garamond"/>
          <w:i/>
          <w:iCs/>
          <w:color w:val="98361E"/>
        </w:rPr>
      </w:pPr>
      <w:r w:rsidRPr="00B94699">
        <w:lastRenderedPageBreak/>
        <w:br/>
      </w:r>
      <w:r w:rsidR="001D3FBA" w:rsidRPr="00B94699">
        <w:rPr>
          <w:rFonts w:ascii="Garamond" w:eastAsia="Garamond" w:hAnsi="Garamond" w:cs="Garamond"/>
          <w:i/>
          <w:iCs/>
          <w:color w:val="98361E"/>
        </w:rPr>
        <w:t>4.</w:t>
      </w:r>
      <w:r w:rsidR="1559DEBF" w:rsidRPr="00B94699">
        <w:rPr>
          <w:rFonts w:ascii="Garamond" w:eastAsia="Garamond" w:hAnsi="Garamond" w:cs="Garamond"/>
          <w:i/>
          <w:iCs/>
          <w:color w:val="98361E"/>
        </w:rPr>
        <w:t>1.2</w:t>
      </w:r>
      <w:r w:rsidR="001D3FBA" w:rsidRPr="00B94699">
        <w:rPr>
          <w:rFonts w:ascii="Garamond" w:eastAsia="Garamond" w:hAnsi="Garamond" w:cs="Garamond"/>
          <w:i/>
          <w:iCs/>
          <w:color w:val="98361E"/>
        </w:rPr>
        <w:t>. Protección del menor</w:t>
      </w:r>
    </w:p>
    <w:p w14:paraId="2309F776" w14:textId="3BA262FA" w:rsidR="0A3BFA58" w:rsidRPr="00B94699" w:rsidRDefault="0A3BFA58" w:rsidP="0A3BFA58">
      <w:pPr>
        <w:pStyle w:val="Ttulo1"/>
        <w:spacing w:after="80"/>
        <w:ind w:left="426"/>
        <w:jc w:val="both"/>
        <w:rPr>
          <w:rFonts w:ascii="Garamond" w:eastAsia="Garamond" w:hAnsi="Garamond" w:cs="Garamond"/>
          <w:sz w:val="20"/>
          <w:szCs w:val="20"/>
        </w:rPr>
      </w:pPr>
    </w:p>
    <w:p w14:paraId="5E5A9CB7" w14:textId="345D5863" w:rsidR="53F7C13A" w:rsidRPr="00B94699" w:rsidRDefault="39FA4DF1" w:rsidP="00A2409B">
      <w:pPr>
        <w:pStyle w:val="Corpo"/>
      </w:pPr>
      <w:r w:rsidRPr="00B94699">
        <w:t xml:space="preserve">La Ley 13/2022 también establece una serie de preceptos y recomendaciones en </w:t>
      </w:r>
      <w:r w:rsidR="789084FF" w:rsidRPr="00B94699">
        <w:t xml:space="preserve">cuanto a protección del menor </w:t>
      </w:r>
      <w:r w:rsidRPr="00B94699">
        <w:t xml:space="preserve">en </w:t>
      </w:r>
      <w:r w:rsidR="3187D1E0" w:rsidRPr="00B94699">
        <w:t>las plataformas audiovisuales</w:t>
      </w:r>
      <w:r w:rsidR="053D339F" w:rsidRPr="00B94699">
        <w:t xml:space="preserve"> </w:t>
      </w:r>
      <w:r w:rsidR="3BB5F2DF" w:rsidRPr="00B94699">
        <w:t xml:space="preserve">Así, el artículo 95 estipula la protección de los datos personales de los menores y </w:t>
      </w:r>
      <w:r w:rsidR="45D7E47B" w:rsidRPr="00B94699">
        <w:t>prohíbe</w:t>
      </w:r>
      <w:r w:rsidR="40B85DAB" w:rsidRPr="00B94699">
        <w:t xml:space="preserve"> su uso</w:t>
      </w:r>
      <w:r w:rsidR="13AE97D1" w:rsidRPr="00B94699">
        <w:t xml:space="preserve"> con fines comerciales</w:t>
      </w:r>
      <w:r w:rsidR="03AC77DE" w:rsidRPr="00B94699">
        <w:t xml:space="preserve">. </w:t>
      </w:r>
      <w:r w:rsidR="5CF0F04D" w:rsidRPr="00B94699">
        <w:t>Además,</w:t>
      </w:r>
      <w:r w:rsidR="71CF2188" w:rsidRPr="00B94699">
        <w:t xml:space="preserve"> los artículos 97 y 98</w:t>
      </w:r>
      <w:r w:rsidR="3E3471ED" w:rsidRPr="00B94699">
        <w:t xml:space="preserve"> determinan</w:t>
      </w:r>
      <w:r w:rsidR="732FAC93" w:rsidRPr="00B94699">
        <w:t xml:space="preserve"> una serie de obligaciones para </w:t>
      </w:r>
      <w:r w:rsidR="3BDBD99C" w:rsidRPr="00B94699">
        <w:t xml:space="preserve">garantizar la información de los usuarios sobre la naturaleza de </w:t>
      </w:r>
      <w:r w:rsidR="5B064AFC" w:rsidRPr="00B94699">
        <w:t>los</w:t>
      </w:r>
      <w:r w:rsidR="3BDBD99C" w:rsidRPr="00B94699">
        <w:t xml:space="preserve"> contenidos en catálogo: uso de un sistema de </w:t>
      </w:r>
      <w:r w:rsidR="74A852D1" w:rsidRPr="00B94699">
        <w:t xml:space="preserve">calificación por edades y de </w:t>
      </w:r>
      <w:r w:rsidR="3BDBD99C" w:rsidRPr="00B94699">
        <w:t>descriptores visuale</w:t>
      </w:r>
      <w:r w:rsidR="0F8C8B38" w:rsidRPr="00B94699">
        <w:t>s</w:t>
      </w:r>
      <w:r w:rsidR="27FFE90E" w:rsidRPr="00B94699">
        <w:t xml:space="preserve"> de fácil comprensión y usabilidad en cualquier dispositivo, así como advertencias acústicas o señales visuales pa</w:t>
      </w:r>
      <w:r w:rsidR="27E50323" w:rsidRPr="00B94699">
        <w:t>ra d</w:t>
      </w:r>
      <w:r w:rsidR="631444C0" w:rsidRPr="00B94699">
        <w:t>istinguir</w:t>
      </w:r>
      <w:r w:rsidR="27E50323" w:rsidRPr="00B94699">
        <w:t xml:space="preserve"> contenidos potencialmente perjudiciales.</w:t>
      </w:r>
      <w:r w:rsidR="40EE8AB3" w:rsidRPr="00B94699">
        <w:t xml:space="preserve"> </w:t>
      </w:r>
    </w:p>
    <w:p w14:paraId="3488D06E" w14:textId="09140317" w:rsidR="0A14E688" w:rsidRPr="00B94699" w:rsidRDefault="0A14E688" w:rsidP="00A2409B">
      <w:pPr>
        <w:pStyle w:val="Corpo"/>
      </w:pPr>
    </w:p>
    <w:p w14:paraId="3F402C82" w14:textId="5B9D6040" w:rsidR="53F7C13A" w:rsidRPr="00B94699" w:rsidRDefault="27E50323" w:rsidP="00A2409B">
      <w:pPr>
        <w:pStyle w:val="Corpo"/>
      </w:pPr>
      <w:r w:rsidRPr="00B94699">
        <w:t xml:space="preserve">Asimismo, </w:t>
      </w:r>
      <w:r w:rsidR="292F3B59" w:rsidRPr="00B94699">
        <w:t xml:space="preserve">según </w:t>
      </w:r>
      <w:r w:rsidRPr="00B94699">
        <w:t>el artículo 99, las plataformas están obligadas a adscribirse a</w:t>
      </w:r>
      <w:r w:rsidR="12230E17" w:rsidRPr="00B94699">
        <w:t xml:space="preserve"> un</w:t>
      </w:r>
      <w:r w:rsidRPr="00B94699">
        <w:t xml:space="preserve"> código de </w:t>
      </w:r>
      <w:proofErr w:type="spellStart"/>
      <w:r w:rsidRPr="00B94699">
        <w:t>corregulación</w:t>
      </w:r>
      <w:proofErr w:type="spellEnd"/>
      <w:r w:rsidRPr="00B94699">
        <w:t xml:space="preserve"> entre operadores y </w:t>
      </w:r>
      <w:r w:rsidR="38A22E52" w:rsidRPr="00B94699">
        <w:t>CNMC,</w:t>
      </w:r>
      <w:r w:rsidR="5D964430" w:rsidRPr="00B94699">
        <w:t xml:space="preserve"> a establecer mecanismos de control parental y codificación digital y a incluir aquellos contenidos pornográficos o violentos en catálogos separados.</w:t>
      </w:r>
      <w:r w:rsidR="38A22E52" w:rsidRPr="00B94699">
        <w:t xml:space="preserve"> </w:t>
      </w:r>
      <w:r w:rsidR="6AD305D6" w:rsidRPr="00B94699">
        <w:t xml:space="preserve">Por último, de acuerdo con el artículo 100, la CNMC deberá promover la producción y emisión de programas especialmente adecuados para menores de edad que fomenten su bienestar y desarrollo, aunque la ley no contempla mecanismos concretos para llevar a cabo este propósito.  </w:t>
      </w:r>
    </w:p>
    <w:p w14:paraId="370C875D" w14:textId="35B2676E" w:rsidR="0A3BFA58" w:rsidRPr="00B94699" w:rsidRDefault="0A3BFA58" w:rsidP="0A3BFA58">
      <w:pPr>
        <w:pStyle w:val="Ttulo1"/>
        <w:spacing w:after="80"/>
        <w:ind w:left="426"/>
        <w:jc w:val="both"/>
        <w:rPr>
          <w:rFonts w:ascii="Garamond" w:eastAsia="Garamond" w:hAnsi="Garamond" w:cs="Garamond"/>
          <w:sz w:val="20"/>
          <w:szCs w:val="20"/>
        </w:rPr>
      </w:pPr>
    </w:p>
    <w:p w14:paraId="1A7943C0" w14:textId="4BEBD8CF" w:rsidR="53F7C13A" w:rsidRPr="00B94699" w:rsidRDefault="6760D678" w:rsidP="3DB21AFF">
      <w:pPr>
        <w:pStyle w:val="Ttulo1"/>
        <w:spacing w:after="80" w:line="259" w:lineRule="auto"/>
        <w:ind w:left="720"/>
        <w:rPr>
          <w:rFonts w:ascii="Garamond" w:eastAsia="Garamond" w:hAnsi="Garamond" w:cs="Garamond"/>
          <w:i/>
          <w:iCs/>
          <w:color w:val="98361E"/>
        </w:rPr>
      </w:pPr>
      <w:r w:rsidRPr="00B94699">
        <w:rPr>
          <w:rFonts w:ascii="Garamond" w:eastAsia="Garamond" w:hAnsi="Garamond" w:cs="Garamond"/>
          <w:i/>
          <w:iCs/>
          <w:color w:val="98361E"/>
        </w:rPr>
        <w:t>4</w:t>
      </w:r>
      <w:r w:rsidR="1681D575" w:rsidRPr="00B94699">
        <w:rPr>
          <w:rFonts w:ascii="Garamond" w:eastAsia="Garamond" w:hAnsi="Garamond" w:cs="Garamond"/>
          <w:i/>
          <w:iCs/>
          <w:color w:val="98361E"/>
        </w:rPr>
        <w:t>.</w:t>
      </w:r>
      <w:r w:rsidR="492EDE71" w:rsidRPr="00B94699">
        <w:rPr>
          <w:rFonts w:ascii="Garamond" w:eastAsia="Garamond" w:hAnsi="Garamond" w:cs="Garamond"/>
          <w:i/>
          <w:iCs/>
          <w:color w:val="98361E"/>
        </w:rPr>
        <w:t>1</w:t>
      </w:r>
      <w:r w:rsidR="7B0A49D1" w:rsidRPr="00B94699">
        <w:rPr>
          <w:rFonts w:ascii="Garamond" w:eastAsia="Garamond" w:hAnsi="Garamond" w:cs="Garamond"/>
          <w:i/>
          <w:iCs/>
          <w:color w:val="98361E"/>
        </w:rPr>
        <w:t>.</w:t>
      </w:r>
      <w:r w:rsidR="492EDE71" w:rsidRPr="00B94699">
        <w:rPr>
          <w:rFonts w:ascii="Garamond" w:eastAsia="Garamond" w:hAnsi="Garamond" w:cs="Garamond"/>
          <w:i/>
          <w:iCs/>
          <w:color w:val="98361E"/>
        </w:rPr>
        <w:t>3</w:t>
      </w:r>
      <w:r w:rsidRPr="00B94699">
        <w:rPr>
          <w:rFonts w:ascii="Garamond" w:eastAsia="Garamond" w:hAnsi="Garamond" w:cs="Garamond"/>
          <w:i/>
          <w:iCs/>
          <w:color w:val="98361E"/>
        </w:rPr>
        <w:t>. Accesibilidad</w:t>
      </w:r>
    </w:p>
    <w:p w14:paraId="77A6B497" w14:textId="24215B4B" w:rsidR="0A3BFA58" w:rsidRPr="00B94699" w:rsidRDefault="0A3BFA58" w:rsidP="0A3BFA58">
      <w:pPr>
        <w:pStyle w:val="Ttulo1"/>
        <w:spacing w:after="80"/>
        <w:ind w:left="426"/>
        <w:jc w:val="both"/>
        <w:rPr>
          <w:rFonts w:ascii="Garamond" w:eastAsia="Garamond" w:hAnsi="Garamond" w:cs="Garamond"/>
          <w:b/>
          <w:bCs/>
          <w:sz w:val="20"/>
          <w:szCs w:val="20"/>
        </w:rPr>
      </w:pPr>
    </w:p>
    <w:p w14:paraId="6F345969" w14:textId="50C5D63E" w:rsidR="1751C720" w:rsidRPr="00B94699" w:rsidRDefault="303A29E8" w:rsidP="00A2409B">
      <w:pPr>
        <w:pStyle w:val="Corpo"/>
      </w:pPr>
      <w:r w:rsidRPr="00B94699">
        <w:t>La ley</w:t>
      </w:r>
      <w:r w:rsidR="7D6C6300" w:rsidRPr="00B94699">
        <w:t xml:space="preserve"> 13/2022 establece </w:t>
      </w:r>
      <w:r w:rsidR="4F792061" w:rsidRPr="00B94699">
        <w:t>para los prestadores</w:t>
      </w:r>
      <w:r w:rsidR="62AC63A8" w:rsidRPr="00B94699">
        <w:t>, en su artículo 101,</w:t>
      </w:r>
      <w:r w:rsidR="4F792061" w:rsidRPr="00B94699">
        <w:t xml:space="preserve"> </w:t>
      </w:r>
      <w:r w:rsidR="3ADBCA75" w:rsidRPr="00B94699">
        <w:t xml:space="preserve">obligaciones como la </w:t>
      </w:r>
      <w:r w:rsidR="7D6C6300" w:rsidRPr="00B94699">
        <w:t>mejora constante y progresiva</w:t>
      </w:r>
      <w:r w:rsidR="6981A165" w:rsidRPr="00B94699">
        <w:t xml:space="preserve"> d</w:t>
      </w:r>
      <w:r w:rsidR="5D4E1429" w:rsidRPr="00B94699">
        <w:t>e la</w:t>
      </w:r>
      <w:r w:rsidR="6981A165" w:rsidRPr="00B94699">
        <w:t xml:space="preserve"> accesibilidad</w:t>
      </w:r>
      <w:r w:rsidR="7D6C6300" w:rsidRPr="00B94699">
        <w:t xml:space="preserve"> de </w:t>
      </w:r>
      <w:r w:rsidR="6035B1A5" w:rsidRPr="00B94699">
        <w:t>sus servicios</w:t>
      </w:r>
      <w:r w:rsidR="7C0A7BF4" w:rsidRPr="00B94699">
        <w:t>,</w:t>
      </w:r>
      <w:r w:rsidR="6035B1A5" w:rsidRPr="00B94699">
        <w:t xml:space="preserve"> plasmada en planes comunicados anualmente a la CNMC, </w:t>
      </w:r>
      <w:r w:rsidR="0FE177B6" w:rsidRPr="00B94699">
        <w:t xml:space="preserve">el </w:t>
      </w:r>
      <w:r w:rsidR="45DE7F50" w:rsidRPr="00B94699">
        <w:t>financiamiento</w:t>
      </w:r>
      <w:r w:rsidR="636F9EFE" w:rsidRPr="00B94699">
        <w:t xml:space="preserve"> de </w:t>
      </w:r>
      <w:r w:rsidR="6035B1A5" w:rsidRPr="00B94699">
        <w:t>las adaptaciones necesarias para hacer sus contenidos accesibles</w:t>
      </w:r>
      <w:r w:rsidR="56A28EA2" w:rsidRPr="00B94699">
        <w:t xml:space="preserve"> o el </w:t>
      </w:r>
      <w:r w:rsidR="4FBEAD89" w:rsidRPr="00B94699">
        <w:t>c</w:t>
      </w:r>
      <w:r w:rsidR="23340A4E" w:rsidRPr="00B94699">
        <w:t>umplimiento progresivo</w:t>
      </w:r>
      <w:r w:rsidR="4FBEAD89" w:rsidRPr="00B94699">
        <w:t xml:space="preserve"> los estándares de calidad de subtitulado, audiodescripción y lengua de signos, </w:t>
      </w:r>
      <w:r w:rsidR="27886FE8" w:rsidRPr="00B94699">
        <w:t>así como el fomento de buenas prácticas para evitar la discriminación de las personas con discapacidad y garantizar su pleno disfrute de los servicios aud</w:t>
      </w:r>
      <w:r w:rsidR="61DE6E88" w:rsidRPr="00B94699">
        <w:t xml:space="preserve">iovisuales. </w:t>
      </w:r>
    </w:p>
    <w:p w14:paraId="4BA9D076" w14:textId="25D17EF4" w:rsidR="0A3BFA58" w:rsidRPr="00B94699" w:rsidRDefault="0A3BFA58" w:rsidP="00A2409B">
      <w:pPr>
        <w:pStyle w:val="Corpo"/>
      </w:pPr>
    </w:p>
    <w:p w14:paraId="7064CDFA" w14:textId="13E25D22" w:rsidR="53F7C13A" w:rsidRPr="00B94699" w:rsidRDefault="17CAC905" w:rsidP="00A2409B">
      <w:pPr>
        <w:pStyle w:val="Corpo"/>
      </w:pPr>
      <w:r w:rsidRPr="00B94699">
        <w:t xml:space="preserve">Cabe destacar que, a diferencia del capítulo dedicado a los menores, la Ley 13/2022 sí establece algunas obligaciones concretas. Así, en el caso de las plataformas, el artículo 104 </w:t>
      </w:r>
      <w:r w:rsidR="04B27D08" w:rsidRPr="00B94699">
        <w:t xml:space="preserve">fija una cuota de emisión de al menos 30% de contenidos subtitulados en catálogo, especialmente aquellos de mayor interés para los usuarios. Sin embargo, no se fijan porcentajes específicos para contenidos </w:t>
      </w:r>
      <w:r w:rsidR="42BE4134" w:rsidRPr="00B94699">
        <w:t>en</w:t>
      </w:r>
      <w:r w:rsidR="642F38D2" w:rsidRPr="00B94699">
        <w:t xml:space="preserve"> lengua de signos o </w:t>
      </w:r>
      <w:r w:rsidR="446F94E8" w:rsidRPr="00B94699">
        <w:t>con</w:t>
      </w:r>
      <w:r w:rsidR="642F38D2" w:rsidRPr="00B94699">
        <w:t xml:space="preserve"> audiodescripción, </w:t>
      </w:r>
      <w:r w:rsidR="7F398943" w:rsidRPr="00B94699">
        <w:t>sino que</w:t>
      </w:r>
      <w:r w:rsidR="642F38D2" w:rsidRPr="00B94699">
        <w:t xml:space="preserve"> solamente se promueve </w:t>
      </w:r>
      <w:r w:rsidR="5255D07A" w:rsidRPr="00B94699">
        <w:t>su</w:t>
      </w:r>
      <w:r w:rsidR="642F38D2" w:rsidRPr="00B94699">
        <w:t xml:space="preserve"> incorporación gradual al catálogo con una prominencia adecuada, qu</w:t>
      </w:r>
      <w:r w:rsidR="6CCE24C4" w:rsidRPr="00B94699">
        <w:t xml:space="preserve">e tampoco se detalla. </w:t>
      </w:r>
      <w:r w:rsidR="1D6E5BBD" w:rsidRPr="00B94699">
        <w:t xml:space="preserve"> </w:t>
      </w:r>
      <w:r w:rsidR="25D51062" w:rsidRPr="00B94699">
        <w:t>Asimismo, las plataformas, en cumplimiento del artículo 105, deberán conservar las medidas de accesibilidad inclu</w:t>
      </w:r>
      <w:r w:rsidR="6A12EF7C" w:rsidRPr="00B94699">
        <w:t xml:space="preserve">idas originalmente en contenidos producidos por terceros, salvo que no se ajusten a los formatos adecuados. </w:t>
      </w:r>
    </w:p>
    <w:p w14:paraId="4F5DC433" w14:textId="21A6DF59" w:rsidR="21A7D1B5" w:rsidRPr="00B94699" w:rsidRDefault="21A7D1B5" w:rsidP="21A7D1B5">
      <w:pPr>
        <w:pStyle w:val="Ttulo1"/>
        <w:spacing w:after="80"/>
        <w:ind w:left="426"/>
        <w:jc w:val="both"/>
        <w:rPr>
          <w:rFonts w:ascii="Garamond" w:eastAsia="Garamond" w:hAnsi="Garamond" w:cs="Garamond"/>
          <w:sz w:val="20"/>
          <w:szCs w:val="20"/>
        </w:rPr>
      </w:pPr>
    </w:p>
    <w:p w14:paraId="689911C1" w14:textId="62E3B372" w:rsidR="6CE75B86" w:rsidRPr="00B94699" w:rsidRDefault="46BF8A28" w:rsidP="7540CA8E">
      <w:pPr>
        <w:pStyle w:val="Ttulo1"/>
        <w:widowControl/>
        <w:spacing w:after="80"/>
        <w:ind w:left="426"/>
        <w:rPr>
          <w:rFonts w:ascii="Garamond" w:eastAsia="Garamond" w:hAnsi="Garamond" w:cs="Garamond"/>
          <w:i/>
          <w:iCs/>
          <w:color w:val="98361E"/>
        </w:rPr>
      </w:pPr>
      <w:r w:rsidRPr="00B94699">
        <w:rPr>
          <w:rFonts w:ascii="Garamond" w:eastAsia="Garamond" w:hAnsi="Garamond" w:cs="Garamond"/>
          <w:i/>
          <w:iCs/>
          <w:color w:val="98361E"/>
        </w:rPr>
        <w:t>4.</w:t>
      </w:r>
      <w:r w:rsidR="5280383A" w:rsidRPr="00B94699">
        <w:rPr>
          <w:rFonts w:ascii="Garamond" w:eastAsia="Garamond" w:hAnsi="Garamond" w:cs="Garamond"/>
          <w:i/>
          <w:iCs/>
          <w:color w:val="98361E"/>
        </w:rPr>
        <w:t>2</w:t>
      </w:r>
      <w:r w:rsidRPr="00B94699">
        <w:rPr>
          <w:rFonts w:ascii="Garamond" w:eastAsia="Garamond" w:hAnsi="Garamond" w:cs="Garamond"/>
          <w:i/>
          <w:iCs/>
          <w:color w:val="98361E"/>
        </w:rPr>
        <w:t xml:space="preserve">. Análisis de la interfaz web </w:t>
      </w:r>
      <w:r w:rsidR="7C5E3BCF" w:rsidRPr="00B94699">
        <w:rPr>
          <w:rFonts w:ascii="Garamond" w:eastAsia="Garamond" w:hAnsi="Garamond" w:cs="Garamond"/>
          <w:i/>
          <w:iCs/>
          <w:color w:val="98361E"/>
        </w:rPr>
        <w:t>y los contenidos de RTVE Play</w:t>
      </w:r>
    </w:p>
    <w:p w14:paraId="6F12CEF6" w14:textId="4539B9BA" w:rsidR="0ED2E115" w:rsidRPr="00B94699" w:rsidRDefault="0ED2E115" w:rsidP="0ED2E115">
      <w:pPr>
        <w:pStyle w:val="Ttulo1"/>
        <w:widowControl/>
        <w:spacing w:after="80"/>
        <w:ind w:left="426"/>
        <w:rPr>
          <w:rFonts w:ascii="Garamond" w:eastAsia="Garamond" w:hAnsi="Garamond" w:cs="Garamond"/>
          <w:i/>
          <w:iCs/>
          <w:color w:val="98361E"/>
        </w:rPr>
      </w:pPr>
    </w:p>
    <w:p w14:paraId="5959BA73" w14:textId="33D69502" w:rsidR="4AB01D1B" w:rsidRPr="00B94699" w:rsidRDefault="7B56D539" w:rsidP="00A2409B">
      <w:pPr>
        <w:pStyle w:val="Corpo"/>
      </w:pPr>
      <w:r w:rsidRPr="00B94699">
        <w:lastRenderedPageBreak/>
        <w:t>La segunda parte de nuestra investigación consiste en el análisis de la interfaz de RTVE Play y los datos</w:t>
      </w:r>
      <w:r w:rsidR="6604335E" w:rsidRPr="00B94699">
        <w:t xml:space="preserve"> sobre contenidos</w:t>
      </w:r>
      <w:r w:rsidRPr="00B94699">
        <w:t xml:space="preserve"> relativos a aquellos aspectos analizados en la Ley 13/2022 a partir de la exploración directa </w:t>
      </w:r>
      <w:r w:rsidR="6E8BB746" w:rsidRPr="00B94699">
        <w:t xml:space="preserve">de la web de la plataforma. Para ello, hemos </w:t>
      </w:r>
      <w:r w:rsidR="6C32184E" w:rsidRPr="00B94699">
        <w:t xml:space="preserve">empleado, en primer lugar, una ficha de análisis (Tabla 1) </w:t>
      </w:r>
      <w:r w:rsidR="5C8F6749" w:rsidRPr="00B94699">
        <w:t>par</w:t>
      </w:r>
      <w:r w:rsidR="6C32184E" w:rsidRPr="00B94699">
        <w:t xml:space="preserve">a </w:t>
      </w:r>
      <w:r w:rsidR="41EA2575" w:rsidRPr="00B94699">
        <w:t>exa</w:t>
      </w:r>
      <w:r w:rsidR="6C32184E" w:rsidRPr="00B94699">
        <w:t xml:space="preserve">minar </w:t>
      </w:r>
      <w:r w:rsidR="03B0DA0B" w:rsidRPr="00B94699">
        <w:t>las posibilidades</w:t>
      </w:r>
      <w:r w:rsidR="6C32184E" w:rsidRPr="00B94699">
        <w:t xml:space="preserve"> de la </w:t>
      </w:r>
      <w:r w:rsidR="212A48B1" w:rsidRPr="00B94699">
        <w:t xml:space="preserve">interfaz de la </w:t>
      </w:r>
      <w:r w:rsidR="6C32184E" w:rsidRPr="00B94699">
        <w:t>plataforma en cuanto a filtrado</w:t>
      </w:r>
      <w:r w:rsidR="3A4414FF" w:rsidRPr="00B94699">
        <w:t xml:space="preserve"> o selección </w:t>
      </w:r>
      <w:r w:rsidR="11B88F83" w:rsidRPr="00B94699">
        <w:t xml:space="preserve">de contenidos en función de criterios idiomáticos, etarios </w:t>
      </w:r>
      <w:r w:rsidR="5321A30A" w:rsidRPr="00B94699">
        <w:t>y</w:t>
      </w:r>
      <w:r w:rsidR="11B88F83" w:rsidRPr="00B94699">
        <w:t xml:space="preserve"> de accesibilidad.</w:t>
      </w:r>
    </w:p>
    <w:p w14:paraId="1FE73ACA" w14:textId="13C51D79" w:rsidR="4AB01D1B" w:rsidRPr="00B94699" w:rsidRDefault="4AB01D1B" w:rsidP="1C147DA0">
      <w:pPr>
        <w:ind w:left="426"/>
        <w:jc w:val="both"/>
        <w:rPr>
          <w:sz w:val="20"/>
          <w:szCs w:val="20"/>
        </w:rPr>
      </w:pPr>
    </w:p>
    <w:p w14:paraId="12ED4122" w14:textId="5AEF9215" w:rsidR="4AB01D1B" w:rsidRPr="00B94699" w:rsidRDefault="42E3D363" w:rsidP="7540CA8E">
      <w:pPr>
        <w:keepNext/>
        <w:ind w:left="426"/>
        <w:jc w:val="center"/>
        <w:rPr>
          <w:sz w:val="20"/>
          <w:szCs w:val="20"/>
        </w:rPr>
      </w:pPr>
      <w:r w:rsidRPr="00B94699">
        <w:rPr>
          <w:sz w:val="20"/>
          <w:szCs w:val="20"/>
        </w:rPr>
        <w:t xml:space="preserve">Tabla </w:t>
      </w:r>
      <w:r w:rsidRPr="00B94699">
        <w:fldChar w:fldCharType="begin"/>
      </w:r>
      <w:r w:rsidRPr="00B94699">
        <w:instrText>SEQ Tabla \* ARABIC</w:instrText>
      </w:r>
      <w:r w:rsidRPr="00B94699">
        <w:fldChar w:fldCharType="separate"/>
      </w:r>
      <w:r w:rsidRPr="00B94699">
        <w:rPr>
          <w:noProof/>
        </w:rPr>
        <w:t>1</w:t>
      </w:r>
      <w:r w:rsidRPr="00B94699">
        <w:fldChar w:fldCharType="end"/>
      </w:r>
      <w:r w:rsidRPr="00B94699">
        <w:rPr>
          <w:sz w:val="20"/>
          <w:szCs w:val="20"/>
        </w:rPr>
        <w:t>. Análisis interfaz RTVE Play</w:t>
      </w:r>
    </w:p>
    <w:p w14:paraId="145E0C3D" w14:textId="3696608F" w:rsidR="13A042FB" w:rsidRPr="00B94699" w:rsidRDefault="13A042FB" w:rsidP="13A042FB">
      <w:pPr>
        <w:keepNext/>
        <w:ind w:left="426"/>
        <w:jc w:val="center"/>
      </w:pPr>
    </w:p>
    <w:tbl>
      <w:tblPr>
        <w:tblW w:w="7275" w:type="dxa"/>
        <w:tblInd w:w="39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000" w:firstRow="0" w:lastRow="0" w:firstColumn="0" w:lastColumn="0" w:noHBand="0" w:noVBand="0"/>
      </w:tblPr>
      <w:tblGrid>
        <w:gridCol w:w="4704"/>
        <w:gridCol w:w="2571"/>
      </w:tblGrid>
      <w:tr w:rsidR="263B4986" w:rsidRPr="00B94699" w14:paraId="0506CFB2" w14:textId="77777777" w:rsidTr="21A7D1B5">
        <w:trPr>
          <w:trHeight w:val="365"/>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0CECE"/>
          </w:tcPr>
          <w:p w14:paraId="1D4CC963" w14:textId="2C4CF763" w:rsidR="263B4986" w:rsidRPr="00B94699" w:rsidRDefault="263B4986" w:rsidP="21A7D1B5">
            <w:pPr>
              <w:widowControl/>
              <w:pBdr>
                <w:top w:val="nil"/>
                <w:left w:val="nil"/>
                <w:bottom w:val="nil"/>
                <w:right w:val="nil"/>
                <w:between w:val="nil"/>
              </w:pBdr>
              <w:spacing w:after="80"/>
              <w:ind w:left="98"/>
              <w:rPr>
                <w:b/>
                <w:bCs/>
                <w:color w:val="000000" w:themeColor="text1"/>
                <w:sz w:val="16"/>
                <w:szCs w:val="16"/>
              </w:rPr>
            </w:pPr>
            <w:r w:rsidRPr="00B94699">
              <w:rPr>
                <w:color w:val="000000" w:themeColor="text1"/>
                <w:sz w:val="20"/>
                <w:szCs w:val="20"/>
              </w:rPr>
              <w:t>Ítem</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D0CECE"/>
          </w:tcPr>
          <w:p w14:paraId="18F0643D" w14:textId="6C4EB641" w:rsidR="263B4986" w:rsidRPr="00B94699" w:rsidRDefault="263B4986" w:rsidP="21A7D1B5">
            <w:pPr>
              <w:widowControl/>
              <w:pBdr>
                <w:top w:val="nil"/>
                <w:left w:val="nil"/>
                <w:bottom w:val="nil"/>
                <w:right w:val="nil"/>
                <w:between w:val="nil"/>
              </w:pBdr>
              <w:spacing w:after="80"/>
              <w:rPr>
                <w:b/>
                <w:bCs/>
                <w:color w:val="000000" w:themeColor="text1"/>
                <w:sz w:val="16"/>
                <w:szCs w:val="16"/>
              </w:rPr>
            </w:pPr>
            <w:r w:rsidRPr="00B94699">
              <w:rPr>
                <w:color w:val="000000" w:themeColor="text1"/>
                <w:sz w:val="20"/>
                <w:szCs w:val="20"/>
              </w:rPr>
              <w:t>Cumplimiento</w:t>
            </w:r>
          </w:p>
        </w:tc>
      </w:tr>
      <w:tr w:rsidR="263B4986" w:rsidRPr="00B94699" w14:paraId="774E6A4A"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6D37986" w14:textId="58D9B507" w:rsidR="263B4986" w:rsidRPr="00B94699" w:rsidRDefault="263B4986" w:rsidP="263B4986">
            <w:pPr>
              <w:widowControl/>
              <w:pBdr>
                <w:top w:val="nil"/>
                <w:left w:val="nil"/>
                <w:bottom w:val="nil"/>
                <w:right w:val="nil"/>
                <w:between w:val="nil"/>
              </w:pBdr>
              <w:spacing w:after="80"/>
              <w:rPr>
                <w:color w:val="000000" w:themeColor="text1"/>
                <w:sz w:val="16"/>
                <w:szCs w:val="16"/>
              </w:rPr>
            </w:pPr>
            <w:r w:rsidRPr="00B94699">
              <w:rPr>
                <w:color w:val="231F20"/>
                <w:sz w:val="16"/>
                <w:szCs w:val="16"/>
              </w:rPr>
              <w:t>Datos sobre número de contenidos total del catálogo</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B4C8013" w14:textId="08A20293" w:rsidR="263B4986" w:rsidRPr="00B94699" w:rsidRDefault="263B4986" w:rsidP="263B4986">
            <w:pPr>
              <w:widowControl/>
              <w:pBdr>
                <w:top w:val="nil"/>
                <w:left w:val="nil"/>
                <w:bottom w:val="nil"/>
                <w:right w:val="nil"/>
                <w:between w:val="nil"/>
              </w:pBdr>
              <w:spacing w:after="80"/>
              <w:rPr>
                <w:color w:val="000000" w:themeColor="text1"/>
                <w:sz w:val="16"/>
                <w:szCs w:val="16"/>
              </w:rPr>
            </w:pPr>
            <w:r w:rsidRPr="00B94699">
              <w:rPr>
                <w:color w:val="000000" w:themeColor="text1"/>
                <w:sz w:val="16"/>
                <w:szCs w:val="16"/>
              </w:rPr>
              <w:t>No</w:t>
            </w:r>
          </w:p>
        </w:tc>
      </w:tr>
      <w:tr w:rsidR="263B4986" w:rsidRPr="00B94699" w14:paraId="791A7710"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B414850" w14:textId="301E1D10" w:rsidR="263B4986" w:rsidRPr="00B94699" w:rsidRDefault="263B4986" w:rsidP="263B4986">
            <w:pPr>
              <w:widowControl/>
              <w:pBdr>
                <w:top w:val="nil"/>
                <w:left w:val="nil"/>
                <w:bottom w:val="nil"/>
                <w:right w:val="nil"/>
                <w:between w:val="nil"/>
              </w:pBdr>
              <w:spacing w:after="80"/>
              <w:rPr>
                <w:color w:val="000000" w:themeColor="text1"/>
                <w:sz w:val="16"/>
                <w:szCs w:val="16"/>
              </w:rPr>
            </w:pPr>
            <w:r w:rsidRPr="00B94699">
              <w:rPr>
                <w:color w:val="231F20"/>
                <w:sz w:val="16"/>
                <w:szCs w:val="16"/>
              </w:rPr>
              <w:t>Datos sobre número de contenidos en resultados de búsquedas</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CE3A114" w14:textId="4BD31516" w:rsidR="263B4986" w:rsidRPr="00B94699" w:rsidRDefault="263B4986" w:rsidP="21A7D1B5">
            <w:pPr>
              <w:widowControl/>
              <w:pBdr>
                <w:top w:val="nil"/>
                <w:left w:val="nil"/>
                <w:bottom w:val="nil"/>
                <w:right w:val="nil"/>
                <w:between w:val="nil"/>
              </w:pBdr>
              <w:spacing w:after="80"/>
              <w:rPr>
                <w:color w:val="000000" w:themeColor="text1"/>
                <w:sz w:val="16"/>
                <w:szCs w:val="16"/>
              </w:rPr>
            </w:pPr>
            <w:r w:rsidRPr="00B94699">
              <w:rPr>
                <w:color w:val="000000" w:themeColor="text1"/>
                <w:sz w:val="16"/>
                <w:szCs w:val="16"/>
              </w:rPr>
              <w:t>Sí, (l</w:t>
            </w:r>
            <w:r w:rsidR="06748333" w:rsidRPr="00B94699">
              <w:rPr>
                <w:color w:val="000000" w:themeColor="text1"/>
                <w:sz w:val="16"/>
                <w:szCs w:val="16"/>
              </w:rPr>
              <w:t>i</w:t>
            </w:r>
            <w:r w:rsidRPr="00B94699">
              <w:rPr>
                <w:color w:val="000000" w:themeColor="text1"/>
                <w:sz w:val="16"/>
                <w:szCs w:val="16"/>
              </w:rPr>
              <w:t>mitado a 60 resultados)</w:t>
            </w:r>
          </w:p>
        </w:tc>
      </w:tr>
      <w:tr w:rsidR="263B4986" w:rsidRPr="00B94699" w14:paraId="5435895F"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457422" w14:textId="3809B8E5"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Selección de idioma de interfaz: gallego/euskera/catalán</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99A751E" w14:textId="35879ED2"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5590AAAE"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B1123CC" w14:textId="7F7505E9"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Apartados específicos para contenidos gallego/euskera/catalán</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7E496C" w14:textId="3C3E3E24"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Parcial, solo para el catalán</w:t>
            </w:r>
          </w:p>
        </w:tc>
      </w:tr>
      <w:tr w:rsidR="263B4986" w:rsidRPr="00B94699" w14:paraId="1F4CFF19"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1E410D3" w14:textId="1140F0DE"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 xml:space="preserve">Filtrado de contenidos por país de origen </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2AF3483" w14:textId="28BD7FE7"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6C08365A"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206CECE" w14:textId="2BC4078E"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Filtrado de contenidos por origen (Galicia, País Vasco, Cataluña)</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036F94B" w14:textId="34532846"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5F804735"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459D1B1" w14:textId="6C2D9757"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Filtrado de contenidos por idioma en general</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64642D" w14:textId="1EDC87EE"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5420893B"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4E50F6" w14:textId="4508D83D"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Filtrado de contenidos por idioma original</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991464E" w14:textId="0D577DB2"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4342D864"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65C87E" w14:textId="0DA25525"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Filtrado de contenidos por idioma de doblaje</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44A169F" w14:textId="65796C32"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1F18C407"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58308E3" w14:textId="1188DA48"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Filtrado de contenidos por idioma de subtitulado</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A47FFD6" w14:textId="77DCFFDF"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51D8F765"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CCEE154" w14:textId="2D6D2B3E" w:rsidR="263B4986" w:rsidRPr="00B94699" w:rsidRDefault="263B4986" w:rsidP="263B4986">
            <w:pPr>
              <w:widowControl/>
              <w:pBdr>
                <w:top w:val="nil"/>
                <w:left w:val="nil"/>
                <w:bottom w:val="nil"/>
                <w:right w:val="nil"/>
                <w:between w:val="nil"/>
              </w:pBdr>
              <w:spacing w:after="80"/>
              <w:jc w:val="both"/>
              <w:rPr>
                <w:color w:val="231F20"/>
                <w:sz w:val="16"/>
                <w:szCs w:val="16"/>
              </w:rPr>
            </w:pPr>
            <w:r w:rsidRPr="00B94699">
              <w:rPr>
                <w:color w:val="231F20"/>
                <w:sz w:val="16"/>
                <w:szCs w:val="16"/>
              </w:rPr>
              <w:t>Filtrado de contenidos por recursos de accesibilidad</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5D8B110" w14:textId="21C56981" w:rsidR="263B4986" w:rsidRPr="00B94699" w:rsidRDefault="263B4986" w:rsidP="263B4986">
            <w:pPr>
              <w:widowControl/>
              <w:pBdr>
                <w:top w:val="nil"/>
                <w:left w:val="nil"/>
                <w:bottom w:val="nil"/>
                <w:right w:val="nil"/>
                <w:between w:val="nil"/>
              </w:pBdr>
              <w:spacing w:after="80"/>
              <w:rPr>
                <w:color w:val="000000" w:themeColor="text1"/>
                <w:sz w:val="16"/>
                <w:szCs w:val="16"/>
              </w:rPr>
            </w:pPr>
            <w:r w:rsidRPr="00B94699">
              <w:rPr>
                <w:color w:val="000000" w:themeColor="text1"/>
                <w:sz w:val="16"/>
                <w:szCs w:val="16"/>
              </w:rPr>
              <w:t>Parcial</w:t>
            </w:r>
          </w:p>
        </w:tc>
      </w:tr>
      <w:tr w:rsidR="263B4986" w:rsidRPr="00B94699" w14:paraId="5E390CB8"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D78845A" w14:textId="0F130C71" w:rsidR="263B4986" w:rsidRPr="00B94699" w:rsidRDefault="263B4986" w:rsidP="263B4986">
            <w:pPr>
              <w:widowControl/>
              <w:pBdr>
                <w:top w:val="nil"/>
                <w:left w:val="nil"/>
                <w:bottom w:val="nil"/>
                <w:right w:val="nil"/>
                <w:between w:val="nil"/>
              </w:pBdr>
              <w:spacing w:after="80"/>
              <w:rPr>
                <w:color w:val="231F20"/>
                <w:sz w:val="16"/>
                <w:szCs w:val="16"/>
              </w:rPr>
            </w:pPr>
            <w:r w:rsidRPr="00B94699">
              <w:rPr>
                <w:color w:val="231F20"/>
                <w:sz w:val="16"/>
                <w:szCs w:val="16"/>
              </w:rPr>
              <w:t>Apartado específico para contenidos con recursos de accesibilidad</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0A177CF" w14:textId="586CB1D1"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4802735B"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5F203B4" w14:textId="10FC2DE6"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Sistema de descripción de contenidos</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A41CD4E" w14:textId="2D84DA15"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Sí</w:t>
            </w:r>
          </w:p>
        </w:tc>
      </w:tr>
      <w:tr w:rsidR="263B4986" w:rsidRPr="00B94699" w14:paraId="441768B5"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E3779D0" w14:textId="697B7845"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Sistema de calificación por edades</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FC193C3" w14:textId="789F83D7"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Sí</w:t>
            </w:r>
          </w:p>
        </w:tc>
      </w:tr>
      <w:tr w:rsidR="263B4986" w:rsidRPr="00B94699" w14:paraId="3AAD4463"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74F2755" w14:textId="53D6CA9B"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Filtrado de contenidos por calificación por edades</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FCB3901" w14:textId="0A5500BA"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263B4986" w:rsidRPr="00B94699" w14:paraId="0195A21F"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EF28E58" w14:textId="5F1DDBD1"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Apartado(s) específico(s) para contenido infantil</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53FB64D" w14:textId="32F08146"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Sí</w:t>
            </w:r>
          </w:p>
        </w:tc>
      </w:tr>
      <w:tr w:rsidR="263B4986" w:rsidRPr="00B94699" w14:paraId="654FBC52" w14:textId="77777777" w:rsidTr="21A7D1B5">
        <w:trPr>
          <w:trHeight w:val="227"/>
        </w:trPr>
        <w:tc>
          <w:tcPr>
            <w:tcW w:w="4704"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B27CF98" w14:textId="2F6B8D23" w:rsidR="263B4986" w:rsidRPr="00B94699" w:rsidRDefault="263B4986" w:rsidP="263B4986">
            <w:pPr>
              <w:widowControl/>
              <w:pBdr>
                <w:top w:val="nil"/>
                <w:left w:val="nil"/>
                <w:bottom w:val="nil"/>
                <w:right w:val="nil"/>
                <w:between w:val="nil"/>
              </w:pBdr>
              <w:spacing w:after="80"/>
              <w:ind w:left="1440" w:hanging="1440"/>
              <w:rPr>
                <w:color w:val="231F20"/>
                <w:sz w:val="16"/>
                <w:szCs w:val="16"/>
              </w:rPr>
            </w:pPr>
            <w:r w:rsidRPr="00B94699">
              <w:rPr>
                <w:color w:val="231F20"/>
                <w:sz w:val="16"/>
                <w:szCs w:val="16"/>
              </w:rPr>
              <w:t>Catálogo separado con contenidos pornográficos/violentos</w:t>
            </w:r>
          </w:p>
        </w:tc>
        <w:tc>
          <w:tcPr>
            <w:tcW w:w="257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D20D42D" w14:textId="0AC106D9" w:rsidR="263B4986" w:rsidRPr="00B94699" w:rsidRDefault="263B4986" w:rsidP="263B4986">
            <w:pPr>
              <w:widowControl/>
              <w:pBdr>
                <w:top w:val="nil"/>
                <w:left w:val="nil"/>
                <w:bottom w:val="nil"/>
                <w:right w:val="nil"/>
                <w:between w:val="nil"/>
              </w:pBdr>
              <w:spacing w:after="80"/>
              <w:ind w:left="1440" w:hanging="1440"/>
              <w:rPr>
                <w:color w:val="000000" w:themeColor="text1"/>
                <w:sz w:val="16"/>
                <w:szCs w:val="16"/>
              </w:rPr>
            </w:pPr>
            <w:r w:rsidRPr="00B94699">
              <w:rPr>
                <w:color w:val="000000" w:themeColor="text1"/>
                <w:sz w:val="16"/>
                <w:szCs w:val="16"/>
              </w:rPr>
              <w:t>No</w:t>
            </w:r>
          </w:p>
        </w:tc>
      </w:tr>
      <w:tr w:rsidR="4C712BF8" w:rsidRPr="00B94699" w14:paraId="70CC8689" w14:textId="77777777" w:rsidTr="21A7D1B5">
        <w:trPr>
          <w:trHeight w:val="227"/>
        </w:trPr>
        <w:tc>
          <w:tcPr>
            <w:tcW w:w="7275" w:type="dxa"/>
            <w:gridSpan w:val="2"/>
            <w:tcBorders>
              <w:top w:val="single" w:sz="6" w:space="0" w:color="000000" w:themeColor="text1"/>
              <w:left w:val="none" w:sz="6" w:space="0" w:color="000000" w:themeColor="text1"/>
              <w:bottom w:val="none" w:sz="6" w:space="0" w:color="000000" w:themeColor="text1"/>
              <w:right w:val="none" w:sz="6" w:space="0" w:color="000000" w:themeColor="text1"/>
            </w:tcBorders>
          </w:tcPr>
          <w:p w14:paraId="584D5F38" w14:textId="2501F6CF" w:rsidR="66CDABF6" w:rsidRPr="00B94699" w:rsidRDefault="66CDABF6" w:rsidP="6E2237BB">
            <w:pPr>
              <w:widowControl/>
              <w:pBdr>
                <w:top w:val="nil"/>
                <w:left w:val="nil"/>
                <w:bottom w:val="nil"/>
                <w:right w:val="nil"/>
                <w:between w:val="nil"/>
              </w:pBdr>
              <w:spacing w:after="80"/>
              <w:ind w:right="370"/>
              <w:jc w:val="center"/>
              <w:rPr>
                <w:color w:val="231F20"/>
                <w:sz w:val="18"/>
                <w:szCs w:val="18"/>
              </w:rPr>
            </w:pPr>
            <w:r w:rsidRPr="00B94699">
              <w:rPr>
                <w:color w:val="231F20"/>
                <w:sz w:val="16"/>
                <w:szCs w:val="16"/>
              </w:rPr>
              <w:t>Fuente: Elaboración propia a partir del trabajo de campo del proyecto LEXCAV (ref. PID2022-142353OB-I00)</w:t>
            </w:r>
          </w:p>
        </w:tc>
      </w:tr>
    </w:tbl>
    <w:p w14:paraId="778F5095" w14:textId="5E483ED8" w:rsidR="4AB01D1B" w:rsidRPr="00B94699" w:rsidRDefault="4AB01D1B" w:rsidP="21A7D1B5"/>
    <w:p w14:paraId="71918BE9" w14:textId="22FF48D9" w:rsidR="4AB01D1B" w:rsidRPr="00B94699" w:rsidRDefault="52DF2760" w:rsidP="00A2409B">
      <w:pPr>
        <w:pStyle w:val="Corpo"/>
      </w:pPr>
      <w:r w:rsidRPr="00B94699">
        <w:t>Así, cabe mencionar inicialmente que, p</w:t>
      </w:r>
      <w:r w:rsidR="009C4D01" w:rsidRPr="00B94699">
        <w:t>ese a tratarse de una plataforma vinculada al ente público</w:t>
      </w:r>
      <w:r w:rsidR="00384625" w:rsidRPr="00B94699">
        <w:t xml:space="preserve"> de un </w:t>
      </w:r>
      <w:r w:rsidR="0F619E68" w:rsidRPr="00B94699">
        <w:t>E</w:t>
      </w:r>
      <w:r w:rsidR="00384625" w:rsidRPr="00B94699">
        <w:t>stado con varias lenguas oficiales</w:t>
      </w:r>
      <w:r w:rsidR="009C4D01" w:rsidRPr="00B94699">
        <w:t xml:space="preserve">, </w:t>
      </w:r>
      <w:r w:rsidR="4AB01D1B" w:rsidRPr="00B94699">
        <w:t xml:space="preserve">RTVE Play </w:t>
      </w:r>
      <w:r w:rsidR="00EC306D" w:rsidRPr="00B94699">
        <w:t xml:space="preserve">solo </w:t>
      </w:r>
      <w:r w:rsidR="00085DCC" w:rsidRPr="00B94699">
        <w:t>ofrece su</w:t>
      </w:r>
      <w:r w:rsidR="4AB01D1B" w:rsidRPr="00B94699">
        <w:t xml:space="preserve"> interfaz</w:t>
      </w:r>
      <w:r w:rsidR="7964324B" w:rsidRPr="00B94699">
        <w:t xml:space="preserve"> en</w:t>
      </w:r>
      <w:r w:rsidR="4AB01D1B" w:rsidRPr="00B94699">
        <w:t xml:space="preserve"> castellano</w:t>
      </w:r>
      <w:r w:rsidR="00922104" w:rsidRPr="00B94699">
        <w:t>.</w:t>
      </w:r>
      <w:r w:rsidR="57F14727" w:rsidRPr="00B94699">
        <w:t xml:space="preserve"> Además, e</w:t>
      </w:r>
      <w:r w:rsidR="4AB01D1B" w:rsidRPr="00B94699">
        <w:t xml:space="preserve">n el </w:t>
      </w:r>
      <w:r w:rsidR="0519C9D5" w:rsidRPr="00B94699">
        <w:t>caso de los restantes idiomas</w:t>
      </w:r>
      <w:r w:rsidR="4AB01D1B" w:rsidRPr="00B94699">
        <w:t>, únicamente</w:t>
      </w:r>
      <w:r w:rsidR="00547C39" w:rsidRPr="00B94699">
        <w:t xml:space="preserve"> l</w:t>
      </w:r>
      <w:r w:rsidR="6E06F43D" w:rsidRPr="00B94699">
        <w:t>os contenidos en catalán cuentan</w:t>
      </w:r>
      <w:r w:rsidR="00547C39" w:rsidRPr="00B94699">
        <w:t xml:space="preserve"> con </w:t>
      </w:r>
      <w:r w:rsidR="0881A8FF" w:rsidRPr="00B94699">
        <w:t>un apartado</w:t>
      </w:r>
      <w:r w:rsidR="4AB01D1B" w:rsidRPr="00B94699">
        <w:t xml:space="preserve"> específico, denominado “Cinema en </w:t>
      </w:r>
      <w:proofErr w:type="spellStart"/>
      <w:r w:rsidR="4AB01D1B" w:rsidRPr="00B94699">
        <w:t>català</w:t>
      </w:r>
      <w:proofErr w:type="spellEnd"/>
      <w:r w:rsidR="4AB01D1B" w:rsidRPr="00B94699">
        <w:t>”</w:t>
      </w:r>
      <w:r w:rsidR="00387CE0" w:rsidRPr="00B94699">
        <w:t>.</w:t>
      </w:r>
      <w:r w:rsidR="4AB01D1B" w:rsidRPr="00B94699">
        <w:t xml:space="preserve"> Asimismo, </w:t>
      </w:r>
      <w:r w:rsidR="00232E18" w:rsidRPr="00B94699">
        <w:t>no es posible</w:t>
      </w:r>
      <w:r w:rsidR="4AB01D1B" w:rsidRPr="00B94699">
        <w:t xml:space="preserve"> filtrar contenidos por país</w:t>
      </w:r>
      <w:r w:rsidR="1F29BA11" w:rsidRPr="00B94699">
        <w:t xml:space="preserve"> o</w:t>
      </w:r>
      <w:r w:rsidR="4AB01D1B" w:rsidRPr="00B94699">
        <w:t xml:space="preserve"> región de origen</w:t>
      </w:r>
      <w:r w:rsidR="75877494" w:rsidRPr="00B94699">
        <w:t xml:space="preserve"> o idioma</w:t>
      </w:r>
      <w:r w:rsidR="6E6E6ADB" w:rsidRPr="00B94699">
        <w:t>, y s</w:t>
      </w:r>
      <w:r w:rsidR="68B2DDA5" w:rsidRPr="00B94699">
        <w:t>i bien</w:t>
      </w:r>
      <w:r w:rsidR="4AB01D1B" w:rsidRPr="00B94699">
        <w:t xml:space="preserve"> </w:t>
      </w:r>
      <w:r w:rsidR="522C98C8" w:rsidRPr="00B94699">
        <w:t>existen</w:t>
      </w:r>
      <w:r w:rsidR="4AB01D1B" w:rsidRPr="00B94699">
        <w:t xml:space="preserve"> apartados</w:t>
      </w:r>
      <w:r w:rsidR="00386FE7" w:rsidRPr="00B94699">
        <w:t xml:space="preserve"> específic</w:t>
      </w:r>
      <w:r w:rsidR="2501FD36" w:rsidRPr="00B94699">
        <w:t>o</w:t>
      </w:r>
      <w:r w:rsidR="5FCA3D24" w:rsidRPr="00B94699">
        <w:t>s</w:t>
      </w:r>
      <w:r w:rsidR="2501FD36" w:rsidRPr="00B94699">
        <w:t xml:space="preserve"> para </w:t>
      </w:r>
      <w:r w:rsidR="4AB01D1B" w:rsidRPr="00B94699">
        <w:t xml:space="preserve">cine </w:t>
      </w:r>
      <w:r w:rsidR="549A4CEA" w:rsidRPr="00B94699">
        <w:t xml:space="preserve">en catalán o cine </w:t>
      </w:r>
      <w:r w:rsidR="4AB01D1B" w:rsidRPr="00B94699">
        <w:t>español</w:t>
      </w:r>
      <w:r w:rsidR="5CA60E79" w:rsidRPr="00B94699">
        <w:t xml:space="preserve">, </w:t>
      </w:r>
      <w:r w:rsidR="704BE924" w:rsidRPr="00B94699">
        <w:t>estos</w:t>
      </w:r>
      <w:r w:rsidR="5CA60E79" w:rsidRPr="00B94699">
        <w:t xml:space="preserve"> únicamente ofrecen una </w:t>
      </w:r>
      <w:r w:rsidR="26B436A0" w:rsidRPr="00B94699">
        <w:t>selección</w:t>
      </w:r>
      <w:r w:rsidR="00386FE7" w:rsidRPr="00B94699">
        <w:t>.</w:t>
      </w:r>
      <w:r w:rsidR="4AB01D1B" w:rsidRPr="00B94699">
        <w:t xml:space="preserve"> </w:t>
      </w:r>
    </w:p>
    <w:p w14:paraId="3BABA659" w14:textId="0C70D1F0" w:rsidR="58EEC13F" w:rsidRPr="00B94699" w:rsidRDefault="58EEC13F" w:rsidP="00A2409B">
      <w:pPr>
        <w:pStyle w:val="Corpo"/>
      </w:pPr>
    </w:p>
    <w:p w14:paraId="42B9C720" w14:textId="5F20C18B" w:rsidR="004A560D" w:rsidRPr="00B94699" w:rsidRDefault="5B8E903E" w:rsidP="00A2409B">
      <w:pPr>
        <w:pStyle w:val="Corpo"/>
      </w:pPr>
      <w:r w:rsidRPr="00B94699">
        <w:t>Además</w:t>
      </w:r>
      <w:r w:rsidR="105EDD64" w:rsidRPr="00B94699">
        <w:t xml:space="preserve">, </w:t>
      </w:r>
      <w:r w:rsidR="709F61D9" w:rsidRPr="00B94699">
        <w:t xml:space="preserve">en cuanto a las búsquedas, </w:t>
      </w:r>
      <w:r w:rsidR="0968F316" w:rsidRPr="00B94699">
        <w:t xml:space="preserve">además de no ser un método fiable por depender de la presencia del término introducido en el título, sinopsis, etc. de los contenidos, </w:t>
      </w:r>
      <w:r w:rsidR="709F61D9" w:rsidRPr="00B94699">
        <w:t>sus resultados están limitados a un máximo de 60 títulos, por lo que no se puede conocer la cifra total si excede esta cantidad</w:t>
      </w:r>
      <w:r w:rsidR="09D73DFC" w:rsidRPr="00B94699">
        <w:t>.</w:t>
      </w:r>
      <w:r w:rsidR="24D58E58" w:rsidRPr="00B94699">
        <w:t xml:space="preserve"> De esta forma, no se puede obtener información fidedigna sobre el número de títulos disponibles en catálogo, ni en términos absolutos ni </w:t>
      </w:r>
      <w:r w:rsidR="24D58E58" w:rsidRPr="00B94699">
        <w:lastRenderedPageBreak/>
        <w:t>relativos, puesto que la interfaz tampoco permite acceder a información sobre el volumen total de contenidos.</w:t>
      </w:r>
    </w:p>
    <w:p w14:paraId="34412874" w14:textId="2D7DD2D3" w:rsidR="004A560D" w:rsidRPr="00B94699" w:rsidRDefault="004A560D" w:rsidP="00A2409B">
      <w:pPr>
        <w:pStyle w:val="Corpo"/>
      </w:pPr>
    </w:p>
    <w:p w14:paraId="1DDC0CFF" w14:textId="279A0249" w:rsidR="58EEC13F" w:rsidRPr="00B94699" w:rsidRDefault="09D73DFC" w:rsidP="00A2409B">
      <w:pPr>
        <w:pStyle w:val="Corpo"/>
      </w:pPr>
      <w:r w:rsidRPr="00B94699">
        <w:t>Asimismo, la interfaz de RTVE Play tampoco</w:t>
      </w:r>
      <w:r w:rsidR="00456AC9" w:rsidRPr="00B94699">
        <w:t xml:space="preserve"> </w:t>
      </w:r>
      <w:r w:rsidR="00C6592A" w:rsidRPr="00B94699">
        <w:t>ofrece la</w:t>
      </w:r>
      <w:r w:rsidR="4AB01D1B" w:rsidRPr="00B94699">
        <w:t xml:space="preserve"> posibilidad de filtrar </w:t>
      </w:r>
      <w:r w:rsidR="3D039663" w:rsidRPr="00B94699">
        <w:t>contenidos</w:t>
      </w:r>
      <w:r w:rsidR="00C6592A" w:rsidRPr="00B94699">
        <w:t xml:space="preserve"> </w:t>
      </w:r>
      <w:r w:rsidR="4AB01D1B" w:rsidRPr="00B94699">
        <w:t>en función de l</w:t>
      </w:r>
      <w:r w:rsidR="3F95F34B" w:rsidRPr="00B94699">
        <w:t>os</w:t>
      </w:r>
      <w:r w:rsidR="4AB01D1B" w:rsidRPr="00B94699">
        <w:t xml:space="preserve"> recursos de accesibilidad</w:t>
      </w:r>
      <w:r w:rsidR="3B36BE10" w:rsidRPr="00B94699">
        <w:t xml:space="preserve"> incorporados</w:t>
      </w:r>
      <w:r w:rsidR="5FAEF799" w:rsidRPr="00B94699">
        <w:t xml:space="preserve"> (</w:t>
      </w:r>
      <w:r w:rsidR="143C3B61" w:rsidRPr="00B94699">
        <w:t>subtitulado,</w:t>
      </w:r>
      <w:r w:rsidR="4AB01D1B" w:rsidRPr="00B94699">
        <w:t xml:space="preserve"> audiodescripción o lengua de signos</w:t>
      </w:r>
      <w:r w:rsidR="1EBC71B1" w:rsidRPr="00B94699">
        <w:t>) ni</w:t>
      </w:r>
      <w:r w:rsidR="4AB01D1B" w:rsidRPr="00B94699">
        <w:t xml:space="preserve"> dispone de apartados específicos </w:t>
      </w:r>
      <w:r w:rsidR="21190F91" w:rsidRPr="00B94699">
        <w:t>para agrupar</w:t>
      </w:r>
      <w:r w:rsidR="4AB01D1B" w:rsidRPr="00B94699">
        <w:t xml:space="preserve"> </w:t>
      </w:r>
      <w:r w:rsidR="009065CA" w:rsidRPr="00B94699">
        <w:t xml:space="preserve">los </w:t>
      </w:r>
      <w:r w:rsidR="4AB01D1B" w:rsidRPr="00B94699">
        <w:t xml:space="preserve">títulos </w:t>
      </w:r>
      <w:r w:rsidR="3D48A504" w:rsidRPr="00B94699">
        <w:t>según este criterio</w:t>
      </w:r>
      <w:r w:rsidR="0B326731" w:rsidRPr="00B94699">
        <w:t>. Por ello,</w:t>
      </w:r>
      <w:r w:rsidR="4F258DD7" w:rsidRPr="00B94699">
        <w:t xml:space="preserve"> el usuario debe comprobar cada contenido</w:t>
      </w:r>
      <w:r w:rsidR="29930D9C" w:rsidRPr="00B94699">
        <w:t xml:space="preserve"> individualmente</w:t>
      </w:r>
      <w:r w:rsidR="02B2E665" w:rsidRPr="00B94699">
        <w:t xml:space="preserve">, sin poder </w:t>
      </w:r>
      <w:r w:rsidR="3A7A9E57" w:rsidRPr="00B94699">
        <w:t xml:space="preserve">restringir </w:t>
      </w:r>
      <w:r w:rsidR="4F258DD7" w:rsidRPr="00B94699">
        <w:t xml:space="preserve">su búsqueda a aquellos títulos que </w:t>
      </w:r>
      <w:r w:rsidR="4A977EE3" w:rsidRPr="00B94699">
        <w:t>dispongan</w:t>
      </w:r>
      <w:r w:rsidR="4F258DD7" w:rsidRPr="00B94699">
        <w:t xml:space="preserve"> </w:t>
      </w:r>
      <w:r w:rsidR="491EF2A9" w:rsidRPr="00B94699">
        <w:t>d</w:t>
      </w:r>
      <w:r w:rsidR="4F258DD7" w:rsidRPr="00B94699">
        <w:t xml:space="preserve">el recurso </w:t>
      </w:r>
      <w:r w:rsidR="5E169A70" w:rsidRPr="00B94699">
        <w:t>requerido.</w:t>
      </w:r>
    </w:p>
    <w:p w14:paraId="217A1D7C" w14:textId="6B230852" w:rsidR="001C6716" w:rsidRPr="00B94699" w:rsidRDefault="001C6716" w:rsidP="00A2409B">
      <w:pPr>
        <w:pStyle w:val="Corpo"/>
      </w:pPr>
    </w:p>
    <w:p w14:paraId="0691474F" w14:textId="714FAA42" w:rsidR="00DD08AB" w:rsidRPr="00B94699" w:rsidRDefault="00DD08AB" w:rsidP="00A2409B">
      <w:pPr>
        <w:pStyle w:val="Corpo"/>
      </w:pPr>
      <w:r w:rsidRPr="00B94699">
        <w:t xml:space="preserve">Por último, en su catálogo, esta plataforma dispone de una sección con apartados específicos para público infantil </w:t>
      </w:r>
      <w:r w:rsidR="08A4E4F9" w:rsidRPr="00B94699">
        <w:t>y de</w:t>
      </w:r>
      <w:r w:rsidRPr="00B94699">
        <w:t xml:space="preserve"> un sistema de descripción de contenidos y calificación por edades</w:t>
      </w:r>
      <w:r w:rsidR="09F74653" w:rsidRPr="00B94699">
        <w:t>, ajustándose por tanto a lo exigido por la Ley 13/2022. N</w:t>
      </w:r>
      <w:r w:rsidRPr="00B94699">
        <w:t>o obstante,</w:t>
      </w:r>
      <w:r w:rsidR="067A567C" w:rsidRPr="00B94699">
        <w:t xml:space="preserve"> presenta limitaciones</w:t>
      </w:r>
      <w:r w:rsidR="0CFFC014" w:rsidRPr="00B94699">
        <w:t xml:space="preserve"> en cuanto a las posibilidades ofrecidas al usuario</w:t>
      </w:r>
      <w:r w:rsidR="067A567C" w:rsidRPr="00B94699">
        <w:t xml:space="preserve">, </w:t>
      </w:r>
      <w:r w:rsidR="68415180" w:rsidRPr="00B94699">
        <w:t>como</w:t>
      </w:r>
      <w:r w:rsidR="7EA0AA18" w:rsidRPr="00B94699">
        <w:t xml:space="preserve"> la inexistencia de sistemas de</w:t>
      </w:r>
      <w:r w:rsidRPr="00B94699">
        <w:t xml:space="preserve"> búsqueda por tramos etarios.</w:t>
      </w:r>
    </w:p>
    <w:p w14:paraId="5E50B207" w14:textId="75B650AF" w:rsidR="1C147DA0" w:rsidRPr="00B94699" w:rsidRDefault="1C147DA0" w:rsidP="00A2409B">
      <w:pPr>
        <w:pStyle w:val="Corpo"/>
      </w:pPr>
    </w:p>
    <w:p w14:paraId="5E2E6F96" w14:textId="676589EE" w:rsidR="1A849734" w:rsidRPr="00B94699" w:rsidRDefault="1A849734" w:rsidP="00A2409B">
      <w:pPr>
        <w:pStyle w:val="Corpo"/>
      </w:pPr>
      <w:r w:rsidRPr="00B94699">
        <w:t xml:space="preserve">Estas deficiencias observadas en la interfaz de RTVE Play condicionan decisivamente el análisis de los contenidos disponibles en la plataforma, </w:t>
      </w:r>
      <w:r w:rsidR="64E67CA0" w:rsidRPr="00B94699">
        <w:t>pues impiden</w:t>
      </w:r>
      <w:r w:rsidR="42752970" w:rsidRPr="00B94699">
        <w:t xml:space="preserve"> </w:t>
      </w:r>
      <w:r w:rsidR="2EFF02C0" w:rsidRPr="00B94699">
        <w:t>acceder</w:t>
      </w:r>
      <w:r w:rsidR="42752970" w:rsidRPr="00B94699">
        <w:t xml:space="preserve"> a los datos que permitirían supervisar el cumplimiento de las cuotas de emisión dispuestas en la Ley 13/2022. Así, como se puede ver en la Tabla 2, correspondiente a la ficha de análisis de contenidos </w:t>
      </w:r>
      <w:r w:rsidR="7F1E42FD" w:rsidRPr="00B94699">
        <w:t xml:space="preserve">utilizada en nuestra investigación, resulta imposible, mediante la exploración directa, comprobar el número o volumen de obras europeas, en castellano, en lenguas oficiales autonómicas o con recursos de accesibilidad </w:t>
      </w:r>
      <w:r w:rsidR="7A891E68" w:rsidRPr="00B94699">
        <w:t xml:space="preserve">en el catálogo de </w:t>
      </w:r>
      <w:r w:rsidR="4F31A53B" w:rsidRPr="00B94699">
        <w:t>RTVE Play</w:t>
      </w:r>
      <w:r w:rsidR="7A891E68" w:rsidRPr="00B94699">
        <w:t>.</w:t>
      </w:r>
    </w:p>
    <w:p w14:paraId="6835B9CE" w14:textId="526AF6A4" w:rsidR="15C02261" w:rsidRPr="00B94699" w:rsidRDefault="15C02261" w:rsidP="15C02261">
      <w:pPr>
        <w:ind w:left="426"/>
        <w:jc w:val="both"/>
        <w:rPr>
          <w:sz w:val="20"/>
          <w:szCs w:val="20"/>
        </w:rPr>
      </w:pPr>
    </w:p>
    <w:p w14:paraId="77B217B3" w14:textId="1E5AACAE" w:rsidR="003441D4" w:rsidRPr="00B94699" w:rsidRDefault="003441D4" w:rsidP="2909FF09">
      <w:pPr>
        <w:pStyle w:val="Descripcin"/>
        <w:keepNext/>
        <w:jc w:val="center"/>
        <w:rPr>
          <w:i w:val="0"/>
          <w:iCs w:val="0"/>
          <w:color w:val="000000" w:themeColor="text1"/>
          <w:sz w:val="20"/>
          <w:szCs w:val="20"/>
        </w:rPr>
      </w:pPr>
      <w:r w:rsidRPr="00B94699">
        <w:rPr>
          <w:i w:val="0"/>
          <w:iCs w:val="0"/>
          <w:color w:val="000000" w:themeColor="text1"/>
          <w:sz w:val="20"/>
          <w:szCs w:val="20"/>
        </w:rPr>
        <w:t xml:space="preserve">Tabla </w:t>
      </w:r>
      <w:r w:rsidRPr="00B94699">
        <w:rPr>
          <w:i w:val="0"/>
          <w:iCs w:val="0"/>
          <w:color w:val="000000" w:themeColor="text1"/>
          <w:sz w:val="20"/>
          <w:szCs w:val="20"/>
        </w:rPr>
        <w:fldChar w:fldCharType="begin"/>
      </w:r>
      <w:r w:rsidRPr="00B94699">
        <w:rPr>
          <w:i w:val="0"/>
          <w:iCs w:val="0"/>
          <w:color w:val="000000" w:themeColor="text1"/>
          <w:sz w:val="20"/>
          <w:szCs w:val="20"/>
        </w:rPr>
        <w:instrText xml:space="preserve"> SEQ Tabla \* ARABIC </w:instrText>
      </w:r>
      <w:r w:rsidRPr="00B94699">
        <w:rPr>
          <w:i w:val="0"/>
          <w:iCs w:val="0"/>
          <w:color w:val="000000" w:themeColor="text1"/>
          <w:sz w:val="20"/>
          <w:szCs w:val="20"/>
        </w:rPr>
        <w:fldChar w:fldCharType="separate"/>
      </w:r>
      <w:r w:rsidRPr="00B94699">
        <w:rPr>
          <w:i w:val="0"/>
          <w:iCs w:val="0"/>
          <w:noProof/>
          <w:color w:val="000000" w:themeColor="text1"/>
          <w:sz w:val="20"/>
          <w:szCs w:val="20"/>
        </w:rPr>
        <w:t>2</w:t>
      </w:r>
      <w:r w:rsidRPr="00B94699">
        <w:rPr>
          <w:i w:val="0"/>
          <w:iCs w:val="0"/>
          <w:color w:val="000000" w:themeColor="text1"/>
          <w:sz w:val="20"/>
          <w:szCs w:val="20"/>
        </w:rPr>
        <w:fldChar w:fldCharType="end"/>
      </w:r>
      <w:r w:rsidRPr="00B94699">
        <w:rPr>
          <w:i w:val="0"/>
          <w:iCs w:val="0"/>
          <w:color w:val="000000" w:themeColor="text1"/>
          <w:sz w:val="20"/>
          <w:szCs w:val="20"/>
        </w:rPr>
        <w:t>. Análisis de contenidos en RTVE Play</w:t>
      </w:r>
    </w:p>
    <w:tbl>
      <w:tblPr>
        <w:tblStyle w:val="Tablaconcuadrcula"/>
        <w:tblW w:w="7655" w:type="dxa"/>
        <w:tblBorders>
          <w:top w:val="single" w:sz="6" w:space="0" w:color="auto"/>
          <w:left w:val="single" w:sz="6" w:space="0" w:color="auto"/>
          <w:bottom w:val="single" w:sz="6" w:space="0" w:color="auto"/>
          <w:right w:val="single" w:sz="6" w:space="0" w:color="auto"/>
        </w:tblBorders>
        <w:tblLook w:val="06A0" w:firstRow="1" w:lastRow="0" w:firstColumn="1" w:lastColumn="0" w:noHBand="1" w:noVBand="1"/>
      </w:tblPr>
      <w:tblGrid>
        <w:gridCol w:w="1451"/>
        <w:gridCol w:w="489"/>
        <w:gridCol w:w="345"/>
        <w:gridCol w:w="645"/>
        <w:gridCol w:w="4725"/>
      </w:tblGrid>
      <w:tr w:rsidR="15C02261" w:rsidRPr="00B94699" w14:paraId="17F90DBC" w14:textId="77777777" w:rsidTr="312DFD85">
        <w:trPr>
          <w:trHeight w:val="285"/>
        </w:trPr>
        <w:tc>
          <w:tcPr>
            <w:tcW w:w="1451" w:type="dxa"/>
            <w:tcBorders>
              <w:top w:val="single" w:sz="6" w:space="0" w:color="auto"/>
              <w:left w:val="single" w:sz="6" w:space="0" w:color="auto"/>
              <w:right w:val="single" w:sz="6" w:space="0" w:color="auto"/>
            </w:tcBorders>
            <w:shd w:val="clear" w:color="auto" w:fill="D1D1D1"/>
            <w:tcMar>
              <w:left w:w="90" w:type="dxa"/>
              <w:right w:w="90" w:type="dxa"/>
            </w:tcMar>
          </w:tcPr>
          <w:p w14:paraId="76FFF029" w14:textId="27DA0C50" w:rsidR="15C02261" w:rsidRPr="00B94699" w:rsidRDefault="15C02261" w:rsidP="15C02261">
            <w:pPr>
              <w:spacing w:line="279" w:lineRule="auto"/>
              <w:jc w:val="center"/>
              <w:rPr>
                <w:color w:val="000000" w:themeColor="text1"/>
                <w:sz w:val="16"/>
                <w:szCs w:val="16"/>
              </w:rPr>
            </w:pPr>
            <w:r w:rsidRPr="00B94699">
              <w:rPr>
                <w:b/>
                <w:bCs/>
                <w:color w:val="000000" w:themeColor="text1"/>
                <w:sz w:val="16"/>
                <w:szCs w:val="16"/>
              </w:rPr>
              <w:t>ÍTEM</w:t>
            </w:r>
          </w:p>
        </w:tc>
        <w:tc>
          <w:tcPr>
            <w:tcW w:w="489" w:type="dxa"/>
            <w:tcBorders>
              <w:top w:val="single" w:sz="6" w:space="0" w:color="auto"/>
            </w:tcBorders>
            <w:shd w:val="clear" w:color="auto" w:fill="D1D1D1"/>
            <w:tcMar>
              <w:left w:w="90" w:type="dxa"/>
              <w:right w:w="90" w:type="dxa"/>
            </w:tcMar>
          </w:tcPr>
          <w:p w14:paraId="21B139C9" w14:textId="2F96E146" w:rsidR="15C02261" w:rsidRPr="00B94699" w:rsidRDefault="15C02261" w:rsidP="15C02261">
            <w:pPr>
              <w:spacing w:line="279" w:lineRule="auto"/>
              <w:jc w:val="center"/>
              <w:rPr>
                <w:color w:val="000000" w:themeColor="text1"/>
                <w:sz w:val="16"/>
                <w:szCs w:val="16"/>
              </w:rPr>
            </w:pPr>
            <w:proofErr w:type="spellStart"/>
            <w:r w:rsidRPr="00B94699">
              <w:rPr>
                <w:b/>
                <w:bCs/>
                <w:color w:val="000000" w:themeColor="text1"/>
                <w:sz w:val="16"/>
                <w:szCs w:val="16"/>
              </w:rPr>
              <w:t>Nº</w:t>
            </w:r>
            <w:proofErr w:type="spellEnd"/>
          </w:p>
        </w:tc>
        <w:tc>
          <w:tcPr>
            <w:tcW w:w="345" w:type="dxa"/>
            <w:tcBorders>
              <w:top w:val="single" w:sz="6" w:space="0" w:color="auto"/>
            </w:tcBorders>
            <w:shd w:val="clear" w:color="auto" w:fill="D1D1D1"/>
            <w:tcMar>
              <w:left w:w="90" w:type="dxa"/>
              <w:right w:w="90" w:type="dxa"/>
            </w:tcMar>
          </w:tcPr>
          <w:p w14:paraId="31936294" w14:textId="2B4E575B" w:rsidR="15C02261" w:rsidRPr="00B94699" w:rsidRDefault="15C02261" w:rsidP="15C02261">
            <w:pPr>
              <w:spacing w:line="279" w:lineRule="auto"/>
              <w:jc w:val="center"/>
              <w:rPr>
                <w:color w:val="000000" w:themeColor="text1"/>
                <w:sz w:val="16"/>
                <w:szCs w:val="16"/>
              </w:rPr>
            </w:pPr>
            <w:r w:rsidRPr="00B94699">
              <w:rPr>
                <w:b/>
                <w:bCs/>
                <w:color w:val="000000" w:themeColor="text1"/>
                <w:sz w:val="16"/>
                <w:szCs w:val="16"/>
              </w:rPr>
              <w:t>%</w:t>
            </w:r>
          </w:p>
        </w:tc>
        <w:tc>
          <w:tcPr>
            <w:tcW w:w="645" w:type="dxa"/>
            <w:tcBorders>
              <w:top w:val="single" w:sz="6" w:space="0" w:color="auto"/>
            </w:tcBorders>
            <w:shd w:val="clear" w:color="auto" w:fill="D1D1D1"/>
            <w:tcMar>
              <w:left w:w="90" w:type="dxa"/>
              <w:right w:w="90" w:type="dxa"/>
            </w:tcMar>
          </w:tcPr>
          <w:p w14:paraId="40F1923B" w14:textId="1C4383E4" w:rsidR="15C02261" w:rsidRPr="00B94699" w:rsidRDefault="15C02261" w:rsidP="15C02261">
            <w:pPr>
              <w:spacing w:line="279" w:lineRule="auto"/>
              <w:jc w:val="center"/>
              <w:rPr>
                <w:b/>
                <w:bCs/>
                <w:color w:val="000000" w:themeColor="text1"/>
                <w:sz w:val="16"/>
                <w:szCs w:val="16"/>
              </w:rPr>
            </w:pPr>
            <w:r w:rsidRPr="00B94699">
              <w:rPr>
                <w:b/>
                <w:bCs/>
                <w:color w:val="000000" w:themeColor="text1"/>
                <w:sz w:val="16"/>
                <w:szCs w:val="16"/>
              </w:rPr>
              <w:t>CUM-PLE?</w:t>
            </w:r>
          </w:p>
        </w:tc>
        <w:tc>
          <w:tcPr>
            <w:tcW w:w="4725" w:type="dxa"/>
            <w:tcBorders>
              <w:top w:val="single" w:sz="6" w:space="0" w:color="auto"/>
              <w:right w:val="single" w:sz="6" w:space="0" w:color="auto"/>
            </w:tcBorders>
            <w:shd w:val="clear" w:color="auto" w:fill="D1D1D1"/>
            <w:tcMar>
              <w:left w:w="90" w:type="dxa"/>
              <w:right w:w="90" w:type="dxa"/>
            </w:tcMar>
          </w:tcPr>
          <w:p w14:paraId="7919F5B7" w14:textId="5AEA3E3C" w:rsidR="15C02261" w:rsidRPr="00B94699" w:rsidRDefault="15C02261" w:rsidP="15C02261">
            <w:pPr>
              <w:spacing w:line="279" w:lineRule="auto"/>
              <w:jc w:val="center"/>
              <w:rPr>
                <w:color w:val="000000" w:themeColor="text1"/>
                <w:sz w:val="16"/>
                <w:szCs w:val="16"/>
              </w:rPr>
            </w:pPr>
            <w:r w:rsidRPr="00B94699">
              <w:rPr>
                <w:b/>
                <w:bCs/>
                <w:color w:val="000000" w:themeColor="text1"/>
                <w:sz w:val="16"/>
                <w:szCs w:val="16"/>
              </w:rPr>
              <w:t>OBSERVACIONES</w:t>
            </w:r>
          </w:p>
        </w:tc>
      </w:tr>
      <w:tr w:rsidR="15C02261" w:rsidRPr="00B94699" w14:paraId="3F30791D" w14:textId="77777777" w:rsidTr="312DFD85">
        <w:trPr>
          <w:trHeight w:val="285"/>
        </w:trPr>
        <w:tc>
          <w:tcPr>
            <w:tcW w:w="7655" w:type="dxa"/>
            <w:gridSpan w:val="5"/>
            <w:tcBorders>
              <w:left w:val="single" w:sz="6" w:space="0" w:color="auto"/>
              <w:right w:val="single" w:sz="6" w:space="0" w:color="auto"/>
            </w:tcBorders>
            <w:shd w:val="clear" w:color="auto" w:fill="FFFFFF" w:themeFill="background1"/>
            <w:tcMar>
              <w:left w:w="90" w:type="dxa"/>
              <w:right w:w="90" w:type="dxa"/>
            </w:tcMar>
          </w:tcPr>
          <w:p w14:paraId="1ED48524" w14:textId="261EE329" w:rsidR="15C02261" w:rsidRPr="00B94699" w:rsidRDefault="15C02261" w:rsidP="15C02261">
            <w:pPr>
              <w:spacing w:line="279" w:lineRule="auto"/>
              <w:jc w:val="center"/>
              <w:rPr>
                <w:color w:val="000000" w:themeColor="text1"/>
                <w:sz w:val="16"/>
                <w:szCs w:val="16"/>
              </w:rPr>
            </w:pPr>
            <w:r w:rsidRPr="00B94699">
              <w:rPr>
                <w:b/>
                <w:bCs/>
                <w:color w:val="000000" w:themeColor="text1"/>
                <w:sz w:val="16"/>
                <w:szCs w:val="16"/>
              </w:rPr>
              <w:t>OBLIGACIONES LINGÜÍSTICAS</w:t>
            </w:r>
          </w:p>
        </w:tc>
      </w:tr>
      <w:tr w:rsidR="15C02261" w:rsidRPr="00B94699" w14:paraId="66FC10DF" w14:textId="77777777" w:rsidTr="312DFD85">
        <w:trPr>
          <w:trHeight w:val="285"/>
        </w:trPr>
        <w:tc>
          <w:tcPr>
            <w:tcW w:w="1451" w:type="dxa"/>
            <w:tcBorders>
              <w:left w:val="single" w:sz="6" w:space="0" w:color="auto"/>
              <w:right w:val="single" w:sz="6" w:space="0" w:color="auto"/>
            </w:tcBorders>
            <w:tcMar>
              <w:left w:w="90" w:type="dxa"/>
              <w:right w:w="90" w:type="dxa"/>
            </w:tcMar>
          </w:tcPr>
          <w:p w14:paraId="48DF4363" w14:textId="68C9A12F" w:rsidR="15C02261" w:rsidRPr="00B94699" w:rsidRDefault="15C02261" w:rsidP="15C02261">
            <w:pPr>
              <w:spacing w:line="279" w:lineRule="auto"/>
              <w:rPr>
                <w:color w:val="000000" w:themeColor="text1"/>
                <w:sz w:val="16"/>
                <w:szCs w:val="16"/>
              </w:rPr>
            </w:pPr>
            <w:r w:rsidRPr="00B94699">
              <w:rPr>
                <w:color w:val="000000" w:themeColor="text1"/>
                <w:sz w:val="16"/>
                <w:szCs w:val="16"/>
              </w:rPr>
              <w:t>Obras VO en gallego</w:t>
            </w:r>
          </w:p>
        </w:tc>
        <w:tc>
          <w:tcPr>
            <w:tcW w:w="489" w:type="dxa"/>
            <w:tcMar>
              <w:left w:w="90" w:type="dxa"/>
              <w:right w:w="90" w:type="dxa"/>
            </w:tcMar>
          </w:tcPr>
          <w:p w14:paraId="6C5AFBE1" w14:textId="1F5F3F14" w:rsidR="0A3BFA58" w:rsidRPr="00B94699" w:rsidRDefault="0A3BFA58" w:rsidP="0A3BFA58">
            <w:pPr>
              <w:spacing w:line="279" w:lineRule="auto"/>
              <w:jc w:val="center"/>
              <w:rPr>
                <w:color w:val="000000" w:themeColor="text1"/>
                <w:sz w:val="16"/>
                <w:szCs w:val="16"/>
              </w:rPr>
            </w:pPr>
          </w:p>
        </w:tc>
        <w:tc>
          <w:tcPr>
            <w:tcW w:w="345" w:type="dxa"/>
            <w:tcMar>
              <w:left w:w="90" w:type="dxa"/>
              <w:right w:w="90" w:type="dxa"/>
            </w:tcMar>
          </w:tcPr>
          <w:p w14:paraId="464A48B9" w14:textId="723DAD57" w:rsidR="0A3BFA58" w:rsidRPr="00B94699" w:rsidRDefault="0A3BFA58" w:rsidP="0A3BFA58">
            <w:pPr>
              <w:spacing w:line="279" w:lineRule="auto"/>
              <w:jc w:val="center"/>
              <w:rPr>
                <w:color w:val="000000" w:themeColor="text1"/>
                <w:sz w:val="16"/>
                <w:szCs w:val="16"/>
              </w:rPr>
            </w:pPr>
          </w:p>
        </w:tc>
        <w:tc>
          <w:tcPr>
            <w:tcW w:w="645" w:type="dxa"/>
            <w:tcMar>
              <w:left w:w="90" w:type="dxa"/>
              <w:right w:w="90" w:type="dxa"/>
            </w:tcMar>
          </w:tcPr>
          <w:p w14:paraId="5AF6634A" w14:textId="3AC551F6" w:rsidR="0A3BFA58" w:rsidRPr="00B94699" w:rsidRDefault="0A3BFA58" w:rsidP="0A3BFA58">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7D885013" w14:textId="7BED5AF0" w:rsidR="15C02261" w:rsidRPr="00B94699" w:rsidRDefault="15C02261" w:rsidP="15C02261">
            <w:pPr>
              <w:spacing w:line="279" w:lineRule="auto"/>
              <w:jc w:val="both"/>
              <w:rPr>
                <w:color w:val="000000" w:themeColor="text1"/>
                <w:sz w:val="16"/>
                <w:szCs w:val="16"/>
              </w:rPr>
            </w:pPr>
          </w:p>
        </w:tc>
      </w:tr>
      <w:tr w:rsidR="15C02261" w:rsidRPr="00B94699" w14:paraId="49D53F9A" w14:textId="77777777" w:rsidTr="312DFD85">
        <w:trPr>
          <w:trHeight w:val="285"/>
        </w:trPr>
        <w:tc>
          <w:tcPr>
            <w:tcW w:w="1451" w:type="dxa"/>
            <w:tcBorders>
              <w:left w:val="single" w:sz="6" w:space="0" w:color="auto"/>
            </w:tcBorders>
            <w:tcMar>
              <w:left w:w="90" w:type="dxa"/>
              <w:right w:w="90" w:type="dxa"/>
            </w:tcMar>
          </w:tcPr>
          <w:p w14:paraId="1F78CABA" w14:textId="0772D275" w:rsidR="15C02261" w:rsidRPr="00B94699" w:rsidRDefault="15C02261" w:rsidP="15C02261">
            <w:pPr>
              <w:spacing w:line="279" w:lineRule="auto"/>
              <w:rPr>
                <w:color w:val="000000" w:themeColor="text1"/>
                <w:sz w:val="16"/>
                <w:szCs w:val="16"/>
              </w:rPr>
            </w:pPr>
            <w:r w:rsidRPr="00B94699">
              <w:rPr>
                <w:color w:val="000000" w:themeColor="text1"/>
                <w:sz w:val="16"/>
                <w:szCs w:val="16"/>
              </w:rPr>
              <w:t>Obras dobladas en gallego</w:t>
            </w:r>
          </w:p>
        </w:tc>
        <w:tc>
          <w:tcPr>
            <w:tcW w:w="489" w:type="dxa"/>
            <w:tcMar>
              <w:left w:w="90" w:type="dxa"/>
              <w:right w:w="90" w:type="dxa"/>
            </w:tcMar>
          </w:tcPr>
          <w:p w14:paraId="4DFACD3E" w14:textId="113BA27B" w:rsidR="15C02261" w:rsidRPr="00B94699" w:rsidRDefault="15C02261" w:rsidP="15C02261">
            <w:pPr>
              <w:spacing w:line="279" w:lineRule="auto"/>
              <w:jc w:val="center"/>
              <w:rPr>
                <w:color w:val="000000" w:themeColor="text1"/>
                <w:sz w:val="16"/>
                <w:szCs w:val="16"/>
              </w:rPr>
            </w:pPr>
          </w:p>
        </w:tc>
        <w:tc>
          <w:tcPr>
            <w:tcW w:w="345" w:type="dxa"/>
            <w:tcMar>
              <w:left w:w="90" w:type="dxa"/>
              <w:right w:w="90" w:type="dxa"/>
            </w:tcMar>
          </w:tcPr>
          <w:p w14:paraId="13D8C9F7" w14:textId="53F75B57" w:rsidR="15C02261" w:rsidRPr="00B94699" w:rsidRDefault="15C02261" w:rsidP="15C02261">
            <w:pPr>
              <w:spacing w:line="279" w:lineRule="auto"/>
              <w:jc w:val="center"/>
              <w:rPr>
                <w:color w:val="000000" w:themeColor="text1"/>
                <w:sz w:val="16"/>
                <w:szCs w:val="16"/>
              </w:rPr>
            </w:pPr>
          </w:p>
        </w:tc>
        <w:tc>
          <w:tcPr>
            <w:tcW w:w="645" w:type="dxa"/>
            <w:tcMar>
              <w:left w:w="90" w:type="dxa"/>
              <w:right w:w="90" w:type="dxa"/>
            </w:tcMar>
          </w:tcPr>
          <w:p w14:paraId="17205FAC" w14:textId="17B06415"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0F87BA8E" w14:textId="7619B44E" w:rsidR="15C02261" w:rsidRPr="00B94699" w:rsidRDefault="15C02261" w:rsidP="15C02261">
            <w:pPr>
              <w:spacing w:line="279" w:lineRule="auto"/>
              <w:jc w:val="both"/>
              <w:rPr>
                <w:color w:val="000000" w:themeColor="text1"/>
                <w:sz w:val="16"/>
                <w:szCs w:val="16"/>
              </w:rPr>
            </w:pPr>
          </w:p>
        </w:tc>
      </w:tr>
      <w:tr w:rsidR="15C02261" w:rsidRPr="00B94699" w14:paraId="6F7F0A9E" w14:textId="77777777" w:rsidTr="312DFD85">
        <w:trPr>
          <w:trHeight w:val="285"/>
        </w:trPr>
        <w:tc>
          <w:tcPr>
            <w:tcW w:w="1451" w:type="dxa"/>
            <w:tcBorders>
              <w:left w:val="single" w:sz="6" w:space="0" w:color="auto"/>
            </w:tcBorders>
            <w:tcMar>
              <w:left w:w="90" w:type="dxa"/>
              <w:right w:w="90" w:type="dxa"/>
            </w:tcMar>
          </w:tcPr>
          <w:p w14:paraId="5AF3A58F" w14:textId="7B8EBA40" w:rsidR="15C02261" w:rsidRPr="00B94699" w:rsidRDefault="15C02261" w:rsidP="15C02261">
            <w:pPr>
              <w:spacing w:line="279" w:lineRule="auto"/>
              <w:rPr>
                <w:color w:val="000000" w:themeColor="text1"/>
                <w:sz w:val="16"/>
                <w:szCs w:val="16"/>
              </w:rPr>
            </w:pPr>
            <w:r w:rsidRPr="00B94699">
              <w:rPr>
                <w:color w:val="000000" w:themeColor="text1"/>
                <w:sz w:val="16"/>
                <w:szCs w:val="16"/>
              </w:rPr>
              <w:t>Obras subtituladas en gallego</w:t>
            </w:r>
          </w:p>
        </w:tc>
        <w:tc>
          <w:tcPr>
            <w:tcW w:w="489" w:type="dxa"/>
            <w:tcMar>
              <w:left w:w="90" w:type="dxa"/>
              <w:right w:w="90" w:type="dxa"/>
            </w:tcMar>
          </w:tcPr>
          <w:p w14:paraId="1ABD4369" w14:textId="7EF7F1A4" w:rsidR="15C02261" w:rsidRPr="00B94699" w:rsidRDefault="15C02261" w:rsidP="15C02261">
            <w:pPr>
              <w:spacing w:line="279" w:lineRule="auto"/>
              <w:jc w:val="center"/>
              <w:rPr>
                <w:color w:val="000000" w:themeColor="text1"/>
                <w:sz w:val="16"/>
                <w:szCs w:val="16"/>
              </w:rPr>
            </w:pPr>
          </w:p>
        </w:tc>
        <w:tc>
          <w:tcPr>
            <w:tcW w:w="345" w:type="dxa"/>
            <w:tcMar>
              <w:left w:w="90" w:type="dxa"/>
              <w:right w:w="90" w:type="dxa"/>
            </w:tcMar>
          </w:tcPr>
          <w:p w14:paraId="304290EA" w14:textId="4E4D9A65" w:rsidR="15C02261" w:rsidRPr="00B94699" w:rsidRDefault="15C02261" w:rsidP="15C02261">
            <w:pPr>
              <w:spacing w:line="279" w:lineRule="auto"/>
              <w:jc w:val="center"/>
              <w:rPr>
                <w:color w:val="000000" w:themeColor="text1"/>
                <w:sz w:val="16"/>
                <w:szCs w:val="16"/>
              </w:rPr>
            </w:pPr>
          </w:p>
        </w:tc>
        <w:tc>
          <w:tcPr>
            <w:tcW w:w="645" w:type="dxa"/>
            <w:tcMar>
              <w:left w:w="90" w:type="dxa"/>
              <w:right w:w="90" w:type="dxa"/>
            </w:tcMar>
          </w:tcPr>
          <w:p w14:paraId="1918EE84" w14:textId="34F3A1EB"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11927ED7" w14:textId="3A75C657" w:rsidR="15C02261" w:rsidRPr="00B94699" w:rsidRDefault="15C02261" w:rsidP="15C02261">
            <w:pPr>
              <w:spacing w:line="279" w:lineRule="auto"/>
              <w:jc w:val="both"/>
              <w:rPr>
                <w:color w:val="000000" w:themeColor="text1"/>
                <w:sz w:val="16"/>
                <w:szCs w:val="16"/>
              </w:rPr>
            </w:pPr>
          </w:p>
        </w:tc>
      </w:tr>
      <w:tr w:rsidR="15C02261" w:rsidRPr="00B94699" w14:paraId="7E0930F1" w14:textId="77777777" w:rsidTr="312DFD85">
        <w:trPr>
          <w:trHeight w:val="285"/>
        </w:trPr>
        <w:tc>
          <w:tcPr>
            <w:tcW w:w="1451" w:type="dxa"/>
            <w:tcBorders>
              <w:left w:val="single" w:sz="6" w:space="0" w:color="auto"/>
            </w:tcBorders>
            <w:shd w:val="clear" w:color="auto" w:fill="E8E8E8"/>
            <w:tcMar>
              <w:left w:w="90" w:type="dxa"/>
              <w:right w:w="90" w:type="dxa"/>
            </w:tcMar>
          </w:tcPr>
          <w:p w14:paraId="71460A88" w14:textId="49F9985D" w:rsidR="15C02261" w:rsidRPr="00B94699" w:rsidRDefault="15C02261" w:rsidP="15C02261">
            <w:pPr>
              <w:spacing w:line="279" w:lineRule="auto"/>
              <w:rPr>
                <w:color w:val="000000" w:themeColor="text1"/>
                <w:sz w:val="16"/>
                <w:szCs w:val="16"/>
              </w:rPr>
            </w:pPr>
            <w:proofErr w:type="gramStart"/>
            <w:r w:rsidRPr="00B94699">
              <w:rPr>
                <w:b/>
                <w:bCs/>
                <w:color w:val="000000" w:themeColor="text1"/>
                <w:sz w:val="16"/>
                <w:szCs w:val="16"/>
              </w:rPr>
              <w:t>Total</w:t>
            </w:r>
            <w:proofErr w:type="gramEnd"/>
            <w:r w:rsidRPr="00B94699">
              <w:rPr>
                <w:b/>
                <w:bCs/>
                <w:color w:val="000000" w:themeColor="text1"/>
                <w:sz w:val="16"/>
                <w:szCs w:val="16"/>
              </w:rPr>
              <w:t xml:space="preserve"> de obras en gallego</w:t>
            </w:r>
            <w:r w:rsidRPr="00B94699">
              <w:rPr>
                <w:color w:val="000000" w:themeColor="text1"/>
                <w:sz w:val="16"/>
                <w:szCs w:val="16"/>
              </w:rPr>
              <w:t xml:space="preserve"> </w:t>
            </w:r>
          </w:p>
          <w:p w14:paraId="6D19C0E8" w14:textId="717B6CE1" w:rsidR="15C02261" w:rsidRPr="00B94699" w:rsidRDefault="15C02261" w:rsidP="15C02261">
            <w:pPr>
              <w:spacing w:line="279" w:lineRule="auto"/>
              <w:rPr>
                <w:color w:val="000000" w:themeColor="text1"/>
                <w:sz w:val="16"/>
                <w:szCs w:val="16"/>
              </w:rPr>
            </w:pPr>
          </w:p>
        </w:tc>
        <w:tc>
          <w:tcPr>
            <w:tcW w:w="489" w:type="dxa"/>
            <w:shd w:val="clear" w:color="auto" w:fill="E8E8E8"/>
            <w:tcMar>
              <w:left w:w="90" w:type="dxa"/>
              <w:right w:w="90" w:type="dxa"/>
            </w:tcMar>
          </w:tcPr>
          <w:p w14:paraId="70C37014" w14:textId="074A3E68"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345" w:type="dxa"/>
            <w:shd w:val="clear" w:color="auto" w:fill="E8E8E8"/>
            <w:tcMar>
              <w:left w:w="90" w:type="dxa"/>
              <w:right w:w="90" w:type="dxa"/>
            </w:tcMar>
          </w:tcPr>
          <w:p w14:paraId="67617CD9" w14:textId="493F61F4"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056996F0" w14:textId="4A70AF8F"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4C480095" w14:textId="59B535F4" w:rsidR="15C02261" w:rsidRPr="00B94699" w:rsidRDefault="68F8C032" w:rsidP="15C02261">
            <w:pPr>
              <w:spacing w:line="279" w:lineRule="auto"/>
              <w:jc w:val="both"/>
              <w:rPr>
                <w:color w:val="000000" w:themeColor="text1"/>
                <w:sz w:val="16"/>
                <w:szCs w:val="16"/>
              </w:rPr>
            </w:pPr>
            <w:r w:rsidRPr="00B94699">
              <w:rPr>
                <w:color w:val="000000" w:themeColor="text1"/>
                <w:sz w:val="16"/>
                <w:szCs w:val="16"/>
              </w:rPr>
              <w:t>Indeterminable al no poder buscar ni filtrar por idioma. Algunas producciones gallegas con versión lingüística en gallego (</w:t>
            </w:r>
            <w:proofErr w:type="spellStart"/>
            <w:r w:rsidRPr="00B94699">
              <w:rPr>
                <w:color w:val="000000" w:themeColor="text1"/>
                <w:sz w:val="16"/>
                <w:szCs w:val="16"/>
              </w:rPr>
              <w:t>ej</w:t>
            </w:r>
            <w:proofErr w:type="spellEnd"/>
            <w:r w:rsidRPr="00B94699">
              <w:rPr>
                <w:color w:val="000000" w:themeColor="text1"/>
                <w:sz w:val="16"/>
                <w:szCs w:val="16"/>
              </w:rPr>
              <w:t xml:space="preserve">: </w:t>
            </w:r>
            <w:r w:rsidRPr="00B94699">
              <w:rPr>
                <w:i/>
                <w:iCs/>
                <w:color w:val="000000" w:themeColor="text1"/>
                <w:sz w:val="16"/>
                <w:szCs w:val="16"/>
              </w:rPr>
              <w:t>Os Fenómenos</w:t>
            </w:r>
            <w:r w:rsidRPr="00B94699">
              <w:rPr>
                <w:color w:val="000000" w:themeColor="text1"/>
                <w:sz w:val="16"/>
                <w:szCs w:val="16"/>
              </w:rPr>
              <w:t>) solo están disponibles en la versión en castellano. Otras (</w:t>
            </w:r>
            <w:proofErr w:type="spellStart"/>
            <w:r w:rsidRPr="00B94699">
              <w:rPr>
                <w:color w:val="000000" w:themeColor="text1"/>
                <w:sz w:val="16"/>
                <w:szCs w:val="16"/>
              </w:rPr>
              <w:t>ej</w:t>
            </w:r>
            <w:proofErr w:type="spellEnd"/>
            <w:r w:rsidRPr="00B94699">
              <w:rPr>
                <w:color w:val="000000" w:themeColor="text1"/>
                <w:sz w:val="16"/>
                <w:szCs w:val="16"/>
              </w:rPr>
              <w:t xml:space="preserve">: </w:t>
            </w:r>
            <w:r w:rsidRPr="00B94699">
              <w:rPr>
                <w:i/>
                <w:iCs/>
                <w:color w:val="000000" w:themeColor="text1"/>
                <w:sz w:val="16"/>
                <w:szCs w:val="16"/>
              </w:rPr>
              <w:t xml:space="preserve">A </w:t>
            </w:r>
            <w:proofErr w:type="spellStart"/>
            <w:r w:rsidRPr="00B94699">
              <w:rPr>
                <w:i/>
                <w:iCs/>
                <w:color w:val="000000" w:themeColor="text1"/>
                <w:sz w:val="16"/>
                <w:szCs w:val="16"/>
              </w:rPr>
              <w:t>Esmorga</w:t>
            </w:r>
            <w:proofErr w:type="spellEnd"/>
            <w:r w:rsidRPr="00B94699">
              <w:rPr>
                <w:color w:val="000000" w:themeColor="text1"/>
                <w:sz w:val="16"/>
                <w:szCs w:val="16"/>
              </w:rPr>
              <w:t xml:space="preserve"> y </w:t>
            </w:r>
            <w:r w:rsidRPr="00B94699">
              <w:rPr>
                <w:i/>
                <w:iCs/>
                <w:color w:val="000000" w:themeColor="text1"/>
                <w:sz w:val="16"/>
                <w:szCs w:val="16"/>
              </w:rPr>
              <w:t>Cuñados</w:t>
            </w:r>
            <w:r w:rsidRPr="00B94699">
              <w:rPr>
                <w:color w:val="000000" w:themeColor="text1"/>
                <w:sz w:val="16"/>
                <w:szCs w:val="16"/>
              </w:rPr>
              <w:t>) sí incluyen la versión original, aunque por defecto se presenta el doblaje en castellano.</w:t>
            </w:r>
          </w:p>
        </w:tc>
      </w:tr>
      <w:tr w:rsidR="15C02261" w:rsidRPr="00B94699" w14:paraId="5F98FAEC" w14:textId="77777777" w:rsidTr="312DFD85">
        <w:trPr>
          <w:trHeight w:val="285"/>
        </w:trPr>
        <w:tc>
          <w:tcPr>
            <w:tcW w:w="1451" w:type="dxa"/>
            <w:tcBorders>
              <w:left w:val="single" w:sz="6" w:space="0" w:color="auto"/>
            </w:tcBorders>
            <w:tcMar>
              <w:left w:w="90" w:type="dxa"/>
              <w:right w:w="90" w:type="dxa"/>
            </w:tcMar>
          </w:tcPr>
          <w:p w14:paraId="0C1E2A46" w14:textId="1A5B6152" w:rsidR="15C02261" w:rsidRPr="00B94699" w:rsidRDefault="15C02261" w:rsidP="15C02261">
            <w:pPr>
              <w:spacing w:line="279" w:lineRule="auto"/>
              <w:rPr>
                <w:color w:val="000000" w:themeColor="text1"/>
                <w:sz w:val="16"/>
                <w:szCs w:val="16"/>
              </w:rPr>
            </w:pPr>
            <w:r w:rsidRPr="00B94699">
              <w:rPr>
                <w:color w:val="000000" w:themeColor="text1"/>
                <w:sz w:val="16"/>
                <w:szCs w:val="16"/>
              </w:rPr>
              <w:t>Obras VO en euskera</w:t>
            </w:r>
          </w:p>
        </w:tc>
        <w:tc>
          <w:tcPr>
            <w:tcW w:w="489" w:type="dxa"/>
            <w:tcMar>
              <w:left w:w="90" w:type="dxa"/>
              <w:right w:w="90" w:type="dxa"/>
            </w:tcMar>
          </w:tcPr>
          <w:p w14:paraId="79056241" w14:textId="56C63BC9" w:rsidR="15C02261" w:rsidRPr="00B94699" w:rsidRDefault="15C02261" w:rsidP="15C02261">
            <w:pPr>
              <w:spacing w:line="279" w:lineRule="auto"/>
              <w:jc w:val="center"/>
              <w:rPr>
                <w:color w:val="000000" w:themeColor="text1"/>
                <w:sz w:val="16"/>
                <w:szCs w:val="16"/>
              </w:rPr>
            </w:pPr>
          </w:p>
        </w:tc>
        <w:tc>
          <w:tcPr>
            <w:tcW w:w="345" w:type="dxa"/>
            <w:tcMar>
              <w:left w:w="90" w:type="dxa"/>
              <w:right w:w="90" w:type="dxa"/>
            </w:tcMar>
          </w:tcPr>
          <w:p w14:paraId="13A9396D" w14:textId="7CC6453F" w:rsidR="15C02261" w:rsidRPr="00B94699" w:rsidRDefault="15C02261" w:rsidP="15C02261">
            <w:pPr>
              <w:spacing w:line="279" w:lineRule="auto"/>
              <w:jc w:val="center"/>
              <w:rPr>
                <w:color w:val="000000" w:themeColor="text1"/>
                <w:sz w:val="16"/>
                <w:szCs w:val="16"/>
              </w:rPr>
            </w:pPr>
          </w:p>
        </w:tc>
        <w:tc>
          <w:tcPr>
            <w:tcW w:w="645" w:type="dxa"/>
            <w:tcMar>
              <w:left w:w="90" w:type="dxa"/>
              <w:right w:w="90" w:type="dxa"/>
            </w:tcMar>
          </w:tcPr>
          <w:p w14:paraId="5274A8E7" w14:textId="227564A8"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40C58C1F" w14:textId="44D9C99E" w:rsidR="15C02261" w:rsidRPr="00B94699" w:rsidRDefault="15C02261" w:rsidP="15C02261">
            <w:pPr>
              <w:spacing w:line="279" w:lineRule="auto"/>
              <w:jc w:val="both"/>
              <w:rPr>
                <w:color w:val="000000" w:themeColor="text1"/>
                <w:sz w:val="16"/>
                <w:szCs w:val="16"/>
              </w:rPr>
            </w:pPr>
          </w:p>
        </w:tc>
      </w:tr>
      <w:tr w:rsidR="15C02261" w:rsidRPr="00B94699" w14:paraId="21DA2DCD" w14:textId="77777777" w:rsidTr="312DFD85">
        <w:trPr>
          <w:trHeight w:val="285"/>
        </w:trPr>
        <w:tc>
          <w:tcPr>
            <w:tcW w:w="1451" w:type="dxa"/>
            <w:tcBorders>
              <w:left w:val="single" w:sz="6" w:space="0" w:color="auto"/>
            </w:tcBorders>
            <w:tcMar>
              <w:left w:w="90" w:type="dxa"/>
              <w:right w:w="90" w:type="dxa"/>
            </w:tcMar>
          </w:tcPr>
          <w:p w14:paraId="78B2DD32" w14:textId="3E44E3AC" w:rsidR="15C02261" w:rsidRPr="00B94699" w:rsidRDefault="15C02261" w:rsidP="15C02261">
            <w:pPr>
              <w:spacing w:line="279" w:lineRule="auto"/>
              <w:rPr>
                <w:color w:val="000000" w:themeColor="text1"/>
                <w:sz w:val="16"/>
                <w:szCs w:val="16"/>
              </w:rPr>
            </w:pPr>
            <w:r w:rsidRPr="00B94699">
              <w:rPr>
                <w:color w:val="000000" w:themeColor="text1"/>
                <w:sz w:val="16"/>
                <w:szCs w:val="16"/>
              </w:rPr>
              <w:t>Obras dobladas en euskera</w:t>
            </w:r>
          </w:p>
        </w:tc>
        <w:tc>
          <w:tcPr>
            <w:tcW w:w="489" w:type="dxa"/>
            <w:tcMar>
              <w:left w:w="90" w:type="dxa"/>
              <w:right w:w="90" w:type="dxa"/>
            </w:tcMar>
          </w:tcPr>
          <w:p w14:paraId="05376839" w14:textId="095BCCD4" w:rsidR="15C02261" w:rsidRPr="00B94699" w:rsidRDefault="15C02261" w:rsidP="15C02261">
            <w:pPr>
              <w:spacing w:line="279" w:lineRule="auto"/>
              <w:jc w:val="center"/>
              <w:rPr>
                <w:color w:val="000000" w:themeColor="text1"/>
                <w:sz w:val="16"/>
                <w:szCs w:val="16"/>
              </w:rPr>
            </w:pPr>
          </w:p>
        </w:tc>
        <w:tc>
          <w:tcPr>
            <w:tcW w:w="345" w:type="dxa"/>
            <w:tcMar>
              <w:left w:w="90" w:type="dxa"/>
              <w:right w:w="90" w:type="dxa"/>
            </w:tcMar>
          </w:tcPr>
          <w:p w14:paraId="7B50F5B7" w14:textId="0709B786" w:rsidR="15C02261" w:rsidRPr="00B94699" w:rsidRDefault="15C02261" w:rsidP="15C02261">
            <w:pPr>
              <w:spacing w:line="279" w:lineRule="auto"/>
              <w:jc w:val="center"/>
              <w:rPr>
                <w:color w:val="000000" w:themeColor="text1"/>
                <w:sz w:val="16"/>
                <w:szCs w:val="16"/>
              </w:rPr>
            </w:pPr>
          </w:p>
        </w:tc>
        <w:tc>
          <w:tcPr>
            <w:tcW w:w="645" w:type="dxa"/>
            <w:tcMar>
              <w:left w:w="90" w:type="dxa"/>
              <w:right w:w="90" w:type="dxa"/>
            </w:tcMar>
          </w:tcPr>
          <w:p w14:paraId="33D6164E" w14:textId="3D611813"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3ADE68B9" w14:textId="350C3988" w:rsidR="15C02261" w:rsidRPr="00B94699" w:rsidRDefault="15C02261" w:rsidP="15C02261">
            <w:pPr>
              <w:spacing w:line="279" w:lineRule="auto"/>
              <w:jc w:val="both"/>
              <w:rPr>
                <w:color w:val="000000" w:themeColor="text1"/>
                <w:sz w:val="16"/>
                <w:szCs w:val="16"/>
              </w:rPr>
            </w:pPr>
          </w:p>
        </w:tc>
      </w:tr>
      <w:tr w:rsidR="15C02261" w:rsidRPr="00B94699" w14:paraId="5A6DF65E" w14:textId="77777777" w:rsidTr="312DFD85">
        <w:trPr>
          <w:trHeight w:val="285"/>
        </w:trPr>
        <w:tc>
          <w:tcPr>
            <w:tcW w:w="1451" w:type="dxa"/>
            <w:tcBorders>
              <w:left w:val="single" w:sz="6" w:space="0" w:color="auto"/>
            </w:tcBorders>
            <w:tcMar>
              <w:left w:w="90" w:type="dxa"/>
              <w:right w:w="90" w:type="dxa"/>
            </w:tcMar>
          </w:tcPr>
          <w:p w14:paraId="1BE3265C" w14:textId="2E51B5E5" w:rsidR="15C02261" w:rsidRPr="00B94699" w:rsidRDefault="15C02261" w:rsidP="15C02261">
            <w:pPr>
              <w:spacing w:line="279" w:lineRule="auto"/>
              <w:rPr>
                <w:color w:val="000000" w:themeColor="text1"/>
                <w:sz w:val="16"/>
                <w:szCs w:val="16"/>
              </w:rPr>
            </w:pPr>
            <w:r w:rsidRPr="00B94699">
              <w:rPr>
                <w:color w:val="000000" w:themeColor="text1"/>
                <w:sz w:val="16"/>
                <w:szCs w:val="16"/>
              </w:rPr>
              <w:t>Obras subtituladas en euskera</w:t>
            </w:r>
          </w:p>
        </w:tc>
        <w:tc>
          <w:tcPr>
            <w:tcW w:w="489" w:type="dxa"/>
            <w:tcMar>
              <w:left w:w="90" w:type="dxa"/>
              <w:right w:w="90" w:type="dxa"/>
            </w:tcMar>
          </w:tcPr>
          <w:p w14:paraId="4944EFAD" w14:textId="2DBC8BEA" w:rsidR="15C02261" w:rsidRPr="00B94699" w:rsidRDefault="15C02261" w:rsidP="15C02261">
            <w:pPr>
              <w:spacing w:line="279" w:lineRule="auto"/>
              <w:jc w:val="center"/>
              <w:rPr>
                <w:color w:val="000000" w:themeColor="text1"/>
                <w:sz w:val="16"/>
                <w:szCs w:val="16"/>
              </w:rPr>
            </w:pPr>
          </w:p>
        </w:tc>
        <w:tc>
          <w:tcPr>
            <w:tcW w:w="345" w:type="dxa"/>
            <w:tcMar>
              <w:left w:w="90" w:type="dxa"/>
              <w:right w:w="90" w:type="dxa"/>
            </w:tcMar>
          </w:tcPr>
          <w:p w14:paraId="6A940A1A" w14:textId="28BB032A" w:rsidR="15C02261" w:rsidRPr="00B94699" w:rsidRDefault="15C02261" w:rsidP="15C02261">
            <w:pPr>
              <w:spacing w:line="279" w:lineRule="auto"/>
              <w:jc w:val="center"/>
              <w:rPr>
                <w:color w:val="000000" w:themeColor="text1"/>
                <w:sz w:val="16"/>
                <w:szCs w:val="16"/>
              </w:rPr>
            </w:pPr>
          </w:p>
        </w:tc>
        <w:tc>
          <w:tcPr>
            <w:tcW w:w="645" w:type="dxa"/>
            <w:tcMar>
              <w:left w:w="90" w:type="dxa"/>
              <w:right w:w="90" w:type="dxa"/>
            </w:tcMar>
          </w:tcPr>
          <w:p w14:paraId="5BD88F22" w14:textId="0F0C3648"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1D50E38B" w14:textId="2EAEBDE3" w:rsidR="15C02261" w:rsidRPr="00B94699" w:rsidRDefault="15C02261" w:rsidP="15C02261">
            <w:pPr>
              <w:spacing w:line="279" w:lineRule="auto"/>
              <w:jc w:val="both"/>
              <w:rPr>
                <w:color w:val="000000" w:themeColor="text1"/>
                <w:sz w:val="16"/>
                <w:szCs w:val="16"/>
              </w:rPr>
            </w:pPr>
          </w:p>
        </w:tc>
      </w:tr>
      <w:tr w:rsidR="15C02261" w:rsidRPr="00B94699" w14:paraId="02590F89" w14:textId="77777777" w:rsidTr="312DFD85">
        <w:trPr>
          <w:trHeight w:val="285"/>
        </w:trPr>
        <w:tc>
          <w:tcPr>
            <w:tcW w:w="1451" w:type="dxa"/>
            <w:tcBorders>
              <w:left w:val="single" w:sz="6" w:space="0" w:color="auto"/>
            </w:tcBorders>
            <w:shd w:val="clear" w:color="auto" w:fill="E8E8E8"/>
            <w:tcMar>
              <w:left w:w="90" w:type="dxa"/>
              <w:right w:w="90" w:type="dxa"/>
            </w:tcMar>
          </w:tcPr>
          <w:p w14:paraId="6E6685F6" w14:textId="1974B1A5" w:rsidR="15C02261" w:rsidRPr="00B94699" w:rsidRDefault="15C02261" w:rsidP="15C02261">
            <w:pPr>
              <w:spacing w:line="279" w:lineRule="auto"/>
              <w:rPr>
                <w:color w:val="000000" w:themeColor="text1"/>
                <w:sz w:val="16"/>
                <w:szCs w:val="16"/>
              </w:rPr>
            </w:pPr>
            <w:proofErr w:type="gramStart"/>
            <w:r w:rsidRPr="00B94699">
              <w:rPr>
                <w:b/>
                <w:bCs/>
                <w:color w:val="000000" w:themeColor="text1"/>
                <w:sz w:val="16"/>
                <w:szCs w:val="16"/>
              </w:rPr>
              <w:t>Total</w:t>
            </w:r>
            <w:proofErr w:type="gramEnd"/>
            <w:r w:rsidRPr="00B94699">
              <w:rPr>
                <w:b/>
                <w:bCs/>
                <w:color w:val="000000" w:themeColor="text1"/>
                <w:sz w:val="16"/>
                <w:szCs w:val="16"/>
              </w:rPr>
              <w:t xml:space="preserve"> de obras en euskera </w:t>
            </w:r>
          </w:p>
          <w:p w14:paraId="429CAF93" w14:textId="49BEBF73" w:rsidR="15C02261" w:rsidRPr="00B94699" w:rsidRDefault="15C02261" w:rsidP="15C02261">
            <w:pPr>
              <w:spacing w:line="279" w:lineRule="auto"/>
              <w:rPr>
                <w:color w:val="000000" w:themeColor="text1"/>
                <w:sz w:val="16"/>
                <w:szCs w:val="16"/>
              </w:rPr>
            </w:pPr>
          </w:p>
        </w:tc>
        <w:tc>
          <w:tcPr>
            <w:tcW w:w="489" w:type="dxa"/>
            <w:shd w:val="clear" w:color="auto" w:fill="E8E8E8"/>
            <w:tcMar>
              <w:left w:w="90" w:type="dxa"/>
              <w:right w:w="90" w:type="dxa"/>
            </w:tcMar>
          </w:tcPr>
          <w:p w14:paraId="68E058FE" w14:textId="2A3AFB86"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lastRenderedPageBreak/>
              <w:t>?</w:t>
            </w:r>
          </w:p>
        </w:tc>
        <w:tc>
          <w:tcPr>
            <w:tcW w:w="345" w:type="dxa"/>
            <w:shd w:val="clear" w:color="auto" w:fill="E8E8E8"/>
            <w:tcMar>
              <w:left w:w="90" w:type="dxa"/>
              <w:right w:w="90" w:type="dxa"/>
            </w:tcMar>
          </w:tcPr>
          <w:p w14:paraId="340C027E" w14:textId="1E6BA601"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276A245A" w14:textId="7D3D0127"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2D479ED1" w14:textId="182DDA0B" w:rsidR="15C02261" w:rsidRPr="00B94699" w:rsidRDefault="15C02261" w:rsidP="15C02261">
            <w:pPr>
              <w:spacing w:line="279" w:lineRule="auto"/>
              <w:jc w:val="both"/>
              <w:rPr>
                <w:color w:val="000000" w:themeColor="text1"/>
                <w:sz w:val="16"/>
                <w:szCs w:val="16"/>
              </w:rPr>
            </w:pPr>
            <w:r w:rsidRPr="00B94699">
              <w:rPr>
                <w:color w:val="000000" w:themeColor="text1"/>
                <w:sz w:val="16"/>
                <w:szCs w:val="16"/>
              </w:rPr>
              <w:t>Indeterminable al no poder buscar ni filtrar por idioma. Al menos algunas películas con VO en euskera (</w:t>
            </w:r>
            <w:proofErr w:type="spellStart"/>
            <w:r w:rsidRPr="00B94699">
              <w:rPr>
                <w:color w:val="000000" w:themeColor="text1"/>
                <w:sz w:val="16"/>
                <w:szCs w:val="16"/>
              </w:rPr>
              <w:t>ej</w:t>
            </w:r>
            <w:proofErr w:type="spellEnd"/>
            <w:r w:rsidRPr="00B94699">
              <w:rPr>
                <w:color w:val="000000" w:themeColor="text1"/>
                <w:sz w:val="16"/>
                <w:szCs w:val="16"/>
              </w:rPr>
              <w:t xml:space="preserve">: </w:t>
            </w:r>
            <w:proofErr w:type="spellStart"/>
            <w:r w:rsidRPr="00B94699">
              <w:rPr>
                <w:i/>
                <w:iCs/>
                <w:color w:val="000000" w:themeColor="text1"/>
                <w:sz w:val="16"/>
                <w:szCs w:val="16"/>
              </w:rPr>
              <w:t>Loreak</w:t>
            </w:r>
            <w:proofErr w:type="spellEnd"/>
            <w:r w:rsidRPr="00B94699">
              <w:rPr>
                <w:color w:val="000000" w:themeColor="text1"/>
                <w:sz w:val="16"/>
                <w:szCs w:val="16"/>
              </w:rPr>
              <w:t xml:space="preserve">) solo están disponibles en la </w:t>
            </w:r>
            <w:r w:rsidRPr="00B94699">
              <w:rPr>
                <w:color w:val="000000" w:themeColor="text1"/>
                <w:sz w:val="16"/>
                <w:szCs w:val="16"/>
              </w:rPr>
              <w:lastRenderedPageBreak/>
              <w:t>versión doblada al castellano.</w:t>
            </w:r>
          </w:p>
        </w:tc>
      </w:tr>
      <w:tr w:rsidR="15C02261" w:rsidRPr="00B94699" w14:paraId="1B77E06F" w14:textId="77777777" w:rsidTr="312DFD85">
        <w:trPr>
          <w:trHeight w:val="285"/>
        </w:trPr>
        <w:tc>
          <w:tcPr>
            <w:tcW w:w="1451" w:type="dxa"/>
            <w:tcBorders>
              <w:left w:val="single" w:sz="6" w:space="0" w:color="auto"/>
            </w:tcBorders>
            <w:tcMar>
              <w:left w:w="90" w:type="dxa"/>
              <w:right w:w="90" w:type="dxa"/>
            </w:tcMar>
          </w:tcPr>
          <w:p w14:paraId="3FFE5559" w14:textId="6F42F932" w:rsidR="15C02261" w:rsidRPr="00B94699" w:rsidRDefault="15C02261" w:rsidP="15C02261">
            <w:pPr>
              <w:spacing w:line="279" w:lineRule="auto"/>
              <w:rPr>
                <w:color w:val="000000" w:themeColor="text1"/>
                <w:sz w:val="16"/>
                <w:szCs w:val="16"/>
              </w:rPr>
            </w:pPr>
            <w:r w:rsidRPr="00B94699">
              <w:rPr>
                <w:color w:val="000000" w:themeColor="text1"/>
                <w:sz w:val="16"/>
                <w:szCs w:val="16"/>
              </w:rPr>
              <w:lastRenderedPageBreak/>
              <w:t>Obras VO en catalán</w:t>
            </w:r>
          </w:p>
        </w:tc>
        <w:tc>
          <w:tcPr>
            <w:tcW w:w="489" w:type="dxa"/>
            <w:tcMar>
              <w:left w:w="90" w:type="dxa"/>
              <w:right w:w="90" w:type="dxa"/>
            </w:tcMar>
          </w:tcPr>
          <w:p w14:paraId="32D3E3C0" w14:textId="1499DB1E" w:rsidR="15C02261" w:rsidRPr="00B94699" w:rsidRDefault="15C02261" w:rsidP="15C02261">
            <w:pPr>
              <w:spacing w:line="279" w:lineRule="auto"/>
              <w:jc w:val="center"/>
              <w:rPr>
                <w:color w:val="000000" w:themeColor="text1"/>
                <w:sz w:val="16"/>
                <w:szCs w:val="16"/>
              </w:rPr>
            </w:pPr>
          </w:p>
        </w:tc>
        <w:tc>
          <w:tcPr>
            <w:tcW w:w="345" w:type="dxa"/>
            <w:tcMar>
              <w:left w:w="90" w:type="dxa"/>
              <w:right w:w="90" w:type="dxa"/>
            </w:tcMar>
          </w:tcPr>
          <w:p w14:paraId="4382CD64" w14:textId="271F6238" w:rsidR="15C02261" w:rsidRPr="00B94699" w:rsidRDefault="15C02261" w:rsidP="15C02261">
            <w:pPr>
              <w:spacing w:line="279" w:lineRule="auto"/>
              <w:jc w:val="center"/>
              <w:rPr>
                <w:color w:val="000000" w:themeColor="text1"/>
                <w:sz w:val="16"/>
                <w:szCs w:val="16"/>
              </w:rPr>
            </w:pPr>
          </w:p>
        </w:tc>
        <w:tc>
          <w:tcPr>
            <w:tcW w:w="645" w:type="dxa"/>
            <w:tcMar>
              <w:left w:w="90" w:type="dxa"/>
              <w:right w:w="90" w:type="dxa"/>
            </w:tcMar>
          </w:tcPr>
          <w:p w14:paraId="13EFFFF8" w14:textId="01A143ED"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5A2D13B5" w14:textId="2717A808" w:rsidR="15C02261" w:rsidRPr="00B94699" w:rsidRDefault="15C02261" w:rsidP="15C02261">
            <w:pPr>
              <w:spacing w:line="279" w:lineRule="auto"/>
              <w:jc w:val="both"/>
              <w:rPr>
                <w:color w:val="000000" w:themeColor="text1"/>
                <w:sz w:val="16"/>
                <w:szCs w:val="16"/>
              </w:rPr>
            </w:pPr>
          </w:p>
        </w:tc>
      </w:tr>
      <w:tr w:rsidR="15C02261" w:rsidRPr="00B94699" w14:paraId="03FA73C2" w14:textId="77777777" w:rsidTr="312DFD85">
        <w:trPr>
          <w:trHeight w:val="285"/>
        </w:trPr>
        <w:tc>
          <w:tcPr>
            <w:tcW w:w="1451" w:type="dxa"/>
            <w:tcBorders>
              <w:left w:val="single" w:sz="6" w:space="0" w:color="auto"/>
            </w:tcBorders>
            <w:tcMar>
              <w:left w:w="90" w:type="dxa"/>
              <w:right w:w="90" w:type="dxa"/>
            </w:tcMar>
          </w:tcPr>
          <w:p w14:paraId="573A106A" w14:textId="1D3F6C0A" w:rsidR="15C02261" w:rsidRPr="00B94699" w:rsidRDefault="15C02261" w:rsidP="15C02261">
            <w:pPr>
              <w:spacing w:line="279" w:lineRule="auto"/>
              <w:rPr>
                <w:color w:val="000000" w:themeColor="text1"/>
                <w:sz w:val="16"/>
                <w:szCs w:val="16"/>
              </w:rPr>
            </w:pPr>
            <w:r w:rsidRPr="00B94699">
              <w:rPr>
                <w:color w:val="000000" w:themeColor="text1"/>
                <w:sz w:val="16"/>
                <w:szCs w:val="16"/>
              </w:rPr>
              <w:t>Obras dobladas en catalán</w:t>
            </w:r>
          </w:p>
        </w:tc>
        <w:tc>
          <w:tcPr>
            <w:tcW w:w="489" w:type="dxa"/>
            <w:tcMar>
              <w:left w:w="90" w:type="dxa"/>
              <w:right w:w="90" w:type="dxa"/>
            </w:tcMar>
          </w:tcPr>
          <w:p w14:paraId="64EABE39" w14:textId="5A7AE682" w:rsidR="15C02261" w:rsidRPr="00B94699" w:rsidRDefault="15C02261" w:rsidP="15C02261">
            <w:pPr>
              <w:spacing w:line="279" w:lineRule="auto"/>
              <w:jc w:val="center"/>
              <w:rPr>
                <w:color w:val="000000" w:themeColor="text1"/>
                <w:sz w:val="16"/>
                <w:szCs w:val="16"/>
              </w:rPr>
            </w:pPr>
          </w:p>
        </w:tc>
        <w:tc>
          <w:tcPr>
            <w:tcW w:w="345" w:type="dxa"/>
            <w:tcMar>
              <w:left w:w="90" w:type="dxa"/>
              <w:right w:w="90" w:type="dxa"/>
            </w:tcMar>
          </w:tcPr>
          <w:p w14:paraId="52842A4E" w14:textId="3C18347C" w:rsidR="15C02261" w:rsidRPr="00B94699" w:rsidRDefault="15C02261" w:rsidP="15C02261">
            <w:pPr>
              <w:spacing w:line="279" w:lineRule="auto"/>
              <w:jc w:val="center"/>
              <w:rPr>
                <w:color w:val="000000" w:themeColor="text1"/>
                <w:sz w:val="16"/>
                <w:szCs w:val="16"/>
              </w:rPr>
            </w:pPr>
          </w:p>
        </w:tc>
        <w:tc>
          <w:tcPr>
            <w:tcW w:w="645" w:type="dxa"/>
            <w:tcMar>
              <w:left w:w="90" w:type="dxa"/>
              <w:right w:w="90" w:type="dxa"/>
            </w:tcMar>
          </w:tcPr>
          <w:p w14:paraId="14E029BD" w14:textId="59008504"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799F5C4B" w14:textId="107BA2ED" w:rsidR="15C02261" w:rsidRPr="00B94699" w:rsidRDefault="15C02261" w:rsidP="15C02261">
            <w:pPr>
              <w:spacing w:line="279" w:lineRule="auto"/>
              <w:jc w:val="both"/>
              <w:rPr>
                <w:color w:val="000000" w:themeColor="text1"/>
                <w:sz w:val="16"/>
                <w:szCs w:val="16"/>
              </w:rPr>
            </w:pPr>
          </w:p>
        </w:tc>
      </w:tr>
      <w:tr w:rsidR="15C02261" w:rsidRPr="00B94699" w14:paraId="43B24E69" w14:textId="77777777" w:rsidTr="312DFD85">
        <w:trPr>
          <w:trHeight w:val="285"/>
        </w:trPr>
        <w:tc>
          <w:tcPr>
            <w:tcW w:w="1451" w:type="dxa"/>
            <w:tcBorders>
              <w:left w:val="single" w:sz="6" w:space="0" w:color="auto"/>
            </w:tcBorders>
            <w:tcMar>
              <w:left w:w="90" w:type="dxa"/>
              <w:right w:w="90" w:type="dxa"/>
            </w:tcMar>
          </w:tcPr>
          <w:p w14:paraId="4533A274" w14:textId="1ED1BD34" w:rsidR="15C02261" w:rsidRPr="00B94699" w:rsidRDefault="15C02261" w:rsidP="15C02261">
            <w:pPr>
              <w:spacing w:line="279" w:lineRule="auto"/>
              <w:rPr>
                <w:color w:val="000000" w:themeColor="text1"/>
                <w:sz w:val="16"/>
                <w:szCs w:val="16"/>
              </w:rPr>
            </w:pPr>
            <w:r w:rsidRPr="00B94699">
              <w:rPr>
                <w:color w:val="000000" w:themeColor="text1"/>
                <w:sz w:val="16"/>
                <w:szCs w:val="16"/>
              </w:rPr>
              <w:t>Obras subtituladas en catalán</w:t>
            </w:r>
          </w:p>
        </w:tc>
        <w:tc>
          <w:tcPr>
            <w:tcW w:w="489" w:type="dxa"/>
            <w:tcMar>
              <w:left w:w="90" w:type="dxa"/>
              <w:right w:w="90" w:type="dxa"/>
            </w:tcMar>
          </w:tcPr>
          <w:p w14:paraId="01191D86" w14:textId="2AC6E832" w:rsidR="15C02261" w:rsidRPr="00B94699" w:rsidRDefault="15C02261" w:rsidP="15C02261">
            <w:pPr>
              <w:spacing w:line="279" w:lineRule="auto"/>
              <w:jc w:val="center"/>
              <w:rPr>
                <w:color w:val="000000" w:themeColor="text1"/>
                <w:sz w:val="16"/>
                <w:szCs w:val="16"/>
              </w:rPr>
            </w:pPr>
          </w:p>
        </w:tc>
        <w:tc>
          <w:tcPr>
            <w:tcW w:w="345" w:type="dxa"/>
            <w:tcMar>
              <w:left w:w="90" w:type="dxa"/>
              <w:right w:w="90" w:type="dxa"/>
            </w:tcMar>
          </w:tcPr>
          <w:p w14:paraId="7F21ED34" w14:textId="0FE7F67E" w:rsidR="15C02261" w:rsidRPr="00B94699" w:rsidRDefault="15C02261" w:rsidP="15C02261">
            <w:pPr>
              <w:spacing w:line="279" w:lineRule="auto"/>
              <w:jc w:val="center"/>
              <w:rPr>
                <w:color w:val="000000" w:themeColor="text1"/>
                <w:sz w:val="16"/>
                <w:szCs w:val="16"/>
              </w:rPr>
            </w:pPr>
          </w:p>
        </w:tc>
        <w:tc>
          <w:tcPr>
            <w:tcW w:w="645" w:type="dxa"/>
            <w:tcMar>
              <w:left w:w="90" w:type="dxa"/>
              <w:right w:w="90" w:type="dxa"/>
            </w:tcMar>
          </w:tcPr>
          <w:p w14:paraId="553302D9" w14:textId="4A34821C"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tcMar>
              <w:left w:w="90" w:type="dxa"/>
              <w:right w:w="90" w:type="dxa"/>
            </w:tcMar>
          </w:tcPr>
          <w:p w14:paraId="53789420" w14:textId="004D7E68" w:rsidR="15C02261" w:rsidRPr="00B94699" w:rsidRDefault="15C02261" w:rsidP="15C02261">
            <w:pPr>
              <w:spacing w:line="279" w:lineRule="auto"/>
              <w:jc w:val="both"/>
              <w:rPr>
                <w:color w:val="000000" w:themeColor="text1"/>
                <w:sz w:val="16"/>
                <w:szCs w:val="16"/>
              </w:rPr>
            </w:pPr>
          </w:p>
        </w:tc>
      </w:tr>
      <w:tr w:rsidR="15C02261" w:rsidRPr="00B94699" w14:paraId="2E93F64C" w14:textId="77777777" w:rsidTr="312DFD85">
        <w:trPr>
          <w:trHeight w:val="285"/>
        </w:trPr>
        <w:tc>
          <w:tcPr>
            <w:tcW w:w="1451" w:type="dxa"/>
            <w:tcBorders>
              <w:left w:val="single" w:sz="6" w:space="0" w:color="auto"/>
            </w:tcBorders>
            <w:shd w:val="clear" w:color="auto" w:fill="E8E8E8"/>
            <w:tcMar>
              <w:left w:w="90" w:type="dxa"/>
              <w:right w:w="90" w:type="dxa"/>
            </w:tcMar>
          </w:tcPr>
          <w:p w14:paraId="7B8EF220" w14:textId="0FF91199" w:rsidR="15C02261" w:rsidRPr="00B94699" w:rsidRDefault="15C02261" w:rsidP="15C02261">
            <w:pPr>
              <w:spacing w:line="279" w:lineRule="auto"/>
              <w:rPr>
                <w:color w:val="000000" w:themeColor="text1"/>
                <w:sz w:val="16"/>
                <w:szCs w:val="16"/>
              </w:rPr>
            </w:pPr>
            <w:proofErr w:type="gramStart"/>
            <w:r w:rsidRPr="00B94699">
              <w:rPr>
                <w:b/>
                <w:bCs/>
                <w:color w:val="000000" w:themeColor="text1"/>
                <w:sz w:val="16"/>
                <w:szCs w:val="16"/>
              </w:rPr>
              <w:t>Total</w:t>
            </w:r>
            <w:proofErr w:type="gramEnd"/>
            <w:r w:rsidRPr="00B94699">
              <w:rPr>
                <w:b/>
                <w:bCs/>
                <w:color w:val="000000" w:themeColor="text1"/>
                <w:sz w:val="16"/>
                <w:szCs w:val="16"/>
              </w:rPr>
              <w:t xml:space="preserve"> de obras en catalán </w:t>
            </w:r>
          </w:p>
          <w:p w14:paraId="1CBBBAAC" w14:textId="0F1A9155" w:rsidR="15C02261" w:rsidRPr="00B94699" w:rsidRDefault="15C02261" w:rsidP="15C02261">
            <w:pPr>
              <w:spacing w:line="279" w:lineRule="auto"/>
              <w:rPr>
                <w:color w:val="000000" w:themeColor="text1"/>
                <w:sz w:val="16"/>
                <w:szCs w:val="16"/>
              </w:rPr>
            </w:pPr>
          </w:p>
        </w:tc>
        <w:tc>
          <w:tcPr>
            <w:tcW w:w="489" w:type="dxa"/>
            <w:shd w:val="clear" w:color="auto" w:fill="E8E8E8"/>
            <w:tcMar>
              <w:left w:w="90" w:type="dxa"/>
              <w:right w:w="90" w:type="dxa"/>
            </w:tcMar>
          </w:tcPr>
          <w:p w14:paraId="12EFB782" w14:textId="68CE6D37"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33</w:t>
            </w:r>
          </w:p>
        </w:tc>
        <w:tc>
          <w:tcPr>
            <w:tcW w:w="345" w:type="dxa"/>
            <w:shd w:val="clear" w:color="auto" w:fill="E8E8E8"/>
            <w:tcMar>
              <w:left w:w="90" w:type="dxa"/>
              <w:right w:w="90" w:type="dxa"/>
            </w:tcMar>
          </w:tcPr>
          <w:p w14:paraId="3D2F0DED" w14:textId="3F81F53B"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7FA171B0" w14:textId="08D3EEEC"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32BF83E1" w14:textId="23B2EED0" w:rsidR="15C02261" w:rsidRPr="00B94699" w:rsidRDefault="15C02261" w:rsidP="15C02261">
            <w:pPr>
              <w:spacing w:line="279" w:lineRule="auto"/>
              <w:jc w:val="both"/>
              <w:rPr>
                <w:color w:val="000000" w:themeColor="text1"/>
                <w:sz w:val="16"/>
                <w:szCs w:val="16"/>
              </w:rPr>
            </w:pPr>
            <w:r w:rsidRPr="00B94699">
              <w:rPr>
                <w:color w:val="000000" w:themeColor="text1"/>
                <w:sz w:val="16"/>
                <w:szCs w:val="16"/>
              </w:rPr>
              <w:t xml:space="preserve">Apartado “cinema en </w:t>
            </w:r>
            <w:proofErr w:type="spellStart"/>
            <w:r w:rsidRPr="00B94699">
              <w:rPr>
                <w:color w:val="000000" w:themeColor="text1"/>
                <w:sz w:val="16"/>
                <w:szCs w:val="16"/>
              </w:rPr>
              <w:t>català</w:t>
            </w:r>
            <w:proofErr w:type="spellEnd"/>
            <w:r w:rsidRPr="00B94699">
              <w:rPr>
                <w:color w:val="000000" w:themeColor="text1"/>
                <w:sz w:val="16"/>
                <w:szCs w:val="16"/>
              </w:rPr>
              <w:t>” con 33 películas con VO o dobladas en catalán. En varios casos consultados como muestra no se incluyen subtítulos en catalán: solo castellano e inglés, únicamente castellano o bien sin subtítulos.</w:t>
            </w:r>
          </w:p>
        </w:tc>
      </w:tr>
      <w:tr w:rsidR="15C02261" w:rsidRPr="00B94699" w14:paraId="102F32AB" w14:textId="77777777" w:rsidTr="312DFD85">
        <w:trPr>
          <w:trHeight w:val="285"/>
        </w:trPr>
        <w:tc>
          <w:tcPr>
            <w:tcW w:w="1451" w:type="dxa"/>
            <w:tcBorders>
              <w:left w:val="single" w:sz="6" w:space="0" w:color="auto"/>
            </w:tcBorders>
            <w:shd w:val="clear" w:color="auto" w:fill="FFFFFF" w:themeFill="background1"/>
            <w:tcMar>
              <w:left w:w="90" w:type="dxa"/>
              <w:right w:w="90" w:type="dxa"/>
            </w:tcMar>
          </w:tcPr>
          <w:p w14:paraId="2A5F173F" w14:textId="48B236E2" w:rsidR="15C02261" w:rsidRPr="00B94699" w:rsidRDefault="15C02261" w:rsidP="15C02261">
            <w:pPr>
              <w:spacing w:line="279" w:lineRule="auto"/>
              <w:rPr>
                <w:color w:val="000000" w:themeColor="text1"/>
                <w:sz w:val="16"/>
                <w:szCs w:val="16"/>
              </w:rPr>
            </w:pPr>
            <w:r w:rsidRPr="00B94699">
              <w:rPr>
                <w:color w:val="000000" w:themeColor="text1"/>
                <w:sz w:val="16"/>
                <w:szCs w:val="16"/>
              </w:rPr>
              <w:t>Obras VO en gallego, euskera o catalán</w:t>
            </w:r>
          </w:p>
        </w:tc>
        <w:tc>
          <w:tcPr>
            <w:tcW w:w="489" w:type="dxa"/>
            <w:shd w:val="clear" w:color="auto" w:fill="FFFFFF" w:themeFill="background1"/>
            <w:tcMar>
              <w:left w:w="90" w:type="dxa"/>
              <w:right w:w="90" w:type="dxa"/>
            </w:tcMar>
          </w:tcPr>
          <w:p w14:paraId="27CC88B1" w14:textId="14CDD25E" w:rsidR="15C02261" w:rsidRPr="00B94699" w:rsidRDefault="15C02261" w:rsidP="15C02261">
            <w:pPr>
              <w:spacing w:line="279" w:lineRule="auto"/>
              <w:jc w:val="center"/>
              <w:rPr>
                <w:color w:val="000000" w:themeColor="text1"/>
                <w:sz w:val="16"/>
                <w:szCs w:val="16"/>
              </w:rPr>
            </w:pPr>
          </w:p>
        </w:tc>
        <w:tc>
          <w:tcPr>
            <w:tcW w:w="345" w:type="dxa"/>
            <w:shd w:val="clear" w:color="auto" w:fill="FFFFFF" w:themeFill="background1"/>
            <w:tcMar>
              <w:left w:w="90" w:type="dxa"/>
              <w:right w:w="90" w:type="dxa"/>
            </w:tcMar>
          </w:tcPr>
          <w:p w14:paraId="5946D1CC" w14:textId="5DDF730E" w:rsidR="15C02261" w:rsidRPr="00B94699" w:rsidRDefault="15C02261" w:rsidP="15C02261">
            <w:pPr>
              <w:spacing w:line="279" w:lineRule="auto"/>
              <w:jc w:val="center"/>
              <w:rPr>
                <w:color w:val="000000" w:themeColor="text1"/>
                <w:sz w:val="16"/>
                <w:szCs w:val="16"/>
              </w:rPr>
            </w:pPr>
          </w:p>
        </w:tc>
        <w:tc>
          <w:tcPr>
            <w:tcW w:w="645" w:type="dxa"/>
            <w:shd w:val="clear" w:color="auto" w:fill="FFFFFF" w:themeFill="background1"/>
            <w:tcMar>
              <w:left w:w="90" w:type="dxa"/>
              <w:right w:w="90" w:type="dxa"/>
            </w:tcMar>
          </w:tcPr>
          <w:p w14:paraId="194D74E0" w14:textId="35A51D16"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shd w:val="clear" w:color="auto" w:fill="FFFFFF" w:themeFill="background1"/>
            <w:tcMar>
              <w:left w:w="90" w:type="dxa"/>
              <w:right w:w="90" w:type="dxa"/>
            </w:tcMar>
          </w:tcPr>
          <w:p w14:paraId="7E6B5E99" w14:textId="777FB927" w:rsidR="15C02261" w:rsidRPr="00B94699" w:rsidRDefault="15C02261" w:rsidP="15C02261">
            <w:pPr>
              <w:spacing w:line="279" w:lineRule="auto"/>
              <w:jc w:val="both"/>
              <w:rPr>
                <w:color w:val="000000" w:themeColor="text1"/>
                <w:sz w:val="16"/>
                <w:szCs w:val="16"/>
              </w:rPr>
            </w:pPr>
          </w:p>
        </w:tc>
      </w:tr>
      <w:tr w:rsidR="15C02261" w:rsidRPr="00B94699" w14:paraId="1366E5CA" w14:textId="77777777" w:rsidTr="312DFD85">
        <w:trPr>
          <w:trHeight w:val="285"/>
        </w:trPr>
        <w:tc>
          <w:tcPr>
            <w:tcW w:w="1451" w:type="dxa"/>
            <w:tcBorders>
              <w:left w:val="single" w:sz="6" w:space="0" w:color="auto"/>
            </w:tcBorders>
            <w:shd w:val="clear" w:color="auto" w:fill="FFFFFF" w:themeFill="background1"/>
            <w:tcMar>
              <w:left w:w="90" w:type="dxa"/>
              <w:right w:w="90" w:type="dxa"/>
            </w:tcMar>
          </w:tcPr>
          <w:p w14:paraId="682C6900" w14:textId="0AE07245" w:rsidR="15C02261" w:rsidRPr="00B94699" w:rsidRDefault="15C02261" w:rsidP="15C02261">
            <w:pPr>
              <w:spacing w:line="279" w:lineRule="auto"/>
              <w:rPr>
                <w:color w:val="000000" w:themeColor="text1"/>
                <w:sz w:val="16"/>
                <w:szCs w:val="16"/>
              </w:rPr>
            </w:pPr>
            <w:r w:rsidRPr="00B94699">
              <w:rPr>
                <w:color w:val="000000" w:themeColor="text1"/>
                <w:sz w:val="16"/>
                <w:szCs w:val="16"/>
              </w:rPr>
              <w:t xml:space="preserve">Obras dobladas en </w:t>
            </w:r>
            <w:proofErr w:type="spellStart"/>
            <w:r w:rsidRPr="00B94699">
              <w:rPr>
                <w:color w:val="000000" w:themeColor="text1"/>
                <w:sz w:val="16"/>
                <w:szCs w:val="16"/>
              </w:rPr>
              <w:t>gall</w:t>
            </w:r>
            <w:proofErr w:type="spellEnd"/>
            <w:r w:rsidRPr="00B94699">
              <w:rPr>
                <w:color w:val="000000" w:themeColor="text1"/>
                <w:sz w:val="16"/>
                <w:szCs w:val="16"/>
              </w:rPr>
              <w:t xml:space="preserve">, </w:t>
            </w:r>
            <w:proofErr w:type="spellStart"/>
            <w:r w:rsidRPr="00B94699">
              <w:rPr>
                <w:color w:val="000000" w:themeColor="text1"/>
                <w:sz w:val="16"/>
                <w:szCs w:val="16"/>
              </w:rPr>
              <w:t>eus</w:t>
            </w:r>
            <w:proofErr w:type="spellEnd"/>
            <w:r w:rsidRPr="00B94699">
              <w:rPr>
                <w:color w:val="000000" w:themeColor="text1"/>
                <w:sz w:val="16"/>
                <w:szCs w:val="16"/>
              </w:rPr>
              <w:t xml:space="preserve"> o </w:t>
            </w:r>
            <w:proofErr w:type="spellStart"/>
            <w:r w:rsidRPr="00B94699">
              <w:rPr>
                <w:color w:val="000000" w:themeColor="text1"/>
                <w:sz w:val="16"/>
                <w:szCs w:val="16"/>
              </w:rPr>
              <w:t>cat</w:t>
            </w:r>
            <w:proofErr w:type="spellEnd"/>
          </w:p>
        </w:tc>
        <w:tc>
          <w:tcPr>
            <w:tcW w:w="489" w:type="dxa"/>
            <w:shd w:val="clear" w:color="auto" w:fill="FFFFFF" w:themeFill="background1"/>
            <w:tcMar>
              <w:left w:w="90" w:type="dxa"/>
              <w:right w:w="90" w:type="dxa"/>
            </w:tcMar>
          </w:tcPr>
          <w:p w14:paraId="0E1D9DE5" w14:textId="30A72EB5" w:rsidR="15C02261" w:rsidRPr="00B94699" w:rsidRDefault="15C02261" w:rsidP="15C02261">
            <w:pPr>
              <w:spacing w:line="279" w:lineRule="auto"/>
              <w:jc w:val="center"/>
              <w:rPr>
                <w:color w:val="000000" w:themeColor="text1"/>
                <w:sz w:val="16"/>
                <w:szCs w:val="16"/>
              </w:rPr>
            </w:pPr>
          </w:p>
        </w:tc>
        <w:tc>
          <w:tcPr>
            <w:tcW w:w="345" w:type="dxa"/>
            <w:shd w:val="clear" w:color="auto" w:fill="FFFFFF" w:themeFill="background1"/>
            <w:tcMar>
              <w:left w:w="90" w:type="dxa"/>
              <w:right w:w="90" w:type="dxa"/>
            </w:tcMar>
          </w:tcPr>
          <w:p w14:paraId="74C9CD95" w14:textId="28BCE796" w:rsidR="15C02261" w:rsidRPr="00B94699" w:rsidRDefault="15C02261" w:rsidP="15C02261">
            <w:pPr>
              <w:spacing w:line="279" w:lineRule="auto"/>
              <w:jc w:val="center"/>
              <w:rPr>
                <w:color w:val="000000" w:themeColor="text1"/>
                <w:sz w:val="16"/>
                <w:szCs w:val="16"/>
              </w:rPr>
            </w:pPr>
          </w:p>
        </w:tc>
        <w:tc>
          <w:tcPr>
            <w:tcW w:w="645" w:type="dxa"/>
            <w:shd w:val="clear" w:color="auto" w:fill="FFFFFF" w:themeFill="background1"/>
            <w:tcMar>
              <w:left w:w="90" w:type="dxa"/>
              <w:right w:w="90" w:type="dxa"/>
            </w:tcMar>
          </w:tcPr>
          <w:p w14:paraId="0087F7C7" w14:textId="43074153"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shd w:val="clear" w:color="auto" w:fill="FFFFFF" w:themeFill="background1"/>
            <w:tcMar>
              <w:left w:w="90" w:type="dxa"/>
              <w:right w:w="90" w:type="dxa"/>
            </w:tcMar>
          </w:tcPr>
          <w:p w14:paraId="1E719DE8" w14:textId="3C025F58" w:rsidR="15C02261" w:rsidRPr="00B94699" w:rsidRDefault="15C02261" w:rsidP="15C02261">
            <w:pPr>
              <w:spacing w:line="279" w:lineRule="auto"/>
              <w:jc w:val="both"/>
              <w:rPr>
                <w:color w:val="000000" w:themeColor="text1"/>
                <w:sz w:val="16"/>
                <w:szCs w:val="16"/>
              </w:rPr>
            </w:pPr>
          </w:p>
        </w:tc>
      </w:tr>
      <w:tr w:rsidR="15C02261" w:rsidRPr="00B94699" w14:paraId="7E11C81F" w14:textId="77777777" w:rsidTr="312DFD85">
        <w:trPr>
          <w:trHeight w:val="285"/>
        </w:trPr>
        <w:tc>
          <w:tcPr>
            <w:tcW w:w="1451" w:type="dxa"/>
            <w:tcBorders>
              <w:left w:val="single" w:sz="6" w:space="0" w:color="auto"/>
            </w:tcBorders>
            <w:shd w:val="clear" w:color="auto" w:fill="FFFFFF" w:themeFill="background1"/>
            <w:tcMar>
              <w:left w:w="90" w:type="dxa"/>
              <w:right w:w="90" w:type="dxa"/>
            </w:tcMar>
          </w:tcPr>
          <w:p w14:paraId="0884ACDC" w14:textId="056333BB" w:rsidR="15C02261" w:rsidRPr="00B94699" w:rsidRDefault="15C02261" w:rsidP="15C02261">
            <w:pPr>
              <w:spacing w:line="279" w:lineRule="auto"/>
              <w:rPr>
                <w:color w:val="000000" w:themeColor="text1"/>
                <w:sz w:val="16"/>
                <w:szCs w:val="16"/>
              </w:rPr>
            </w:pPr>
            <w:r w:rsidRPr="00B94699">
              <w:rPr>
                <w:color w:val="000000" w:themeColor="text1"/>
                <w:sz w:val="16"/>
                <w:szCs w:val="16"/>
              </w:rPr>
              <w:t xml:space="preserve">Obras subtituladas en </w:t>
            </w:r>
            <w:proofErr w:type="spellStart"/>
            <w:r w:rsidRPr="00B94699">
              <w:rPr>
                <w:color w:val="000000" w:themeColor="text1"/>
                <w:sz w:val="16"/>
                <w:szCs w:val="16"/>
              </w:rPr>
              <w:t>gall</w:t>
            </w:r>
            <w:proofErr w:type="spellEnd"/>
            <w:r w:rsidRPr="00B94699">
              <w:rPr>
                <w:color w:val="000000" w:themeColor="text1"/>
                <w:sz w:val="16"/>
                <w:szCs w:val="16"/>
              </w:rPr>
              <w:t xml:space="preserve">, </w:t>
            </w:r>
            <w:proofErr w:type="spellStart"/>
            <w:r w:rsidRPr="00B94699">
              <w:rPr>
                <w:color w:val="000000" w:themeColor="text1"/>
                <w:sz w:val="16"/>
                <w:szCs w:val="16"/>
              </w:rPr>
              <w:t>eus</w:t>
            </w:r>
            <w:proofErr w:type="spellEnd"/>
            <w:r w:rsidRPr="00B94699">
              <w:rPr>
                <w:color w:val="000000" w:themeColor="text1"/>
                <w:sz w:val="16"/>
                <w:szCs w:val="16"/>
              </w:rPr>
              <w:t xml:space="preserve"> o </w:t>
            </w:r>
            <w:proofErr w:type="spellStart"/>
            <w:r w:rsidRPr="00B94699">
              <w:rPr>
                <w:color w:val="000000" w:themeColor="text1"/>
                <w:sz w:val="16"/>
                <w:szCs w:val="16"/>
              </w:rPr>
              <w:t>cat</w:t>
            </w:r>
            <w:proofErr w:type="spellEnd"/>
          </w:p>
        </w:tc>
        <w:tc>
          <w:tcPr>
            <w:tcW w:w="489" w:type="dxa"/>
            <w:shd w:val="clear" w:color="auto" w:fill="FFFFFF" w:themeFill="background1"/>
            <w:tcMar>
              <w:left w:w="90" w:type="dxa"/>
              <w:right w:w="90" w:type="dxa"/>
            </w:tcMar>
          </w:tcPr>
          <w:p w14:paraId="68934FE5" w14:textId="2D8FB218" w:rsidR="15C02261" w:rsidRPr="00B94699" w:rsidRDefault="15C02261" w:rsidP="15C02261">
            <w:pPr>
              <w:spacing w:line="279" w:lineRule="auto"/>
              <w:jc w:val="center"/>
              <w:rPr>
                <w:color w:val="000000" w:themeColor="text1"/>
                <w:sz w:val="16"/>
                <w:szCs w:val="16"/>
              </w:rPr>
            </w:pPr>
          </w:p>
        </w:tc>
        <w:tc>
          <w:tcPr>
            <w:tcW w:w="345" w:type="dxa"/>
            <w:shd w:val="clear" w:color="auto" w:fill="FFFFFF" w:themeFill="background1"/>
            <w:tcMar>
              <w:left w:w="90" w:type="dxa"/>
              <w:right w:w="90" w:type="dxa"/>
            </w:tcMar>
          </w:tcPr>
          <w:p w14:paraId="18102885" w14:textId="2A346FB7" w:rsidR="15C02261" w:rsidRPr="00B94699" w:rsidRDefault="15C02261" w:rsidP="15C02261">
            <w:pPr>
              <w:spacing w:line="279" w:lineRule="auto"/>
              <w:jc w:val="center"/>
              <w:rPr>
                <w:color w:val="000000" w:themeColor="text1"/>
                <w:sz w:val="16"/>
                <w:szCs w:val="16"/>
              </w:rPr>
            </w:pPr>
          </w:p>
        </w:tc>
        <w:tc>
          <w:tcPr>
            <w:tcW w:w="645" w:type="dxa"/>
            <w:shd w:val="clear" w:color="auto" w:fill="FFFFFF" w:themeFill="background1"/>
            <w:tcMar>
              <w:left w:w="90" w:type="dxa"/>
              <w:right w:w="90" w:type="dxa"/>
            </w:tcMar>
          </w:tcPr>
          <w:p w14:paraId="34831750" w14:textId="2FFF247B"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shd w:val="clear" w:color="auto" w:fill="FFFFFF" w:themeFill="background1"/>
            <w:tcMar>
              <w:left w:w="90" w:type="dxa"/>
              <w:right w:w="90" w:type="dxa"/>
            </w:tcMar>
          </w:tcPr>
          <w:p w14:paraId="29BFB06A" w14:textId="50549C10" w:rsidR="15C02261" w:rsidRPr="00B94699" w:rsidRDefault="15C02261" w:rsidP="15C02261">
            <w:pPr>
              <w:spacing w:line="279" w:lineRule="auto"/>
              <w:jc w:val="both"/>
              <w:rPr>
                <w:color w:val="000000" w:themeColor="text1"/>
                <w:sz w:val="16"/>
                <w:szCs w:val="16"/>
              </w:rPr>
            </w:pPr>
          </w:p>
        </w:tc>
      </w:tr>
      <w:tr w:rsidR="15C02261" w:rsidRPr="00B94699" w14:paraId="3A27E29A" w14:textId="77777777" w:rsidTr="312DFD85">
        <w:trPr>
          <w:trHeight w:val="285"/>
        </w:trPr>
        <w:tc>
          <w:tcPr>
            <w:tcW w:w="1451" w:type="dxa"/>
            <w:tcBorders>
              <w:left w:val="single" w:sz="6" w:space="0" w:color="auto"/>
            </w:tcBorders>
            <w:shd w:val="clear" w:color="auto" w:fill="E8E8E8"/>
            <w:tcMar>
              <w:left w:w="90" w:type="dxa"/>
              <w:right w:w="90" w:type="dxa"/>
            </w:tcMar>
          </w:tcPr>
          <w:p w14:paraId="1E17BE83" w14:textId="1B3A9B49" w:rsidR="15C02261" w:rsidRPr="00B94699" w:rsidRDefault="15C02261" w:rsidP="15C02261">
            <w:pPr>
              <w:spacing w:line="279" w:lineRule="auto"/>
              <w:rPr>
                <w:color w:val="000000" w:themeColor="text1"/>
                <w:sz w:val="16"/>
                <w:szCs w:val="16"/>
              </w:rPr>
            </w:pPr>
            <w:proofErr w:type="gramStart"/>
            <w:r w:rsidRPr="00B94699">
              <w:rPr>
                <w:b/>
                <w:bCs/>
                <w:color w:val="000000" w:themeColor="text1"/>
                <w:sz w:val="16"/>
                <w:szCs w:val="16"/>
              </w:rPr>
              <w:t>Total</w:t>
            </w:r>
            <w:proofErr w:type="gramEnd"/>
            <w:r w:rsidRPr="00B94699">
              <w:rPr>
                <w:b/>
                <w:bCs/>
                <w:color w:val="000000" w:themeColor="text1"/>
                <w:sz w:val="16"/>
                <w:szCs w:val="16"/>
              </w:rPr>
              <w:t xml:space="preserve"> de obras en </w:t>
            </w:r>
            <w:proofErr w:type="spellStart"/>
            <w:r w:rsidRPr="00B94699">
              <w:rPr>
                <w:b/>
                <w:bCs/>
                <w:color w:val="000000" w:themeColor="text1"/>
                <w:sz w:val="16"/>
                <w:szCs w:val="16"/>
              </w:rPr>
              <w:t>gall</w:t>
            </w:r>
            <w:proofErr w:type="spellEnd"/>
            <w:r w:rsidRPr="00B94699">
              <w:rPr>
                <w:b/>
                <w:bCs/>
                <w:color w:val="000000" w:themeColor="text1"/>
                <w:sz w:val="16"/>
                <w:szCs w:val="16"/>
              </w:rPr>
              <w:t xml:space="preserve">, </w:t>
            </w:r>
            <w:proofErr w:type="spellStart"/>
            <w:r w:rsidRPr="00B94699">
              <w:rPr>
                <w:b/>
                <w:bCs/>
                <w:color w:val="000000" w:themeColor="text1"/>
                <w:sz w:val="16"/>
                <w:szCs w:val="16"/>
              </w:rPr>
              <w:t>eus</w:t>
            </w:r>
            <w:proofErr w:type="spellEnd"/>
            <w:r w:rsidRPr="00B94699">
              <w:rPr>
                <w:b/>
                <w:bCs/>
                <w:color w:val="000000" w:themeColor="text1"/>
                <w:sz w:val="16"/>
                <w:szCs w:val="16"/>
              </w:rPr>
              <w:t xml:space="preserve"> o </w:t>
            </w:r>
            <w:proofErr w:type="spellStart"/>
            <w:r w:rsidRPr="00B94699">
              <w:rPr>
                <w:b/>
                <w:bCs/>
                <w:color w:val="000000" w:themeColor="text1"/>
                <w:sz w:val="16"/>
                <w:szCs w:val="16"/>
              </w:rPr>
              <w:t>cat</w:t>
            </w:r>
            <w:proofErr w:type="spellEnd"/>
          </w:p>
        </w:tc>
        <w:tc>
          <w:tcPr>
            <w:tcW w:w="489" w:type="dxa"/>
            <w:shd w:val="clear" w:color="auto" w:fill="E8E8E8"/>
            <w:tcMar>
              <w:left w:w="90" w:type="dxa"/>
              <w:right w:w="90" w:type="dxa"/>
            </w:tcMar>
          </w:tcPr>
          <w:p w14:paraId="6F08211A" w14:textId="5550796D"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345" w:type="dxa"/>
            <w:shd w:val="clear" w:color="auto" w:fill="E8E8E8"/>
            <w:tcMar>
              <w:left w:w="90" w:type="dxa"/>
              <w:right w:w="90" w:type="dxa"/>
            </w:tcMar>
          </w:tcPr>
          <w:p w14:paraId="4B8EC4C2" w14:textId="06CE6BA3"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3DB5607C" w14:textId="2F607EA6"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561C5D79" w14:textId="58FC0A2A" w:rsidR="15C02261" w:rsidRPr="00B94699" w:rsidRDefault="15C02261" w:rsidP="15C02261">
            <w:pPr>
              <w:spacing w:line="279" w:lineRule="auto"/>
              <w:jc w:val="both"/>
              <w:rPr>
                <w:color w:val="000000" w:themeColor="text1"/>
                <w:sz w:val="16"/>
                <w:szCs w:val="16"/>
              </w:rPr>
            </w:pPr>
            <w:r w:rsidRPr="00B94699">
              <w:rPr>
                <w:color w:val="000000" w:themeColor="text1"/>
                <w:sz w:val="16"/>
                <w:szCs w:val="16"/>
              </w:rPr>
              <w:t>Indeterminable al no poder buscar ni filtrar por idioma.</w:t>
            </w:r>
          </w:p>
        </w:tc>
      </w:tr>
      <w:tr w:rsidR="15C02261" w:rsidRPr="00B94699" w14:paraId="7BC872F6" w14:textId="77777777" w:rsidTr="312DFD85">
        <w:trPr>
          <w:trHeight w:val="285"/>
        </w:trPr>
        <w:tc>
          <w:tcPr>
            <w:tcW w:w="1451" w:type="dxa"/>
            <w:tcBorders>
              <w:left w:val="single" w:sz="6" w:space="0" w:color="auto"/>
            </w:tcBorders>
            <w:shd w:val="clear" w:color="auto" w:fill="FFFFFF" w:themeFill="background1"/>
            <w:tcMar>
              <w:left w:w="90" w:type="dxa"/>
              <w:right w:w="90" w:type="dxa"/>
            </w:tcMar>
          </w:tcPr>
          <w:p w14:paraId="4148BB0F" w14:textId="49D2B29C" w:rsidR="15C02261" w:rsidRPr="00B94699" w:rsidRDefault="15C02261" w:rsidP="15C02261">
            <w:pPr>
              <w:spacing w:line="279" w:lineRule="auto"/>
              <w:rPr>
                <w:color w:val="000000" w:themeColor="text1"/>
                <w:sz w:val="16"/>
                <w:szCs w:val="16"/>
              </w:rPr>
            </w:pPr>
            <w:r w:rsidRPr="00B94699">
              <w:rPr>
                <w:color w:val="000000" w:themeColor="text1"/>
                <w:sz w:val="16"/>
                <w:szCs w:val="16"/>
              </w:rPr>
              <w:t>Obras VO en castellano</w:t>
            </w:r>
          </w:p>
        </w:tc>
        <w:tc>
          <w:tcPr>
            <w:tcW w:w="489" w:type="dxa"/>
            <w:shd w:val="clear" w:color="auto" w:fill="FFFFFF" w:themeFill="background1"/>
            <w:tcMar>
              <w:left w:w="90" w:type="dxa"/>
              <w:right w:w="90" w:type="dxa"/>
            </w:tcMar>
          </w:tcPr>
          <w:p w14:paraId="6205A5B1" w14:textId="11422252" w:rsidR="15C02261" w:rsidRPr="00B94699" w:rsidRDefault="15C02261" w:rsidP="15C02261">
            <w:pPr>
              <w:spacing w:line="279" w:lineRule="auto"/>
              <w:jc w:val="center"/>
              <w:rPr>
                <w:color w:val="000000" w:themeColor="text1"/>
                <w:sz w:val="16"/>
                <w:szCs w:val="16"/>
              </w:rPr>
            </w:pPr>
          </w:p>
        </w:tc>
        <w:tc>
          <w:tcPr>
            <w:tcW w:w="345" w:type="dxa"/>
            <w:shd w:val="clear" w:color="auto" w:fill="FFFFFF" w:themeFill="background1"/>
            <w:tcMar>
              <w:left w:w="90" w:type="dxa"/>
              <w:right w:w="90" w:type="dxa"/>
            </w:tcMar>
          </w:tcPr>
          <w:p w14:paraId="57E1E89A" w14:textId="18EF99FE" w:rsidR="15C02261" w:rsidRPr="00B94699" w:rsidRDefault="15C02261" w:rsidP="15C02261">
            <w:pPr>
              <w:spacing w:line="279" w:lineRule="auto"/>
              <w:jc w:val="center"/>
              <w:rPr>
                <w:color w:val="000000" w:themeColor="text1"/>
                <w:sz w:val="16"/>
                <w:szCs w:val="16"/>
              </w:rPr>
            </w:pPr>
          </w:p>
        </w:tc>
        <w:tc>
          <w:tcPr>
            <w:tcW w:w="645" w:type="dxa"/>
            <w:shd w:val="clear" w:color="auto" w:fill="FFFFFF" w:themeFill="background1"/>
            <w:tcMar>
              <w:left w:w="90" w:type="dxa"/>
              <w:right w:w="90" w:type="dxa"/>
            </w:tcMar>
          </w:tcPr>
          <w:p w14:paraId="2BFEBAF6" w14:textId="3ED86998"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shd w:val="clear" w:color="auto" w:fill="FFFFFF" w:themeFill="background1"/>
            <w:tcMar>
              <w:left w:w="90" w:type="dxa"/>
              <w:right w:w="90" w:type="dxa"/>
            </w:tcMar>
          </w:tcPr>
          <w:p w14:paraId="51DE9FC9" w14:textId="299CB9B1" w:rsidR="15C02261" w:rsidRPr="00B94699" w:rsidRDefault="15C02261" w:rsidP="15C02261">
            <w:pPr>
              <w:spacing w:line="279" w:lineRule="auto"/>
              <w:jc w:val="both"/>
              <w:rPr>
                <w:color w:val="000000" w:themeColor="text1"/>
                <w:sz w:val="16"/>
                <w:szCs w:val="16"/>
              </w:rPr>
            </w:pPr>
          </w:p>
        </w:tc>
      </w:tr>
      <w:tr w:rsidR="15C02261" w:rsidRPr="00B94699" w14:paraId="1E094216" w14:textId="77777777" w:rsidTr="312DFD85">
        <w:trPr>
          <w:trHeight w:val="285"/>
        </w:trPr>
        <w:tc>
          <w:tcPr>
            <w:tcW w:w="1451" w:type="dxa"/>
            <w:tcBorders>
              <w:left w:val="single" w:sz="6" w:space="0" w:color="auto"/>
            </w:tcBorders>
            <w:shd w:val="clear" w:color="auto" w:fill="FFFFFF" w:themeFill="background1"/>
            <w:tcMar>
              <w:left w:w="90" w:type="dxa"/>
              <w:right w:w="90" w:type="dxa"/>
            </w:tcMar>
          </w:tcPr>
          <w:p w14:paraId="24803FA3" w14:textId="263EF26D" w:rsidR="15C02261" w:rsidRPr="00B94699" w:rsidRDefault="15C02261" w:rsidP="15C02261">
            <w:pPr>
              <w:spacing w:line="279" w:lineRule="auto"/>
              <w:rPr>
                <w:color w:val="000000" w:themeColor="text1"/>
                <w:sz w:val="16"/>
                <w:szCs w:val="16"/>
              </w:rPr>
            </w:pPr>
            <w:r w:rsidRPr="00B94699">
              <w:rPr>
                <w:color w:val="000000" w:themeColor="text1"/>
                <w:sz w:val="16"/>
                <w:szCs w:val="16"/>
              </w:rPr>
              <w:t>Obras dobladas en castellano</w:t>
            </w:r>
          </w:p>
        </w:tc>
        <w:tc>
          <w:tcPr>
            <w:tcW w:w="489" w:type="dxa"/>
            <w:shd w:val="clear" w:color="auto" w:fill="FFFFFF" w:themeFill="background1"/>
            <w:tcMar>
              <w:left w:w="90" w:type="dxa"/>
              <w:right w:w="90" w:type="dxa"/>
            </w:tcMar>
          </w:tcPr>
          <w:p w14:paraId="7CDDA1B0" w14:textId="759BD1BD" w:rsidR="15C02261" w:rsidRPr="00B94699" w:rsidRDefault="15C02261" w:rsidP="15C02261">
            <w:pPr>
              <w:spacing w:line="279" w:lineRule="auto"/>
              <w:jc w:val="center"/>
              <w:rPr>
                <w:color w:val="000000" w:themeColor="text1"/>
                <w:sz w:val="16"/>
                <w:szCs w:val="16"/>
              </w:rPr>
            </w:pPr>
          </w:p>
        </w:tc>
        <w:tc>
          <w:tcPr>
            <w:tcW w:w="345" w:type="dxa"/>
            <w:shd w:val="clear" w:color="auto" w:fill="FFFFFF" w:themeFill="background1"/>
            <w:tcMar>
              <w:left w:w="90" w:type="dxa"/>
              <w:right w:w="90" w:type="dxa"/>
            </w:tcMar>
          </w:tcPr>
          <w:p w14:paraId="0E343BC9" w14:textId="2BE2BE8F" w:rsidR="15C02261" w:rsidRPr="00B94699" w:rsidRDefault="15C02261" w:rsidP="15C02261">
            <w:pPr>
              <w:spacing w:line="279" w:lineRule="auto"/>
              <w:jc w:val="center"/>
              <w:rPr>
                <w:color w:val="000000" w:themeColor="text1"/>
                <w:sz w:val="16"/>
                <w:szCs w:val="16"/>
              </w:rPr>
            </w:pPr>
          </w:p>
        </w:tc>
        <w:tc>
          <w:tcPr>
            <w:tcW w:w="645" w:type="dxa"/>
            <w:shd w:val="clear" w:color="auto" w:fill="FFFFFF" w:themeFill="background1"/>
            <w:tcMar>
              <w:left w:w="90" w:type="dxa"/>
              <w:right w:w="90" w:type="dxa"/>
            </w:tcMar>
          </w:tcPr>
          <w:p w14:paraId="6F8111ED" w14:textId="3CECAC93"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shd w:val="clear" w:color="auto" w:fill="FFFFFF" w:themeFill="background1"/>
            <w:tcMar>
              <w:left w:w="90" w:type="dxa"/>
              <w:right w:w="90" w:type="dxa"/>
            </w:tcMar>
          </w:tcPr>
          <w:p w14:paraId="0DCA3B1C" w14:textId="7DC23D7F" w:rsidR="15C02261" w:rsidRPr="00B94699" w:rsidRDefault="15C02261" w:rsidP="15C02261">
            <w:pPr>
              <w:spacing w:line="279" w:lineRule="auto"/>
              <w:jc w:val="both"/>
              <w:rPr>
                <w:color w:val="000000" w:themeColor="text1"/>
                <w:sz w:val="16"/>
                <w:szCs w:val="16"/>
              </w:rPr>
            </w:pPr>
          </w:p>
        </w:tc>
      </w:tr>
      <w:tr w:rsidR="15C02261" w:rsidRPr="00B94699" w14:paraId="55774AB9" w14:textId="77777777" w:rsidTr="312DFD85">
        <w:trPr>
          <w:trHeight w:val="285"/>
        </w:trPr>
        <w:tc>
          <w:tcPr>
            <w:tcW w:w="1451" w:type="dxa"/>
            <w:tcBorders>
              <w:left w:val="single" w:sz="6" w:space="0" w:color="auto"/>
            </w:tcBorders>
            <w:shd w:val="clear" w:color="auto" w:fill="FFFFFF" w:themeFill="background1"/>
            <w:tcMar>
              <w:left w:w="90" w:type="dxa"/>
              <w:right w:w="90" w:type="dxa"/>
            </w:tcMar>
          </w:tcPr>
          <w:p w14:paraId="12A509E0" w14:textId="0563D72C" w:rsidR="15C02261" w:rsidRPr="00B94699" w:rsidRDefault="15C02261" w:rsidP="15C02261">
            <w:pPr>
              <w:spacing w:line="279" w:lineRule="auto"/>
              <w:rPr>
                <w:color w:val="000000" w:themeColor="text1"/>
                <w:sz w:val="16"/>
                <w:szCs w:val="16"/>
              </w:rPr>
            </w:pPr>
            <w:r w:rsidRPr="00B94699">
              <w:rPr>
                <w:color w:val="000000" w:themeColor="text1"/>
                <w:sz w:val="16"/>
                <w:szCs w:val="16"/>
              </w:rPr>
              <w:t>Obras subtituladas en castellano</w:t>
            </w:r>
          </w:p>
        </w:tc>
        <w:tc>
          <w:tcPr>
            <w:tcW w:w="489" w:type="dxa"/>
            <w:shd w:val="clear" w:color="auto" w:fill="FFFFFF" w:themeFill="background1"/>
            <w:tcMar>
              <w:left w:w="90" w:type="dxa"/>
              <w:right w:w="90" w:type="dxa"/>
            </w:tcMar>
          </w:tcPr>
          <w:p w14:paraId="1183173B" w14:textId="16494301" w:rsidR="15C02261" w:rsidRPr="00B94699" w:rsidRDefault="15C02261" w:rsidP="15C02261">
            <w:pPr>
              <w:spacing w:line="279" w:lineRule="auto"/>
              <w:jc w:val="center"/>
              <w:rPr>
                <w:color w:val="000000" w:themeColor="text1"/>
                <w:sz w:val="16"/>
                <w:szCs w:val="16"/>
              </w:rPr>
            </w:pPr>
          </w:p>
        </w:tc>
        <w:tc>
          <w:tcPr>
            <w:tcW w:w="345" w:type="dxa"/>
            <w:shd w:val="clear" w:color="auto" w:fill="FFFFFF" w:themeFill="background1"/>
            <w:tcMar>
              <w:left w:w="90" w:type="dxa"/>
              <w:right w:w="90" w:type="dxa"/>
            </w:tcMar>
          </w:tcPr>
          <w:p w14:paraId="11225E78" w14:textId="575F0DC4" w:rsidR="15C02261" w:rsidRPr="00B94699" w:rsidRDefault="15C02261" w:rsidP="15C02261">
            <w:pPr>
              <w:spacing w:line="279" w:lineRule="auto"/>
              <w:jc w:val="center"/>
              <w:rPr>
                <w:color w:val="000000" w:themeColor="text1"/>
                <w:sz w:val="16"/>
                <w:szCs w:val="16"/>
              </w:rPr>
            </w:pPr>
          </w:p>
        </w:tc>
        <w:tc>
          <w:tcPr>
            <w:tcW w:w="645" w:type="dxa"/>
            <w:shd w:val="clear" w:color="auto" w:fill="FFFFFF" w:themeFill="background1"/>
            <w:tcMar>
              <w:left w:w="90" w:type="dxa"/>
              <w:right w:w="90" w:type="dxa"/>
            </w:tcMar>
          </w:tcPr>
          <w:p w14:paraId="7C0B77E7" w14:textId="1369FF21" w:rsidR="15C02261" w:rsidRPr="00B94699" w:rsidRDefault="15C02261" w:rsidP="15C02261">
            <w:pPr>
              <w:spacing w:line="279" w:lineRule="auto"/>
              <w:jc w:val="center"/>
              <w:rPr>
                <w:color w:val="000000" w:themeColor="text1"/>
                <w:sz w:val="16"/>
                <w:szCs w:val="16"/>
              </w:rPr>
            </w:pPr>
          </w:p>
        </w:tc>
        <w:tc>
          <w:tcPr>
            <w:tcW w:w="4725" w:type="dxa"/>
            <w:tcBorders>
              <w:right w:val="single" w:sz="6" w:space="0" w:color="auto"/>
            </w:tcBorders>
            <w:shd w:val="clear" w:color="auto" w:fill="FFFFFF" w:themeFill="background1"/>
            <w:tcMar>
              <w:left w:w="90" w:type="dxa"/>
              <w:right w:w="90" w:type="dxa"/>
            </w:tcMar>
          </w:tcPr>
          <w:p w14:paraId="7BCCB16A" w14:textId="5326575D" w:rsidR="15C02261" w:rsidRPr="00B94699" w:rsidRDefault="15C02261" w:rsidP="15C02261">
            <w:pPr>
              <w:spacing w:line="279" w:lineRule="auto"/>
              <w:jc w:val="both"/>
              <w:rPr>
                <w:color w:val="000000" w:themeColor="text1"/>
                <w:sz w:val="16"/>
                <w:szCs w:val="16"/>
              </w:rPr>
            </w:pPr>
          </w:p>
        </w:tc>
      </w:tr>
      <w:tr w:rsidR="15C02261" w:rsidRPr="00B94699" w14:paraId="299CC5AD" w14:textId="77777777" w:rsidTr="312DFD85">
        <w:trPr>
          <w:trHeight w:val="285"/>
        </w:trPr>
        <w:tc>
          <w:tcPr>
            <w:tcW w:w="1451" w:type="dxa"/>
            <w:tcBorders>
              <w:left w:val="single" w:sz="6" w:space="0" w:color="auto"/>
            </w:tcBorders>
            <w:shd w:val="clear" w:color="auto" w:fill="E8E8E8"/>
            <w:tcMar>
              <w:left w:w="90" w:type="dxa"/>
              <w:right w:w="90" w:type="dxa"/>
            </w:tcMar>
          </w:tcPr>
          <w:p w14:paraId="5F278280" w14:textId="554E8BBD" w:rsidR="15C02261" w:rsidRPr="00B94699" w:rsidRDefault="15C02261" w:rsidP="15C02261">
            <w:pPr>
              <w:spacing w:line="279" w:lineRule="auto"/>
              <w:rPr>
                <w:color w:val="000000" w:themeColor="text1"/>
                <w:sz w:val="16"/>
                <w:szCs w:val="16"/>
              </w:rPr>
            </w:pPr>
            <w:proofErr w:type="gramStart"/>
            <w:r w:rsidRPr="00B94699">
              <w:rPr>
                <w:b/>
                <w:bCs/>
                <w:color w:val="000000" w:themeColor="text1"/>
                <w:sz w:val="16"/>
                <w:szCs w:val="16"/>
              </w:rPr>
              <w:t>Total</w:t>
            </w:r>
            <w:proofErr w:type="gramEnd"/>
            <w:r w:rsidRPr="00B94699">
              <w:rPr>
                <w:b/>
                <w:bCs/>
                <w:color w:val="000000" w:themeColor="text1"/>
                <w:sz w:val="16"/>
                <w:szCs w:val="16"/>
              </w:rPr>
              <w:t xml:space="preserve"> de obras en castellano</w:t>
            </w:r>
          </w:p>
        </w:tc>
        <w:tc>
          <w:tcPr>
            <w:tcW w:w="489" w:type="dxa"/>
            <w:shd w:val="clear" w:color="auto" w:fill="E8E8E8"/>
            <w:tcMar>
              <w:left w:w="90" w:type="dxa"/>
              <w:right w:w="90" w:type="dxa"/>
            </w:tcMar>
          </w:tcPr>
          <w:p w14:paraId="0DD26B4E" w14:textId="2F5548B0"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345" w:type="dxa"/>
            <w:shd w:val="clear" w:color="auto" w:fill="E8E8E8"/>
            <w:tcMar>
              <w:left w:w="90" w:type="dxa"/>
              <w:right w:w="90" w:type="dxa"/>
            </w:tcMar>
          </w:tcPr>
          <w:p w14:paraId="52BF8F70" w14:textId="298A9EC7"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2C25C8A0" w14:textId="6076F40E"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229FB853" w14:textId="2E2CA36F" w:rsidR="15C02261" w:rsidRPr="00B94699" w:rsidRDefault="15C02261" w:rsidP="15C02261">
            <w:pPr>
              <w:spacing w:line="279" w:lineRule="auto"/>
              <w:jc w:val="both"/>
              <w:rPr>
                <w:color w:val="000000" w:themeColor="text1"/>
                <w:sz w:val="16"/>
                <w:szCs w:val="16"/>
              </w:rPr>
            </w:pPr>
            <w:r w:rsidRPr="00B94699">
              <w:rPr>
                <w:color w:val="000000" w:themeColor="text1"/>
                <w:sz w:val="16"/>
                <w:szCs w:val="16"/>
              </w:rPr>
              <w:t>Indeterminable al no poder buscar ni filtrar por idioma. Sin embargo, todas las obras consultadas como muestra incluyen doblaje al castellano, generalmente de forma exclusiva, y en algunos casos también subtítulos en este mismo idioma. Obras extranjeras en otras lenguas también presentan, incluso únicamente, doblaje al castellano.</w:t>
            </w:r>
          </w:p>
        </w:tc>
      </w:tr>
      <w:tr w:rsidR="15C02261" w:rsidRPr="00B94699" w14:paraId="6C77C14A" w14:textId="77777777" w:rsidTr="312DFD85">
        <w:trPr>
          <w:trHeight w:val="285"/>
        </w:trPr>
        <w:tc>
          <w:tcPr>
            <w:tcW w:w="1451" w:type="dxa"/>
            <w:tcBorders>
              <w:left w:val="single" w:sz="6" w:space="0" w:color="auto"/>
            </w:tcBorders>
            <w:shd w:val="clear" w:color="auto" w:fill="E8E8E8"/>
            <w:tcMar>
              <w:left w:w="90" w:type="dxa"/>
              <w:right w:w="90" w:type="dxa"/>
            </w:tcMar>
          </w:tcPr>
          <w:p w14:paraId="610C41F7" w14:textId="375F26D2" w:rsidR="15C02261" w:rsidRPr="00B94699" w:rsidRDefault="15C02261" w:rsidP="15C02261">
            <w:pPr>
              <w:spacing w:line="279" w:lineRule="auto"/>
              <w:rPr>
                <w:b/>
                <w:bCs/>
                <w:color w:val="000000" w:themeColor="text1"/>
                <w:sz w:val="16"/>
                <w:szCs w:val="16"/>
              </w:rPr>
            </w:pPr>
            <w:proofErr w:type="gramStart"/>
            <w:r w:rsidRPr="00B94699">
              <w:rPr>
                <w:b/>
                <w:bCs/>
                <w:color w:val="000000" w:themeColor="text1"/>
                <w:sz w:val="16"/>
                <w:szCs w:val="16"/>
              </w:rPr>
              <w:t>Total</w:t>
            </w:r>
            <w:proofErr w:type="gramEnd"/>
            <w:r w:rsidRPr="00B94699">
              <w:rPr>
                <w:b/>
                <w:bCs/>
                <w:color w:val="000000" w:themeColor="text1"/>
                <w:sz w:val="16"/>
                <w:szCs w:val="16"/>
              </w:rPr>
              <w:t xml:space="preserve"> de obras en </w:t>
            </w:r>
            <w:proofErr w:type="spellStart"/>
            <w:r w:rsidRPr="00B94699">
              <w:rPr>
                <w:b/>
                <w:bCs/>
                <w:color w:val="000000" w:themeColor="text1"/>
                <w:sz w:val="16"/>
                <w:szCs w:val="16"/>
              </w:rPr>
              <w:t>cast</w:t>
            </w:r>
            <w:proofErr w:type="spellEnd"/>
            <w:r w:rsidRPr="00B94699">
              <w:rPr>
                <w:b/>
                <w:bCs/>
                <w:color w:val="000000" w:themeColor="text1"/>
                <w:sz w:val="16"/>
                <w:szCs w:val="16"/>
              </w:rPr>
              <w:t xml:space="preserve"> o </w:t>
            </w:r>
            <w:proofErr w:type="spellStart"/>
            <w:r w:rsidRPr="00B94699">
              <w:rPr>
                <w:b/>
                <w:bCs/>
                <w:color w:val="000000" w:themeColor="text1"/>
                <w:sz w:val="16"/>
                <w:szCs w:val="16"/>
              </w:rPr>
              <w:t>gall</w:t>
            </w:r>
            <w:proofErr w:type="spellEnd"/>
            <w:r w:rsidRPr="00B94699">
              <w:rPr>
                <w:b/>
                <w:bCs/>
                <w:color w:val="000000" w:themeColor="text1"/>
                <w:sz w:val="16"/>
                <w:szCs w:val="16"/>
              </w:rPr>
              <w:t>/</w:t>
            </w:r>
            <w:proofErr w:type="spellStart"/>
            <w:r w:rsidRPr="00B94699">
              <w:rPr>
                <w:b/>
                <w:bCs/>
                <w:color w:val="000000" w:themeColor="text1"/>
                <w:sz w:val="16"/>
                <w:szCs w:val="16"/>
              </w:rPr>
              <w:t>eus</w:t>
            </w:r>
            <w:proofErr w:type="spellEnd"/>
            <w:r w:rsidRPr="00B94699">
              <w:rPr>
                <w:b/>
                <w:bCs/>
                <w:color w:val="000000" w:themeColor="text1"/>
                <w:sz w:val="16"/>
                <w:szCs w:val="16"/>
              </w:rPr>
              <w:t>/</w:t>
            </w:r>
            <w:proofErr w:type="spellStart"/>
            <w:r w:rsidRPr="00B94699">
              <w:rPr>
                <w:b/>
                <w:bCs/>
                <w:color w:val="000000" w:themeColor="text1"/>
                <w:sz w:val="16"/>
                <w:szCs w:val="16"/>
              </w:rPr>
              <w:t>catt</w:t>
            </w:r>
            <w:proofErr w:type="spellEnd"/>
          </w:p>
        </w:tc>
        <w:tc>
          <w:tcPr>
            <w:tcW w:w="489" w:type="dxa"/>
            <w:shd w:val="clear" w:color="auto" w:fill="E8E8E8"/>
            <w:tcMar>
              <w:left w:w="90" w:type="dxa"/>
              <w:right w:w="90" w:type="dxa"/>
            </w:tcMar>
          </w:tcPr>
          <w:p w14:paraId="121A0527" w14:textId="39BA9B63"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345" w:type="dxa"/>
            <w:shd w:val="clear" w:color="auto" w:fill="E8E8E8"/>
            <w:tcMar>
              <w:left w:w="90" w:type="dxa"/>
              <w:right w:w="90" w:type="dxa"/>
            </w:tcMar>
          </w:tcPr>
          <w:p w14:paraId="1B689679" w14:textId="7A0F76E9"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049C6844" w14:textId="71BE2284"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11C4A981" w14:textId="38B2EB76" w:rsidR="15C02261" w:rsidRPr="00B94699" w:rsidRDefault="15C02261" w:rsidP="15C02261">
            <w:pPr>
              <w:spacing w:line="279" w:lineRule="auto"/>
              <w:jc w:val="both"/>
              <w:rPr>
                <w:color w:val="000000" w:themeColor="text1"/>
                <w:sz w:val="16"/>
                <w:szCs w:val="16"/>
              </w:rPr>
            </w:pPr>
            <w:r w:rsidRPr="00B94699">
              <w:rPr>
                <w:color w:val="000000" w:themeColor="text1"/>
                <w:sz w:val="16"/>
                <w:szCs w:val="16"/>
              </w:rPr>
              <w:t>Indeterminable al no poder buscar ni filtrar por idioma.</w:t>
            </w:r>
          </w:p>
          <w:p w14:paraId="0168473E" w14:textId="7029F609" w:rsidR="15C02261" w:rsidRPr="00B94699" w:rsidRDefault="15C02261" w:rsidP="15C02261">
            <w:pPr>
              <w:spacing w:line="279" w:lineRule="auto"/>
              <w:jc w:val="both"/>
              <w:rPr>
                <w:color w:val="000000" w:themeColor="text1"/>
                <w:sz w:val="16"/>
                <w:szCs w:val="16"/>
              </w:rPr>
            </w:pPr>
          </w:p>
        </w:tc>
      </w:tr>
      <w:tr w:rsidR="15C02261" w:rsidRPr="00B94699" w14:paraId="4A31E517" w14:textId="77777777" w:rsidTr="312DFD85">
        <w:trPr>
          <w:trHeight w:val="285"/>
        </w:trPr>
        <w:tc>
          <w:tcPr>
            <w:tcW w:w="1451" w:type="dxa"/>
            <w:tcBorders>
              <w:left w:val="single" w:sz="6" w:space="0" w:color="auto"/>
            </w:tcBorders>
            <w:shd w:val="clear" w:color="auto" w:fill="E8E8E8"/>
            <w:tcMar>
              <w:left w:w="90" w:type="dxa"/>
              <w:right w:w="90" w:type="dxa"/>
            </w:tcMar>
          </w:tcPr>
          <w:p w14:paraId="660CE135" w14:textId="6373C216" w:rsidR="15C02261" w:rsidRPr="00B94699" w:rsidRDefault="15C02261" w:rsidP="15C02261">
            <w:pPr>
              <w:spacing w:line="279" w:lineRule="auto"/>
              <w:rPr>
                <w:color w:val="000000" w:themeColor="text1"/>
                <w:sz w:val="16"/>
                <w:szCs w:val="16"/>
              </w:rPr>
            </w:pPr>
            <w:proofErr w:type="gramStart"/>
            <w:r w:rsidRPr="00B94699">
              <w:rPr>
                <w:b/>
                <w:bCs/>
                <w:color w:val="000000" w:themeColor="text1"/>
                <w:sz w:val="16"/>
                <w:szCs w:val="16"/>
              </w:rPr>
              <w:t>Total</w:t>
            </w:r>
            <w:proofErr w:type="gramEnd"/>
            <w:r w:rsidRPr="00B94699">
              <w:rPr>
                <w:b/>
                <w:bCs/>
                <w:color w:val="000000" w:themeColor="text1"/>
                <w:sz w:val="16"/>
                <w:szCs w:val="16"/>
              </w:rPr>
              <w:t xml:space="preserve"> de obras de producción europea</w:t>
            </w:r>
          </w:p>
        </w:tc>
        <w:tc>
          <w:tcPr>
            <w:tcW w:w="489" w:type="dxa"/>
            <w:shd w:val="clear" w:color="auto" w:fill="E8E8E8"/>
            <w:tcMar>
              <w:left w:w="90" w:type="dxa"/>
              <w:right w:w="90" w:type="dxa"/>
            </w:tcMar>
          </w:tcPr>
          <w:p w14:paraId="75896E92" w14:textId="51704713"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345" w:type="dxa"/>
            <w:shd w:val="clear" w:color="auto" w:fill="E8E8E8"/>
            <w:tcMar>
              <w:left w:w="90" w:type="dxa"/>
              <w:right w:w="90" w:type="dxa"/>
            </w:tcMar>
          </w:tcPr>
          <w:p w14:paraId="7F83F434" w14:textId="6B984831"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6C67763E" w14:textId="0CEB2C12"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5E0C80D5" w14:textId="57549333" w:rsidR="15C02261" w:rsidRPr="00B94699" w:rsidRDefault="68F8C032" w:rsidP="15C02261">
            <w:pPr>
              <w:spacing w:line="279" w:lineRule="auto"/>
              <w:jc w:val="both"/>
              <w:rPr>
                <w:color w:val="000000" w:themeColor="text1"/>
                <w:sz w:val="16"/>
                <w:szCs w:val="16"/>
              </w:rPr>
            </w:pPr>
            <w:r w:rsidRPr="00B94699">
              <w:rPr>
                <w:color w:val="000000" w:themeColor="text1"/>
                <w:sz w:val="16"/>
                <w:szCs w:val="16"/>
              </w:rPr>
              <w:t>Indeterminabl</w:t>
            </w:r>
            <w:r w:rsidR="186E953C" w:rsidRPr="00B94699">
              <w:rPr>
                <w:color w:val="000000" w:themeColor="text1"/>
                <w:sz w:val="16"/>
                <w:szCs w:val="16"/>
              </w:rPr>
              <w:t>e al no poder buscar ni</w:t>
            </w:r>
            <w:r w:rsidRPr="00B94699">
              <w:rPr>
                <w:color w:val="000000" w:themeColor="text1"/>
                <w:sz w:val="16"/>
                <w:szCs w:val="16"/>
              </w:rPr>
              <w:t xml:space="preserve"> filtrar por producción europea.</w:t>
            </w:r>
          </w:p>
        </w:tc>
      </w:tr>
      <w:tr w:rsidR="15C02261" w:rsidRPr="00B94699" w14:paraId="54D7CD48" w14:textId="77777777" w:rsidTr="312DFD85">
        <w:trPr>
          <w:trHeight w:val="285"/>
        </w:trPr>
        <w:tc>
          <w:tcPr>
            <w:tcW w:w="7655" w:type="dxa"/>
            <w:gridSpan w:val="5"/>
            <w:tcBorders>
              <w:left w:val="single" w:sz="6" w:space="0" w:color="auto"/>
              <w:right w:val="single" w:sz="6" w:space="0" w:color="auto"/>
            </w:tcBorders>
            <w:shd w:val="clear" w:color="auto" w:fill="FFFFFF" w:themeFill="background1"/>
            <w:tcMar>
              <w:left w:w="90" w:type="dxa"/>
              <w:right w:w="90" w:type="dxa"/>
            </w:tcMar>
          </w:tcPr>
          <w:p w14:paraId="327DA4B5" w14:textId="0AAB2B70" w:rsidR="15C02261" w:rsidRPr="00B94699" w:rsidRDefault="15C02261" w:rsidP="15C02261">
            <w:pPr>
              <w:spacing w:line="279" w:lineRule="auto"/>
              <w:jc w:val="center"/>
              <w:rPr>
                <w:color w:val="000000" w:themeColor="text1"/>
                <w:sz w:val="16"/>
                <w:szCs w:val="16"/>
              </w:rPr>
            </w:pPr>
            <w:r w:rsidRPr="00B94699">
              <w:rPr>
                <w:b/>
                <w:bCs/>
                <w:color w:val="000000" w:themeColor="text1"/>
                <w:sz w:val="16"/>
                <w:szCs w:val="16"/>
              </w:rPr>
              <w:t>OBLIGACIONES DE ACCESIBILIDAD</w:t>
            </w:r>
          </w:p>
        </w:tc>
      </w:tr>
      <w:tr w:rsidR="15C02261" w:rsidRPr="00B94699" w14:paraId="59322692" w14:textId="77777777" w:rsidTr="312DFD85">
        <w:trPr>
          <w:trHeight w:val="285"/>
        </w:trPr>
        <w:tc>
          <w:tcPr>
            <w:tcW w:w="1451" w:type="dxa"/>
            <w:tcBorders>
              <w:left w:val="single" w:sz="6" w:space="0" w:color="auto"/>
              <w:right w:val="single" w:sz="6" w:space="0" w:color="auto"/>
            </w:tcBorders>
            <w:shd w:val="clear" w:color="auto" w:fill="E8E8E8"/>
            <w:tcMar>
              <w:left w:w="90" w:type="dxa"/>
              <w:right w:w="90" w:type="dxa"/>
            </w:tcMar>
          </w:tcPr>
          <w:p w14:paraId="22C398A2" w14:textId="75D8A30E" w:rsidR="15C02261" w:rsidRPr="00B94699" w:rsidRDefault="15C02261" w:rsidP="15C02261">
            <w:pPr>
              <w:spacing w:line="279" w:lineRule="auto"/>
              <w:rPr>
                <w:color w:val="000000" w:themeColor="text1"/>
                <w:sz w:val="16"/>
                <w:szCs w:val="16"/>
              </w:rPr>
            </w:pPr>
            <w:r w:rsidRPr="00B94699">
              <w:rPr>
                <w:b/>
                <w:bCs/>
                <w:color w:val="000000" w:themeColor="text1"/>
                <w:sz w:val="16"/>
                <w:szCs w:val="16"/>
              </w:rPr>
              <w:t xml:space="preserve">Contenidos subtitulados </w:t>
            </w:r>
          </w:p>
          <w:p w14:paraId="4F2378F7" w14:textId="2F91E59F" w:rsidR="15C02261" w:rsidRPr="00B94699" w:rsidRDefault="15C02261" w:rsidP="15C02261">
            <w:pPr>
              <w:spacing w:line="279" w:lineRule="auto"/>
              <w:rPr>
                <w:color w:val="000000" w:themeColor="text1"/>
                <w:sz w:val="16"/>
                <w:szCs w:val="16"/>
              </w:rPr>
            </w:pPr>
          </w:p>
        </w:tc>
        <w:tc>
          <w:tcPr>
            <w:tcW w:w="489" w:type="dxa"/>
            <w:shd w:val="clear" w:color="auto" w:fill="E8E8E8"/>
            <w:tcMar>
              <w:left w:w="90" w:type="dxa"/>
              <w:right w:w="90" w:type="dxa"/>
            </w:tcMar>
          </w:tcPr>
          <w:p w14:paraId="1571EF95" w14:textId="4936ABA7"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345" w:type="dxa"/>
            <w:shd w:val="clear" w:color="auto" w:fill="E8E8E8"/>
            <w:tcMar>
              <w:left w:w="90" w:type="dxa"/>
              <w:right w:w="90" w:type="dxa"/>
            </w:tcMar>
          </w:tcPr>
          <w:p w14:paraId="35FD0B92" w14:textId="57E548D1"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380A277D" w14:textId="55BA8494"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62D3A008" w14:textId="5BBD3DFE" w:rsidR="15C02261" w:rsidRPr="00B94699" w:rsidRDefault="15C02261" w:rsidP="15C02261">
            <w:pPr>
              <w:spacing w:line="279" w:lineRule="auto"/>
              <w:jc w:val="both"/>
              <w:rPr>
                <w:color w:val="000000" w:themeColor="text1"/>
                <w:sz w:val="16"/>
                <w:szCs w:val="16"/>
              </w:rPr>
            </w:pPr>
            <w:r w:rsidRPr="00B94699">
              <w:rPr>
                <w:color w:val="000000" w:themeColor="text1"/>
                <w:sz w:val="16"/>
                <w:szCs w:val="16"/>
              </w:rPr>
              <w:t>Indeterminable. No se puede buscar ni filtrar. No obstante, la mayoría de los contenidos, por lo menos en lo relativo a series y películas, parecen contar con subtítulos en castellano.</w:t>
            </w:r>
          </w:p>
        </w:tc>
      </w:tr>
      <w:tr w:rsidR="15C02261" w:rsidRPr="00B94699" w14:paraId="47DAC2E1" w14:textId="77777777" w:rsidTr="312DFD85">
        <w:trPr>
          <w:trHeight w:val="285"/>
        </w:trPr>
        <w:tc>
          <w:tcPr>
            <w:tcW w:w="1451" w:type="dxa"/>
            <w:tcBorders>
              <w:left w:val="single" w:sz="6" w:space="0" w:color="auto"/>
            </w:tcBorders>
            <w:shd w:val="clear" w:color="auto" w:fill="E8E8E8"/>
            <w:tcMar>
              <w:left w:w="90" w:type="dxa"/>
              <w:right w:w="90" w:type="dxa"/>
            </w:tcMar>
          </w:tcPr>
          <w:p w14:paraId="783B69F6" w14:textId="5DB8E1EB" w:rsidR="15C02261" w:rsidRPr="00B94699" w:rsidRDefault="15C02261" w:rsidP="15C02261">
            <w:pPr>
              <w:spacing w:line="279" w:lineRule="auto"/>
              <w:rPr>
                <w:color w:val="000000" w:themeColor="text1"/>
                <w:sz w:val="16"/>
                <w:szCs w:val="16"/>
              </w:rPr>
            </w:pPr>
            <w:r w:rsidRPr="00B94699">
              <w:rPr>
                <w:b/>
                <w:bCs/>
                <w:color w:val="000000" w:themeColor="text1"/>
                <w:sz w:val="16"/>
                <w:szCs w:val="16"/>
              </w:rPr>
              <w:t>Contenidos con audiodescripción</w:t>
            </w:r>
          </w:p>
        </w:tc>
        <w:tc>
          <w:tcPr>
            <w:tcW w:w="489" w:type="dxa"/>
            <w:shd w:val="clear" w:color="auto" w:fill="E8E8E8"/>
            <w:tcMar>
              <w:left w:w="90" w:type="dxa"/>
              <w:right w:w="90" w:type="dxa"/>
            </w:tcMar>
          </w:tcPr>
          <w:p w14:paraId="2F1E0E4E" w14:textId="1ED237B7"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345" w:type="dxa"/>
            <w:shd w:val="clear" w:color="auto" w:fill="E8E8E8"/>
            <w:tcMar>
              <w:left w:w="90" w:type="dxa"/>
              <w:right w:w="90" w:type="dxa"/>
            </w:tcMar>
          </w:tcPr>
          <w:p w14:paraId="15207B88" w14:textId="07A1D8B2"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645" w:type="dxa"/>
            <w:shd w:val="clear" w:color="auto" w:fill="E8E8E8"/>
            <w:tcMar>
              <w:left w:w="90" w:type="dxa"/>
              <w:right w:w="90" w:type="dxa"/>
            </w:tcMar>
          </w:tcPr>
          <w:p w14:paraId="274B9C37" w14:textId="100FAE9F" w:rsidR="15C02261" w:rsidRPr="00B94699" w:rsidRDefault="15C02261"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right w:val="single" w:sz="6" w:space="0" w:color="auto"/>
            </w:tcBorders>
            <w:shd w:val="clear" w:color="auto" w:fill="E8E8E8"/>
            <w:tcMar>
              <w:left w:w="90" w:type="dxa"/>
              <w:right w:w="90" w:type="dxa"/>
            </w:tcMar>
          </w:tcPr>
          <w:p w14:paraId="6609F73D" w14:textId="73626DFC" w:rsidR="15C02261" w:rsidRPr="00B94699" w:rsidRDefault="15C02261" w:rsidP="15C02261">
            <w:pPr>
              <w:spacing w:line="279" w:lineRule="auto"/>
              <w:jc w:val="both"/>
              <w:rPr>
                <w:color w:val="000000" w:themeColor="text1"/>
                <w:sz w:val="16"/>
                <w:szCs w:val="16"/>
              </w:rPr>
            </w:pPr>
            <w:r w:rsidRPr="00B94699">
              <w:rPr>
                <w:color w:val="000000" w:themeColor="text1"/>
                <w:sz w:val="16"/>
                <w:szCs w:val="16"/>
              </w:rPr>
              <w:t>Indeterminable. No se puede buscar ni filtrar.</w:t>
            </w:r>
          </w:p>
        </w:tc>
      </w:tr>
      <w:tr w:rsidR="15C02261" w:rsidRPr="00B94699" w14:paraId="18FB04F4" w14:textId="77777777" w:rsidTr="312DFD85">
        <w:trPr>
          <w:trHeight w:val="285"/>
        </w:trPr>
        <w:tc>
          <w:tcPr>
            <w:tcW w:w="1451" w:type="dxa"/>
            <w:tcBorders>
              <w:left w:val="single" w:sz="6" w:space="0" w:color="auto"/>
              <w:bottom w:val="single" w:sz="6" w:space="0" w:color="auto"/>
            </w:tcBorders>
            <w:shd w:val="clear" w:color="auto" w:fill="E8E8E8"/>
            <w:tcMar>
              <w:left w:w="90" w:type="dxa"/>
              <w:right w:w="90" w:type="dxa"/>
            </w:tcMar>
          </w:tcPr>
          <w:p w14:paraId="67A87BED" w14:textId="65B014E7" w:rsidR="15C02261" w:rsidRPr="00B94699" w:rsidRDefault="3CA35CDD" w:rsidP="15C02261">
            <w:pPr>
              <w:spacing w:line="279" w:lineRule="auto"/>
              <w:rPr>
                <w:color w:val="000000" w:themeColor="text1"/>
                <w:sz w:val="16"/>
                <w:szCs w:val="16"/>
              </w:rPr>
            </w:pPr>
            <w:r w:rsidRPr="00B94699">
              <w:rPr>
                <w:b/>
                <w:bCs/>
                <w:color w:val="000000" w:themeColor="text1"/>
                <w:sz w:val="16"/>
                <w:szCs w:val="16"/>
              </w:rPr>
              <w:t>Contenidos en lengua de signos</w:t>
            </w:r>
          </w:p>
        </w:tc>
        <w:tc>
          <w:tcPr>
            <w:tcW w:w="489" w:type="dxa"/>
            <w:tcBorders>
              <w:bottom w:val="single" w:sz="6" w:space="0" w:color="auto"/>
            </w:tcBorders>
            <w:shd w:val="clear" w:color="auto" w:fill="E8E8E8"/>
            <w:tcMar>
              <w:left w:w="90" w:type="dxa"/>
              <w:right w:w="90" w:type="dxa"/>
            </w:tcMar>
          </w:tcPr>
          <w:p w14:paraId="363A2CCD" w14:textId="2D1A4FBD" w:rsidR="15C02261" w:rsidRPr="00B94699" w:rsidRDefault="3CA35CDD" w:rsidP="15C02261">
            <w:pPr>
              <w:spacing w:line="279" w:lineRule="auto"/>
              <w:jc w:val="center"/>
              <w:rPr>
                <w:color w:val="000000" w:themeColor="text1"/>
                <w:sz w:val="16"/>
                <w:szCs w:val="16"/>
              </w:rPr>
            </w:pPr>
            <w:r w:rsidRPr="00B94699">
              <w:rPr>
                <w:color w:val="000000" w:themeColor="text1"/>
                <w:sz w:val="16"/>
                <w:szCs w:val="16"/>
              </w:rPr>
              <w:t>≥4</w:t>
            </w:r>
          </w:p>
          <w:p w14:paraId="28F479DE" w14:textId="144973FE" w:rsidR="15C02261" w:rsidRPr="00B94699" w:rsidRDefault="15C02261" w:rsidP="15C02261">
            <w:pPr>
              <w:spacing w:line="279" w:lineRule="auto"/>
              <w:jc w:val="center"/>
              <w:rPr>
                <w:color w:val="000000" w:themeColor="text1"/>
                <w:sz w:val="16"/>
                <w:szCs w:val="16"/>
              </w:rPr>
            </w:pPr>
          </w:p>
        </w:tc>
        <w:tc>
          <w:tcPr>
            <w:tcW w:w="345" w:type="dxa"/>
            <w:tcBorders>
              <w:bottom w:val="single" w:sz="6" w:space="0" w:color="auto"/>
            </w:tcBorders>
            <w:shd w:val="clear" w:color="auto" w:fill="E8E8E8"/>
            <w:tcMar>
              <w:left w:w="90" w:type="dxa"/>
              <w:right w:w="90" w:type="dxa"/>
            </w:tcMar>
          </w:tcPr>
          <w:p w14:paraId="4BEE4099" w14:textId="538A4D25" w:rsidR="15C02261" w:rsidRPr="00B94699" w:rsidRDefault="3CA35CDD" w:rsidP="15C02261">
            <w:pPr>
              <w:spacing w:line="279" w:lineRule="auto"/>
              <w:jc w:val="center"/>
              <w:rPr>
                <w:color w:val="000000" w:themeColor="text1"/>
                <w:sz w:val="16"/>
                <w:szCs w:val="16"/>
              </w:rPr>
            </w:pPr>
            <w:r w:rsidRPr="00B94699">
              <w:rPr>
                <w:color w:val="000000" w:themeColor="text1"/>
                <w:sz w:val="16"/>
                <w:szCs w:val="16"/>
              </w:rPr>
              <w:t>*</w:t>
            </w:r>
          </w:p>
        </w:tc>
        <w:tc>
          <w:tcPr>
            <w:tcW w:w="645" w:type="dxa"/>
            <w:tcBorders>
              <w:bottom w:val="single" w:sz="6" w:space="0" w:color="auto"/>
            </w:tcBorders>
            <w:shd w:val="clear" w:color="auto" w:fill="E8E8E8"/>
            <w:tcMar>
              <w:left w:w="90" w:type="dxa"/>
              <w:right w:w="90" w:type="dxa"/>
            </w:tcMar>
          </w:tcPr>
          <w:p w14:paraId="0C87D548" w14:textId="17BC82A1" w:rsidR="15C02261" w:rsidRPr="00B94699" w:rsidRDefault="3CA35CDD" w:rsidP="15C02261">
            <w:pPr>
              <w:spacing w:line="279" w:lineRule="auto"/>
              <w:jc w:val="center"/>
              <w:rPr>
                <w:color w:val="000000" w:themeColor="text1"/>
                <w:sz w:val="16"/>
                <w:szCs w:val="16"/>
              </w:rPr>
            </w:pPr>
            <w:r w:rsidRPr="00B94699">
              <w:rPr>
                <w:color w:val="000000" w:themeColor="text1"/>
                <w:sz w:val="16"/>
                <w:szCs w:val="16"/>
              </w:rPr>
              <w:t>-</w:t>
            </w:r>
          </w:p>
        </w:tc>
        <w:tc>
          <w:tcPr>
            <w:tcW w:w="4725" w:type="dxa"/>
            <w:tcBorders>
              <w:bottom w:val="single" w:sz="6" w:space="0" w:color="auto"/>
              <w:right w:val="single" w:sz="6" w:space="0" w:color="auto"/>
            </w:tcBorders>
            <w:shd w:val="clear" w:color="auto" w:fill="E8E8E8"/>
            <w:tcMar>
              <w:left w:w="90" w:type="dxa"/>
              <w:right w:w="90" w:type="dxa"/>
            </w:tcMar>
          </w:tcPr>
          <w:p w14:paraId="33A132D6" w14:textId="621B3D2D" w:rsidR="15C02261" w:rsidRPr="00B94699" w:rsidRDefault="3CA35CDD" w:rsidP="15C02261">
            <w:pPr>
              <w:spacing w:line="279" w:lineRule="auto"/>
              <w:jc w:val="both"/>
              <w:rPr>
                <w:color w:val="000000" w:themeColor="text1"/>
                <w:sz w:val="16"/>
                <w:szCs w:val="16"/>
              </w:rPr>
            </w:pPr>
            <w:r w:rsidRPr="00B94699">
              <w:rPr>
                <w:color w:val="000000" w:themeColor="text1"/>
                <w:sz w:val="16"/>
                <w:szCs w:val="16"/>
              </w:rPr>
              <w:t xml:space="preserve">Indeterminable. No se puede buscar ni filtrar como tal. Introduciendo “lengua de signos” en el buscador aparecen cuatro programas que presentan en sus títulos este sintagma y hacen uso del correspondiente recurso: </w:t>
            </w:r>
            <w:r w:rsidRPr="00B94699">
              <w:rPr>
                <w:i/>
                <w:iCs/>
                <w:color w:val="000000" w:themeColor="text1"/>
                <w:sz w:val="16"/>
                <w:szCs w:val="16"/>
              </w:rPr>
              <w:t xml:space="preserve">En lengua de signos, Telediario en lengua de signos, Informe Semanal en lengua de signos </w:t>
            </w:r>
            <w:r w:rsidRPr="00B94699">
              <w:rPr>
                <w:color w:val="000000" w:themeColor="text1"/>
                <w:sz w:val="16"/>
                <w:szCs w:val="16"/>
              </w:rPr>
              <w:t xml:space="preserve">y </w:t>
            </w:r>
            <w:r w:rsidRPr="00B94699">
              <w:rPr>
                <w:i/>
                <w:iCs/>
                <w:color w:val="000000" w:themeColor="text1"/>
                <w:sz w:val="16"/>
                <w:szCs w:val="16"/>
              </w:rPr>
              <w:t>La Revuelta en lengua de signos</w:t>
            </w:r>
          </w:p>
        </w:tc>
      </w:tr>
      <w:tr w:rsidR="15C02261" w:rsidRPr="00B94699" w14:paraId="74126481" w14:textId="77777777" w:rsidTr="312DFD85">
        <w:trPr>
          <w:trHeight w:val="285"/>
        </w:trPr>
        <w:tc>
          <w:tcPr>
            <w:tcW w:w="7655" w:type="dxa"/>
            <w:gridSpan w:val="5"/>
            <w:tcBorders>
              <w:left w:val="single" w:sz="6" w:space="0" w:color="000000" w:themeColor="text1"/>
              <w:bottom w:val="single" w:sz="6" w:space="0" w:color="000000" w:themeColor="text1"/>
              <w:right w:val="single" w:sz="6" w:space="0" w:color="000000" w:themeColor="text1"/>
            </w:tcBorders>
            <w:shd w:val="clear" w:color="auto" w:fill="E8E8E8"/>
            <w:tcMar>
              <w:left w:w="90" w:type="dxa"/>
              <w:right w:w="90" w:type="dxa"/>
            </w:tcMar>
          </w:tcPr>
          <w:p w14:paraId="36A9C5A6" w14:textId="5281BAC0" w:rsidR="15C02261" w:rsidRPr="00B94699" w:rsidRDefault="3CA35CDD" w:rsidP="15C02261">
            <w:pPr>
              <w:jc w:val="both"/>
              <w:rPr>
                <w:color w:val="000000" w:themeColor="text1"/>
                <w:sz w:val="16"/>
                <w:szCs w:val="16"/>
              </w:rPr>
            </w:pPr>
            <w:r w:rsidRPr="00B94699">
              <w:rPr>
                <w:color w:val="000000" w:themeColor="text1"/>
                <w:sz w:val="16"/>
                <w:szCs w:val="16"/>
              </w:rPr>
              <w:t>*Imposible de calcular, puesto que RTVE Play no proporciona datos del total de títulos en catálogo.</w:t>
            </w:r>
          </w:p>
        </w:tc>
      </w:tr>
      <w:tr w:rsidR="1EACA443" w:rsidRPr="00B94699" w14:paraId="2A50706E" w14:textId="77777777" w:rsidTr="312DFD85">
        <w:trPr>
          <w:trHeight w:val="285"/>
        </w:trPr>
        <w:tc>
          <w:tcPr>
            <w:tcW w:w="7655" w:type="dxa"/>
            <w:gridSpan w:val="5"/>
            <w:tcBorders>
              <w:top w:val="single" w:sz="6" w:space="0" w:color="000000" w:themeColor="text1"/>
              <w:left w:val="none" w:sz="6" w:space="0" w:color="000000" w:themeColor="text1"/>
              <w:bottom w:val="none" w:sz="6" w:space="0" w:color="000000" w:themeColor="text1"/>
              <w:right w:val="none" w:sz="6" w:space="0" w:color="000000" w:themeColor="text1"/>
            </w:tcBorders>
            <w:shd w:val="clear" w:color="auto" w:fill="FFFFFF" w:themeFill="background1"/>
            <w:tcMar>
              <w:left w:w="90" w:type="dxa"/>
              <w:right w:w="90" w:type="dxa"/>
            </w:tcMar>
          </w:tcPr>
          <w:p w14:paraId="76CDD4AF" w14:textId="70598231" w:rsidR="1EACA443" w:rsidRPr="00B94699" w:rsidRDefault="4B0FE471" w:rsidP="11B86941">
            <w:pPr>
              <w:widowControl/>
              <w:spacing w:after="80"/>
              <w:ind w:right="370"/>
              <w:jc w:val="center"/>
              <w:rPr>
                <w:color w:val="000000" w:themeColor="text1"/>
                <w:sz w:val="18"/>
                <w:szCs w:val="18"/>
              </w:rPr>
            </w:pPr>
            <w:r w:rsidRPr="00B94699">
              <w:rPr>
                <w:color w:val="231F20"/>
                <w:sz w:val="16"/>
                <w:szCs w:val="16"/>
              </w:rPr>
              <w:t>Fuente: Elaboración propia a partir del trabajo de campo del proyecto LEXCAV (ref. PID2022-142353OB-I00)</w:t>
            </w:r>
          </w:p>
        </w:tc>
      </w:tr>
    </w:tbl>
    <w:p w14:paraId="71DE41D1" w14:textId="5505A2EE" w:rsidR="15C02261" w:rsidRPr="00B94699" w:rsidRDefault="15C02261" w:rsidP="54A32D02">
      <w:pPr>
        <w:jc w:val="both"/>
        <w:rPr>
          <w:sz w:val="20"/>
          <w:szCs w:val="20"/>
        </w:rPr>
      </w:pPr>
    </w:p>
    <w:p w14:paraId="4D3E4B0E" w14:textId="71FCA2FF" w:rsidR="4903FBFC" w:rsidRPr="00B94699" w:rsidRDefault="37F84E05" w:rsidP="00A2409B">
      <w:pPr>
        <w:pStyle w:val="Corpo"/>
      </w:pPr>
      <w:r w:rsidRPr="00B94699">
        <w:t>Así pues, se advierte</w:t>
      </w:r>
      <w:r w:rsidR="30656F7E" w:rsidRPr="00B94699">
        <w:t>n</w:t>
      </w:r>
      <w:r w:rsidRPr="00B94699">
        <w:t xml:space="preserve"> en la plataforma del ente público </w:t>
      </w:r>
      <w:r w:rsidR="0926A053" w:rsidRPr="00B94699">
        <w:t>manifiestas limitaciones en cuanto a</w:t>
      </w:r>
      <w:r w:rsidR="6BFDE874" w:rsidRPr="00B94699">
        <w:t xml:space="preserve"> contenido</w:t>
      </w:r>
      <w:r w:rsidR="0926A053" w:rsidRPr="00B94699">
        <w:t>s</w:t>
      </w:r>
      <w:r w:rsidR="0E3CB2B6" w:rsidRPr="00B94699">
        <w:t xml:space="preserve"> y transparencia</w:t>
      </w:r>
      <w:r w:rsidR="0926A053" w:rsidRPr="00B94699">
        <w:t>.</w:t>
      </w:r>
      <w:r w:rsidR="7D0F88A5" w:rsidRPr="00B94699">
        <w:t xml:space="preserve"> En primer lugar, respecto al usuario, esto se traduce en la dificultad para localizar y acceder a </w:t>
      </w:r>
      <w:r w:rsidR="3A4611E3" w:rsidRPr="00B94699">
        <w:t>obra</w:t>
      </w:r>
      <w:r w:rsidR="7D0F88A5" w:rsidRPr="00B94699">
        <w:t>s en lenguas oficiales diferentes del castellano o con diversos recursos de accesibilidad. En segundo lugar,</w:t>
      </w:r>
      <w:r w:rsidR="6CE36B94" w:rsidRPr="00B94699">
        <w:t xml:space="preserve"> esta falta de información </w:t>
      </w:r>
      <w:r w:rsidR="207B7A65" w:rsidRPr="00B94699">
        <w:t xml:space="preserve">imposibilita </w:t>
      </w:r>
      <w:r w:rsidR="6CE36B94" w:rsidRPr="00B94699">
        <w:t xml:space="preserve">una fiscalización </w:t>
      </w:r>
      <w:r w:rsidR="311A2332" w:rsidRPr="00B94699">
        <w:t>independi</w:t>
      </w:r>
      <w:r w:rsidR="6CE36B94" w:rsidRPr="00B94699">
        <w:t xml:space="preserve">ente por parte de la ciudadanía respecto al cumplimiento de las obligaciones legales </w:t>
      </w:r>
      <w:r w:rsidR="5F9F1778" w:rsidRPr="00B94699">
        <w:t>de</w:t>
      </w:r>
      <w:r w:rsidR="6CE36B94" w:rsidRPr="00B94699">
        <w:t xml:space="preserve"> RTVE Play</w:t>
      </w:r>
      <w:r w:rsidR="66C6FC92" w:rsidRPr="00B94699">
        <w:t xml:space="preserve"> en materia de emisión de contenidos</w:t>
      </w:r>
      <w:r w:rsidR="29A5BA98" w:rsidRPr="00B94699">
        <w:t>.</w:t>
      </w:r>
    </w:p>
    <w:p w14:paraId="32B854FD" w14:textId="701920F9" w:rsidR="00737041" w:rsidRPr="00B94699" w:rsidRDefault="00737041" w:rsidP="112445FC">
      <w:pPr>
        <w:ind w:left="426"/>
        <w:jc w:val="both"/>
        <w:rPr>
          <w:sz w:val="20"/>
          <w:szCs w:val="20"/>
        </w:rPr>
      </w:pPr>
    </w:p>
    <w:p w14:paraId="1FBD4827" w14:textId="390CB319" w:rsidR="6CE75B86" w:rsidRPr="00B94699" w:rsidRDefault="2CE4F597" w:rsidP="4A1DDDFC">
      <w:pPr>
        <w:pStyle w:val="Ttulo1"/>
        <w:widowControl/>
        <w:spacing w:after="80"/>
        <w:ind w:left="426"/>
        <w:rPr>
          <w:rFonts w:ascii="Garamond" w:eastAsia="Garamond" w:hAnsi="Garamond" w:cs="Garamond"/>
          <w:i/>
          <w:iCs/>
          <w:color w:val="98361E"/>
        </w:rPr>
      </w:pPr>
      <w:r w:rsidRPr="00B94699">
        <w:rPr>
          <w:rFonts w:ascii="Garamond" w:eastAsia="Garamond" w:hAnsi="Garamond" w:cs="Garamond"/>
          <w:i/>
          <w:iCs/>
          <w:color w:val="98361E"/>
        </w:rPr>
        <w:t>4.</w:t>
      </w:r>
      <w:r w:rsidR="5D7883E9" w:rsidRPr="00B94699">
        <w:rPr>
          <w:rFonts w:ascii="Garamond" w:eastAsia="Garamond" w:hAnsi="Garamond" w:cs="Garamond"/>
          <w:i/>
          <w:iCs/>
          <w:color w:val="98361E"/>
        </w:rPr>
        <w:t>3</w:t>
      </w:r>
      <w:r w:rsidRPr="00B94699">
        <w:rPr>
          <w:rFonts w:ascii="Garamond" w:eastAsia="Garamond" w:hAnsi="Garamond" w:cs="Garamond"/>
          <w:i/>
          <w:iCs/>
          <w:color w:val="98361E"/>
        </w:rPr>
        <w:t xml:space="preserve">. </w:t>
      </w:r>
      <w:r w:rsidR="009DB05A" w:rsidRPr="00B94699">
        <w:rPr>
          <w:rFonts w:ascii="Garamond" w:eastAsia="Garamond" w:hAnsi="Garamond" w:cs="Garamond"/>
          <w:i/>
          <w:iCs/>
          <w:color w:val="98361E"/>
        </w:rPr>
        <w:t>Consulta de datos internos de RTVE</w:t>
      </w:r>
    </w:p>
    <w:p w14:paraId="6CD7695E" w14:textId="41E58E24" w:rsidR="4A1DDDFC" w:rsidRPr="00B94699" w:rsidRDefault="4A1DDDFC" w:rsidP="4A1DDDFC">
      <w:pPr>
        <w:pStyle w:val="Ttulo1"/>
        <w:spacing w:after="80"/>
        <w:ind w:left="426"/>
        <w:jc w:val="both"/>
        <w:rPr>
          <w:rFonts w:ascii="Garamond" w:eastAsia="Garamond" w:hAnsi="Garamond" w:cs="Garamond"/>
          <w:sz w:val="20"/>
          <w:szCs w:val="20"/>
        </w:rPr>
      </w:pPr>
    </w:p>
    <w:p w14:paraId="104D9D19" w14:textId="7DF818C6" w:rsidR="347F38B1" w:rsidRPr="00B94699" w:rsidRDefault="00EE464A" w:rsidP="00A2409B">
      <w:pPr>
        <w:pStyle w:val="Corpo"/>
      </w:pPr>
      <w:r w:rsidRPr="00B94699">
        <w:t>D</w:t>
      </w:r>
      <w:r w:rsidR="0DC2B3F8" w:rsidRPr="00B94699">
        <w:t xml:space="preserve">espués del análisis directo de RTVE Play, hemos procedido </w:t>
      </w:r>
      <w:r w:rsidR="00AF1374" w:rsidRPr="00B94699">
        <w:t>con una</w:t>
      </w:r>
      <w:r w:rsidR="0DC2B3F8" w:rsidRPr="00B94699">
        <w:t xml:space="preserve"> consulta directa</w:t>
      </w:r>
      <w:r w:rsidR="6750CD59" w:rsidRPr="00B94699">
        <w:t xml:space="preserve"> </w:t>
      </w:r>
      <w:r w:rsidR="7FC5FAC6" w:rsidRPr="00B94699">
        <w:t xml:space="preserve">a </w:t>
      </w:r>
      <w:r w:rsidR="339FE604" w:rsidRPr="00B94699">
        <w:t>través</w:t>
      </w:r>
      <w:r w:rsidR="7FC5FAC6" w:rsidRPr="00B94699">
        <w:t xml:space="preserve"> del </w:t>
      </w:r>
      <w:r w:rsidR="6750CD59" w:rsidRPr="00B94699">
        <w:t>correo electrónico</w:t>
      </w:r>
      <w:r w:rsidR="07E80014" w:rsidRPr="00B94699">
        <w:t xml:space="preserve"> (</w:t>
      </w:r>
      <w:hyperlink r:id="rId22">
        <w:r w:rsidR="07E80014" w:rsidRPr="00B94699">
          <w:rPr>
            <w:rStyle w:val="Hipervnculo"/>
          </w:rPr>
          <w:t>archivortve@rtve.es</w:t>
        </w:r>
      </w:hyperlink>
      <w:r w:rsidR="07E80014" w:rsidRPr="00B94699">
        <w:t>)</w:t>
      </w:r>
      <w:r w:rsidR="00AF1374" w:rsidRPr="00B94699">
        <w:t xml:space="preserve"> a</w:t>
      </w:r>
      <w:r w:rsidR="27C70B59" w:rsidRPr="00B94699">
        <w:t xml:space="preserve"> </w:t>
      </w:r>
      <w:r w:rsidR="5384F5E9" w:rsidRPr="00B94699">
        <w:t xml:space="preserve">la Unidad </w:t>
      </w:r>
      <w:r w:rsidR="71354E91" w:rsidRPr="00B94699">
        <w:t xml:space="preserve">de </w:t>
      </w:r>
      <w:r w:rsidR="5384F5E9" w:rsidRPr="00B94699">
        <w:t>Acceso y Valorización del Fondo Documental</w:t>
      </w:r>
      <w:r w:rsidR="3936C620" w:rsidRPr="00B94699">
        <w:t xml:space="preserve"> de</w:t>
      </w:r>
      <w:r w:rsidR="5384F5E9" w:rsidRPr="00B94699">
        <w:t xml:space="preserve"> RTVE</w:t>
      </w:r>
      <w:r w:rsidR="00AF1374" w:rsidRPr="00B94699">
        <w:t xml:space="preserve"> que</w:t>
      </w:r>
      <w:r w:rsidR="5384F5E9" w:rsidRPr="00B94699">
        <w:t xml:space="preserve"> </w:t>
      </w:r>
      <w:r w:rsidR="6661552C" w:rsidRPr="00B94699">
        <w:t xml:space="preserve">nos </w:t>
      </w:r>
      <w:r w:rsidR="6F96BB07" w:rsidRPr="00B94699">
        <w:t>informa</w:t>
      </w:r>
      <w:r w:rsidR="567CAA57" w:rsidRPr="00B94699">
        <w:t>, a 23 de abril del 2024,</w:t>
      </w:r>
      <w:r w:rsidR="6F96BB07" w:rsidRPr="00B94699">
        <w:t xml:space="preserve"> de</w:t>
      </w:r>
      <w:r w:rsidR="0BB343E3" w:rsidRPr="00B94699">
        <w:t xml:space="preserve">l número de contenidos </w:t>
      </w:r>
      <w:r w:rsidR="02B4139D" w:rsidRPr="00B94699">
        <w:t>en lenguas oficiales distintas del castellano</w:t>
      </w:r>
      <w:r w:rsidR="0BB343E3" w:rsidRPr="00B94699">
        <w:t xml:space="preserve"> </w:t>
      </w:r>
      <w:r w:rsidR="02B4139D" w:rsidRPr="00B94699">
        <w:t xml:space="preserve">en </w:t>
      </w:r>
      <w:r w:rsidR="0BB343E3" w:rsidRPr="00B94699">
        <w:t>el catálogo de RTVE Play</w:t>
      </w:r>
      <w:r w:rsidR="6205B2D0" w:rsidRPr="00B94699">
        <w:t>:</w:t>
      </w:r>
      <w:r w:rsidR="35F50935" w:rsidRPr="00B94699">
        <w:t xml:space="preserve"> 4.163 documentos en valenciano, 8.986 en euskera, 24.386 en gallego y 77.252 en catalán. </w:t>
      </w:r>
      <w:r w:rsidR="16CFEE2D" w:rsidRPr="00B94699">
        <w:t xml:space="preserve">En todo caso, </w:t>
      </w:r>
      <w:r w:rsidR="29FF29FB" w:rsidRPr="00B94699">
        <w:t>cab</w:t>
      </w:r>
      <w:r w:rsidR="16CFEE2D" w:rsidRPr="00B94699">
        <w:t xml:space="preserve">e resaltar que </w:t>
      </w:r>
      <w:r w:rsidR="6B363292" w:rsidRPr="00B94699">
        <w:t xml:space="preserve">no se </w:t>
      </w:r>
      <w:r w:rsidR="4CCF538F" w:rsidRPr="00B94699">
        <w:t xml:space="preserve">nos </w:t>
      </w:r>
      <w:r w:rsidR="6B363292" w:rsidRPr="00B94699">
        <w:t>explica qué entiende RTVE por documento, si se trata de un programa o</w:t>
      </w:r>
      <w:r w:rsidR="6FEF5005" w:rsidRPr="00B94699">
        <w:t xml:space="preserve"> de</w:t>
      </w:r>
      <w:r w:rsidR="6B363292" w:rsidRPr="00B94699">
        <w:t xml:space="preserve"> parte</w:t>
      </w:r>
      <w:r w:rsidR="0A2E10AB" w:rsidRPr="00B94699">
        <w:t xml:space="preserve"> de un programa</w:t>
      </w:r>
      <w:r w:rsidR="455D54E8" w:rsidRPr="00B94699">
        <w:t>, por ejemplo</w:t>
      </w:r>
      <w:r w:rsidR="358BCF52" w:rsidRPr="00B94699">
        <w:t>. Además,</w:t>
      </w:r>
      <w:r w:rsidR="6B363292" w:rsidRPr="00B94699">
        <w:t xml:space="preserve"> </w:t>
      </w:r>
      <w:r w:rsidR="57C7DDA4" w:rsidRPr="00B94699">
        <w:t xml:space="preserve">tampoco </w:t>
      </w:r>
      <w:r w:rsidR="16CFEE2D" w:rsidRPr="00B94699">
        <w:t xml:space="preserve">se ofrecen datos sobre </w:t>
      </w:r>
      <w:r w:rsidR="7A99CE59" w:rsidRPr="00B94699">
        <w:t>el total de</w:t>
      </w:r>
      <w:r w:rsidR="16CFEE2D" w:rsidRPr="00B94699">
        <w:t xml:space="preserve"> documentos disponibles en</w:t>
      </w:r>
      <w:r w:rsidR="16CFEE2D" w:rsidRPr="00B94699">
        <w:rPr>
          <w:color w:val="FF0000"/>
        </w:rPr>
        <w:t xml:space="preserve"> </w:t>
      </w:r>
      <w:r w:rsidR="793EC99B" w:rsidRPr="00B94699">
        <w:t>RTVE Play</w:t>
      </w:r>
      <w:r w:rsidR="2FD4764D" w:rsidRPr="00B94699">
        <w:t xml:space="preserve">, </w:t>
      </w:r>
      <w:r w:rsidR="37E6B35E" w:rsidRPr="00B94699">
        <w:t>sino</w:t>
      </w:r>
      <w:r w:rsidR="16CFEE2D" w:rsidRPr="00B94699">
        <w:t xml:space="preserve"> </w:t>
      </w:r>
      <w:r w:rsidR="51CCD3FA" w:rsidRPr="00B94699">
        <w:t xml:space="preserve">sobre </w:t>
      </w:r>
      <w:r w:rsidR="16CFEE2D" w:rsidRPr="00B94699">
        <w:t>el Archivo de RTVE</w:t>
      </w:r>
      <w:r w:rsidR="7DA69CCF" w:rsidRPr="00B94699">
        <w:t>, y</w:t>
      </w:r>
      <w:r w:rsidR="210AD022" w:rsidRPr="00B94699">
        <w:t xml:space="preserve"> </w:t>
      </w:r>
      <w:r w:rsidR="7DA69CCF" w:rsidRPr="00B94699">
        <w:t xml:space="preserve">no todos sus contenidos </w:t>
      </w:r>
      <w:r w:rsidR="210AD022" w:rsidRPr="00B94699">
        <w:t>son nec</w:t>
      </w:r>
      <w:r w:rsidR="030BB87D" w:rsidRPr="00B94699">
        <w:t>e</w:t>
      </w:r>
      <w:r w:rsidR="210AD022" w:rsidRPr="00B94699">
        <w:t>sariamente</w:t>
      </w:r>
      <w:r w:rsidR="16CFEE2D" w:rsidRPr="00B94699">
        <w:t xml:space="preserve"> accesibles desde </w:t>
      </w:r>
      <w:r w:rsidR="019ECEA6" w:rsidRPr="00B94699">
        <w:t>la plataforma</w:t>
      </w:r>
      <w:r w:rsidR="00B51E74" w:rsidRPr="00B94699">
        <w:rPr>
          <w:color w:val="000000" w:themeColor="text1"/>
        </w:rPr>
        <w:t>.</w:t>
      </w:r>
      <w:r w:rsidR="35A3A419" w:rsidRPr="00B94699">
        <w:t xml:space="preserve"> Por otra parte,</w:t>
      </w:r>
      <w:r w:rsidR="45D88E46" w:rsidRPr="00B94699">
        <w:t xml:space="preserve"> </w:t>
      </w:r>
      <w:r w:rsidR="2A79FF10" w:rsidRPr="00B94699">
        <w:t>la falta</w:t>
      </w:r>
      <w:r w:rsidR="45D88E46" w:rsidRPr="00B94699">
        <w:t xml:space="preserve"> de esta información</w:t>
      </w:r>
      <w:r w:rsidR="35A3A419" w:rsidRPr="00B94699">
        <w:t xml:space="preserve"> </w:t>
      </w:r>
      <w:r w:rsidR="4EBB4E3D" w:rsidRPr="00B94699">
        <w:t>imposibilita</w:t>
      </w:r>
      <w:r w:rsidR="35A3A419" w:rsidRPr="00B94699">
        <w:t xml:space="preserve"> estimar el peso porcentual de los </w:t>
      </w:r>
      <w:r w:rsidR="57DCD694" w:rsidRPr="00B94699">
        <w:t>documentos referido</w:t>
      </w:r>
      <w:r w:rsidR="35A3A419" w:rsidRPr="00B94699">
        <w:t>s.</w:t>
      </w:r>
    </w:p>
    <w:p w14:paraId="1BA91BE3" w14:textId="2E96770D" w:rsidR="58EEC13F" w:rsidRPr="00B94699" w:rsidRDefault="58EEC13F" w:rsidP="00A2409B">
      <w:pPr>
        <w:pStyle w:val="Corpo"/>
      </w:pPr>
    </w:p>
    <w:p w14:paraId="36D8007A" w14:textId="5E736CB9" w:rsidR="00450647" w:rsidRPr="00B94699" w:rsidRDefault="17E6E8C5" w:rsidP="00A2409B">
      <w:pPr>
        <w:pStyle w:val="Corpo"/>
      </w:pPr>
      <w:r w:rsidRPr="00B94699">
        <w:t>En segundo término, a</w:t>
      </w:r>
      <w:r w:rsidR="7DE006B4" w:rsidRPr="00B94699">
        <w:t>nte estas deficiencias, hemos consultado</w:t>
      </w:r>
      <w:r w:rsidR="4FBEAEA8" w:rsidRPr="00B94699">
        <w:t xml:space="preserve"> los datos recogidos en la</w:t>
      </w:r>
      <w:r w:rsidR="31C34DB1" w:rsidRPr="00B94699">
        <w:t xml:space="preserve"> última</w:t>
      </w:r>
      <w:r w:rsidR="4FBEAEA8" w:rsidRPr="00B94699">
        <w:t xml:space="preserve"> Memoria de servicio público</w:t>
      </w:r>
      <w:r w:rsidR="23417B00" w:rsidRPr="00B94699">
        <w:t xml:space="preserve"> </w:t>
      </w:r>
      <w:r w:rsidR="378663D6" w:rsidRPr="00B94699">
        <w:t xml:space="preserve">de RTVE </w:t>
      </w:r>
      <w:r w:rsidR="0D8395D8" w:rsidRPr="00B94699">
        <w:fldChar w:fldCharType="begin"/>
      </w:r>
      <w:r w:rsidR="0D8395D8" w:rsidRPr="00B94699">
        <w:instrText xml:space="preserve"> ADDIN ZOTERO_ITEM CSL_CITATION {"citationID":"2jh6uX5J","properties":{"formattedCitation":"(2025)","plainCitation":"(2025)","noteIndex":0},"citationItems":[{"id":1548,"uris":["http://zotero.org/users/9738381/items/XWWW9CGA"],"itemData":{"id":1548,"type":"report","event-place":"Madrid","publisher-place":"Madrid","title":"Memoria 2024. Servicio público y cumplimiento del Mandato-marco","URL":"https://www.rtve.es/rtve/20230803/transparencia-memorias-servicio-publico/951181.shtml","author":[{"family":"Corporación RTVE","given":""}],"issued":{"date-parts":[["2025"]]}},"suppress-author":true}],"schema":"https://github.com/citation-style-language/schema/raw/master/csl-citation.json"} </w:instrText>
      </w:r>
      <w:r w:rsidR="0D8395D8" w:rsidRPr="00B94699">
        <w:fldChar w:fldCharType="separate"/>
      </w:r>
      <w:r w:rsidR="31C34DB1" w:rsidRPr="00B94699">
        <w:rPr>
          <w:noProof/>
        </w:rPr>
        <w:t>(2025)</w:t>
      </w:r>
      <w:r w:rsidR="0D8395D8" w:rsidRPr="00B94699">
        <w:fldChar w:fldCharType="end"/>
      </w:r>
      <w:r w:rsidR="6EED335D" w:rsidRPr="00B94699">
        <w:t>.</w:t>
      </w:r>
      <w:r w:rsidR="4FBEAEA8" w:rsidRPr="00B94699">
        <w:t xml:space="preserve"> </w:t>
      </w:r>
      <w:r w:rsidR="7A75BAEE" w:rsidRPr="00B94699">
        <w:t xml:space="preserve">Según esta, </w:t>
      </w:r>
      <w:r w:rsidR="4FBEAEA8" w:rsidRPr="00B94699">
        <w:t>el archivo de</w:t>
      </w:r>
      <w:r w:rsidR="1522F160" w:rsidRPr="00B94699">
        <w:t>l ente público</w:t>
      </w:r>
      <w:r w:rsidR="4FBEAEA8" w:rsidRPr="00B94699">
        <w:t xml:space="preserve"> ha incorporado</w:t>
      </w:r>
      <w:r w:rsidR="6F01CF6C" w:rsidRPr="00B94699">
        <w:t xml:space="preserve"> en su proceso de digitalización y archivo</w:t>
      </w:r>
      <w:r w:rsidR="4FBEAEA8" w:rsidRPr="00B94699">
        <w:t xml:space="preserve"> 3</w:t>
      </w:r>
      <w:r w:rsidR="4ED13A25" w:rsidRPr="00B94699">
        <w:t>.</w:t>
      </w:r>
      <w:r w:rsidR="4FBEAEA8" w:rsidRPr="00B94699">
        <w:t xml:space="preserve">985 documentos </w:t>
      </w:r>
      <w:r w:rsidR="35046C22" w:rsidRPr="00B94699">
        <w:t>(</w:t>
      </w:r>
      <w:r w:rsidR="4FBEAEA8" w:rsidRPr="00B94699">
        <w:t>1280 horas</w:t>
      </w:r>
      <w:r w:rsidR="35046C22" w:rsidRPr="00B94699">
        <w:t>)</w:t>
      </w:r>
      <w:r w:rsidR="4FBEAEA8" w:rsidRPr="00B94699">
        <w:t xml:space="preserve"> en Galicia, 4103 documentos </w:t>
      </w:r>
      <w:r w:rsidR="35046C22" w:rsidRPr="00B94699">
        <w:t>(</w:t>
      </w:r>
      <w:r w:rsidR="4FBEAEA8" w:rsidRPr="00B94699">
        <w:t>763 horas</w:t>
      </w:r>
      <w:r w:rsidR="35046C22" w:rsidRPr="00B94699">
        <w:t>)</w:t>
      </w:r>
      <w:r w:rsidR="4FBEAEA8" w:rsidRPr="00B94699">
        <w:t xml:space="preserve"> en País Vasco y 11</w:t>
      </w:r>
      <w:r w:rsidR="6004BE41" w:rsidRPr="00B94699">
        <w:t>.</w:t>
      </w:r>
      <w:r w:rsidR="4FBEAEA8" w:rsidRPr="00B94699">
        <w:t xml:space="preserve">772 documentos </w:t>
      </w:r>
      <w:r w:rsidR="35046C22" w:rsidRPr="00B94699">
        <w:t>(</w:t>
      </w:r>
      <w:r w:rsidR="4FBEAEA8" w:rsidRPr="00B94699">
        <w:t>10</w:t>
      </w:r>
      <w:r w:rsidR="6004BE41" w:rsidRPr="00B94699">
        <w:t>.</w:t>
      </w:r>
      <w:r w:rsidR="4FBEAEA8" w:rsidRPr="00B94699">
        <w:t>163</w:t>
      </w:r>
      <w:r w:rsidR="35046C22" w:rsidRPr="00B94699">
        <w:t>)</w:t>
      </w:r>
      <w:r w:rsidR="4FBEAEA8" w:rsidRPr="00B94699">
        <w:t xml:space="preserve"> horas en Cataluña</w:t>
      </w:r>
      <w:r w:rsidR="1B58ACF1" w:rsidRPr="00B94699">
        <w:t xml:space="preserve">, si bien, </w:t>
      </w:r>
      <w:r w:rsidR="528B6B4F" w:rsidRPr="00B94699">
        <w:t xml:space="preserve">desconocemos </w:t>
      </w:r>
      <w:r w:rsidR="1B58ACF1" w:rsidRPr="00B94699">
        <w:t>el idioma de estos documentos</w:t>
      </w:r>
      <w:r w:rsidR="7FBFC3E0" w:rsidRPr="00B94699">
        <w:t>,</w:t>
      </w:r>
      <w:r w:rsidR="528B6B4F" w:rsidRPr="00B94699">
        <w:t xml:space="preserve"> ya que </w:t>
      </w:r>
      <w:r w:rsidR="3DF6CDDC" w:rsidRPr="00B94699">
        <w:t>los centros territoriales producen contenidos de ámbito</w:t>
      </w:r>
      <w:r w:rsidR="4EC03028" w:rsidRPr="00B94699">
        <w:t xml:space="preserve"> </w:t>
      </w:r>
      <w:r w:rsidR="4541508C" w:rsidRPr="00B94699">
        <w:t>local y nacional</w:t>
      </w:r>
      <w:r w:rsidR="0D50D932" w:rsidRPr="00B94699">
        <w:t>.</w:t>
      </w:r>
      <w:r w:rsidR="1B271D0B" w:rsidRPr="00B94699">
        <w:t xml:space="preserve"> En este mismo informe se </w:t>
      </w:r>
      <w:r w:rsidR="55430EBD" w:rsidRPr="00B94699">
        <w:t>publica</w:t>
      </w:r>
      <w:r w:rsidR="1B271D0B" w:rsidRPr="00B94699">
        <w:t xml:space="preserve"> que la Corporación RTVE ha emitido en “lenguas cooficiales” 14.549 horas</w:t>
      </w:r>
      <w:r w:rsidR="6004BE41" w:rsidRPr="00B94699">
        <w:t xml:space="preserve"> con un coste monetario de 41,7 millones de euros</w:t>
      </w:r>
      <w:r w:rsidR="0D6E2D0B" w:rsidRPr="00B94699">
        <w:t>.</w:t>
      </w:r>
      <w:r w:rsidR="7F85D82E" w:rsidRPr="00B94699">
        <w:t xml:space="preserve"> </w:t>
      </w:r>
      <w:r w:rsidR="54CCDD4D" w:rsidRPr="00B94699">
        <w:t>Asimismo, las horas de programación territorial</w:t>
      </w:r>
      <w:r w:rsidR="24E878BA" w:rsidRPr="00B94699">
        <w:t xml:space="preserve"> </w:t>
      </w:r>
      <w:r w:rsidR="24E878BA" w:rsidRPr="00B94699">
        <w:rPr>
          <w:sz w:val="19"/>
          <w:szCs w:val="19"/>
        </w:rPr>
        <w:t xml:space="preserve">en televisión </w:t>
      </w:r>
      <w:r w:rsidR="54CCDD4D" w:rsidRPr="00B94699">
        <w:t>han</w:t>
      </w:r>
      <w:r w:rsidR="77F1F68F" w:rsidRPr="00B94699">
        <w:t xml:space="preserve"> sido:</w:t>
      </w:r>
      <w:r w:rsidR="54CCDD4D" w:rsidRPr="00B94699">
        <w:t xml:space="preserve"> 14</w:t>
      </w:r>
      <w:r w:rsidR="11028399" w:rsidRPr="00B94699">
        <w:t>7</w:t>
      </w:r>
      <w:r w:rsidR="5EB7B016" w:rsidRPr="00B94699">
        <w:t xml:space="preserve"> </w:t>
      </w:r>
      <w:r w:rsidR="5EB7B016" w:rsidRPr="00B94699">
        <w:rPr>
          <w:sz w:val="19"/>
          <w:szCs w:val="19"/>
        </w:rPr>
        <w:t>en Galicia</w:t>
      </w:r>
      <w:r w:rsidR="54CCDD4D" w:rsidRPr="00B94699">
        <w:t xml:space="preserve">, </w:t>
      </w:r>
      <w:r w:rsidR="0C2E2E89" w:rsidRPr="00B94699">
        <w:t xml:space="preserve">12 </w:t>
      </w:r>
      <w:r w:rsidR="54CCDD4D" w:rsidRPr="00B94699">
        <w:t>en País Vasco y 1</w:t>
      </w:r>
      <w:r w:rsidR="2B7550BB" w:rsidRPr="00B94699">
        <w:t>933</w:t>
      </w:r>
      <w:r w:rsidR="2202C537" w:rsidRPr="00B94699">
        <w:t xml:space="preserve"> en Cataluña</w:t>
      </w:r>
      <w:r w:rsidR="54CCDD4D" w:rsidRPr="00B94699">
        <w:t xml:space="preserve"> </w:t>
      </w:r>
      <w:r w:rsidR="0D8395D8" w:rsidRPr="00B94699">
        <w:fldChar w:fldCharType="begin"/>
      </w:r>
      <w:r w:rsidR="0D8395D8" w:rsidRPr="00B94699">
        <w:instrText xml:space="preserve"> ADDIN ZOTERO_ITEM CSL_CITATION {"citationID":"TSBqvkn6","properties":{"formattedCitation":"(Corporaci\\uc0\\u243{}n RTVE, 2025)","plainCitation":"(Corporación RTVE, 2025)","noteIndex":0},"citationItems":[{"id":1548,"uris":["http://zotero.org/users/9738381/items/XWWW9CGA"],"itemData":{"id":1548,"type":"report","event-place":"Madrid","publisher-place":"Madrid","title":"Memoria 2024. Servicio público y cumplimiento del Mandato-marco","URL":"https://www.rtve.es/rtve/20230803/transparencia-memorias-servicio-publico/951181.shtml","author":[{"family":"Corporación RTVE","given":""}],"issued":{"date-parts":[["2025"]]}}}],"schema":"https://github.com/citation-style-language/schema/raw/master/csl-citation.json"} </w:instrText>
      </w:r>
      <w:r w:rsidR="0D8395D8" w:rsidRPr="00B94699">
        <w:fldChar w:fldCharType="separate"/>
      </w:r>
      <w:r w:rsidR="54CCDD4D" w:rsidRPr="00B94699">
        <w:t>(Corporación RTVE, 2025)</w:t>
      </w:r>
      <w:r w:rsidR="0D8395D8" w:rsidRPr="00B94699">
        <w:fldChar w:fldCharType="end"/>
      </w:r>
      <w:r w:rsidR="05773227" w:rsidRPr="00B94699">
        <w:t>,</w:t>
      </w:r>
      <w:r w:rsidR="6BE6175B" w:rsidRPr="00B94699">
        <w:t xml:space="preserve"> </w:t>
      </w:r>
      <w:r w:rsidR="02086E89" w:rsidRPr="00B94699">
        <w:t xml:space="preserve">como se puede ver en la </w:t>
      </w:r>
      <w:r w:rsidR="6BE6175B" w:rsidRPr="00B94699">
        <w:t xml:space="preserve">Figura </w:t>
      </w:r>
      <w:r w:rsidR="4F84C4A8" w:rsidRPr="00B94699">
        <w:t>1</w:t>
      </w:r>
      <w:r w:rsidR="54CCDD4D" w:rsidRPr="00B94699">
        <w:t xml:space="preserve">. </w:t>
      </w:r>
    </w:p>
    <w:p w14:paraId="708E0EED" w14:textId="21954A2D" w:rsidR="3B7511F3" w:rsidRPr="00B94699" w:rsidRDefault="3B7511F3" w:rsidP="3B7511F3">
      <w:pPr>
        <w:pStyle w:val="Ttulo1"/>
        <w:spacing w:after="80"/>
        <w:ind w:left="426"/>
        <w:jc w:val="both"/>
        <w:rPr>
          <w:rFonts w:ascii="Garamond" w:eastAsia="Garamond" w:hAnsi="Garamond" w:cs="Garamond"/>
          <w:sz w:val="20"/>
          <w:szCs w:val="20"/>
        </w:rPr>
      </w:pPr>
    </w:p>
    <w:p w14:paraId="38EE276F" w14:textId="0C4F2231" w:rsidR="3B7511F3" w:rsidRPr="00B94699" w:rsidRDefault="3B7511F3" w:rsidP="3B7511F3">
      <w:pPr>
        <w:pStyle w:val="Ttulo1"/>
        <w:spacing w:after="80"/>
        <w:ind w:left="426"/>
        <w:jc w:val="both"/>
        <w:rPr>
          <w:rFonts w:ascii="Garamond" w:eastAsia="Garamond" w:hAnsi="Garamond" w:cs="Garamond"/>
          <w:sz w:val="20"/>
          <w:szCs w:val="20"/>
        </w:rPr>
      </w:pPr>
    </w:p>
    <w:p w14:paraId="4B9CEB4D" w14:textId="0BE401E9" w:rsidR="1C3ED3A8" w:rsidRPr="00B94699" w:rsidRDefault="1C3ED3A8" w:rsidP="7A3AA1DF">
      <w:pPr>
        <w:pStyle w:val="Descripcin"/>
        <w:keepNext/>
        <w:jc w:val="center"/>
        <w:rPr>
          <w:i w:val="0"/>
          <w:iCs w:val="0"/>
          <w:color w:val="auto"/>
          <w:sz w:val="20"/>
          <w:szCs w:val="20"/>
        </w:rPr>
      </w:pPr>
      <w:r w:rsidRPr="00B94699">
        <w:rPr>
          <w:i w:val="0"/>
          <w:iCs w:val="0"/>
          <w:color w:val="auto"/>
          <w:sz w:val="20"/>
          <w:szCs w:val="20"/>
        </w:rPr>
        <w:lastRenderedPageBreak/>
        <w:t xml:space="preserve">Figura </w:t>
      </w:r>
      <w:r w:rsidR="6872E6FD" w:rsidRPr="00B94699">
        <w:rPr>
          <w:i w:val="0"/>
          <w:iCs w:val="0"/>
          <w:color w:val="auto"/>
          <w:sz w:val="20"/>
          <w:szCs w:val="20"/>
        </w:rPr>
        <w:t>1</w:t>
      </w:r>
      <w:r w:rsidRPr="00B94699">
        <w:rPr>
          <w:i w:val="0"/>
          <w:iCs w:val="0"/>
          <w:color w:val="auto"/>
          <w:sz w:val="20"/>
          <w:szCs w:val="20"/>
        </w:rPr>
        <w:t xml:space="preserve">. Horas de producción y emisión en lenguas </w:t>
      </w:r>
      <w:r w:rsidR="5523F6E2" w:rsidRPr="00B94699">
        <w:rPr>
          <w:i w:val="0"/>
          <w:iCs w:val="0"/>
          <w:color w:val="auto"/>
          <w:sz w:val="20"/>
          <w:szCs w:val="20"/>
        </w:rPr>
        <w:t>co</w:t>
      </w:r>
      <w:r w:rsidRPr="00B94699">
        <w:rPr>
          <w:i w:val="0"/>
          <w:iCs w:val="0"/>
          <w:color w:val="auto"/>
          <w:sz w:val="20"/>
          <w:szCs w:val="20"/>
        </w:rPr>
        <w:t>oficiales en 2024.</w:t>
      </w:r>
    </w:p>
    <w:p w14:paraId="6660CE96" w14:textId="3E3AA8F4" w:rsidR="1C3ED3A8" w:rsidRPr="00B94699" w:rsidRDefault="1C3ED3A8" w:rsidP="0A3BFA58">
      <w:pPr>
        <w:widowControl/>
        <w:pBdr>
          <w:top w:val="nil"/>
          <w:left w:val="nil"/>
          <w:bottom w:val="nil"/>
          <w:right w:val="nil"/>
          <w:between w:val="nil"/>
        </w:pBdr>
        <w:spacing w:after="80"/>
        <w:ind w:left="426" w:right="370"/>
        <w:jc w:val="center"/>
        <w:rPr>
          <w:color w:val="231F20"/>
          <w:sz w:val="20"/>
          <w:szCs w:val="20"/>
        </w:rPr>
      </w:pPr>
      <w:r w:rsidRPr="00B94699">
        <w:rPr>
          <w:noProof/>
        </w:rPr>
        <w:drawing>
          <wp:inline distT="0" distB="0" distL="0" distR="0" wp14:anchorId="1AF34191" wp14:editId="69A6E911">
            <wp:extent cx="4372922" cy="1911427"/>
            <wp:effectExtent l="0" t="0" r="0" b="0"/>
            <wp:docPr id="1092158460" name="Imagen 4"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27853" name="Imagen 4" descr="Tabla&#10;&#10;El contenido generado por IA puede ser incorrecto."/>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31976" cy="1937240"/>
                    </a:xfrm>
                    <a:prstGeom prst="rect">
                      <a:avLst/>
                    </a:prstGeom>
                  </pic:spPr>
                </pic:pic>
              </a:graphicData>
            </a:graphic>
          </wp:inline>
        </w:drawing>
      </w:r>
    </w:p>
    <w:p w14:paraId="619E5700" w14:textId="27E89DF7" w:rsidR="33FEDCDA" w:rsidRPr="00B94699" w:rsidRDefault="1C3ED3A8" w:rsidP="69C0BCCB">
      <w:pPr>
        <w:widowControl/>
        <w:pBdr>
          <w:top w:val="nil"/>
          <w:left w:val="nil"/>
          <w:bottom w:val="nil"/>
          <w:right w:val="nil"/>
          <w:between w:val="nil"/>
        </w:pBdr>
        <w:spacing w:after="80"/>
        <w:ind w:left="426" w:right="370"/>
        <w:jc w:val="center"/>
        <w:rPr>
          <w:color w:val="231F20"/>
          <w:sz w:val="20"/>
          <w:szCs w:val="20"/>
        </w:rPr>
      </w:pPr>
      <w:r w:rsidRPr="00B94699">
        <w:rPr>
          <w:color w:val="231F20"/>
          <w:sz w:val="20"/>
          <w:szCs w:val="20"/>
        </w:rPr>
        <w:t xml:space="preserve">Fuente: Memoria </w:t>
      </w:r>
      <w:r w:rsidR="315FBCFC" w:rsidRPr="00B94699">
        <w:rPr>
          <w:color w:val="231F20"/>
          <w:sz w:val="20"/>
          <w:szCs w:val="20"/>
        </w:rPr>
        <w:t xml:space="preserve">de </w:t>
      </w:r>
      <w:r w:rsidR="315FBCFC" w:rsidRPr="00B94699">
        <w:rPr>
          <w:color w:val="231F20"/>
          <w:sz w:val="19"/>
          <w:szCs w:val="19"/>
        </w:rPr>
        <w:t>2024 de la</w:t>
      </w:r>
      <w:r w:rsidRPr="00B94699">
        <w:rPr>
          <w:color w:val="231F20"/>
          <w:sz w:val="20"/>
          <w:szCs w:val="20"/>
        </w:rPr>
        <w:t xml:space="preserve"> Corporación RTVE</w:t>
      </w:r>
      <w:r w:rsidR="77A760A3" w:rsidRPr="00B94699">
        <w:rPr>
          <w:color w:val="231F20"/>
          <w:sz w:val="20"/>
          <w:szCs w:val="20"/>
        </w:rPr>
        <w:t>.</w:t>
      </w:r>
    </w:p>
    <w:p w14:paraId="26E8F323" w14:textId="0CFE1E75" w:rsidR="4381688E" w:rsidRPr="00B94699" w:rsidRDefault="4381688E" w:rsidP="4381688E">
      <w:pPr>
        <w:pStyle w:val="Ttulo1"/>
        <w:widowControl/>
        <w:pBdr>
          <w:top w:val="nil"/>
          <w:left w:val="nil"/>
          <w:bottom w:val="nil"/>
          <w:right w:val="nil"/>
          <w:between w:val="nil"/>
        </w:pBdr>
        <w:spacing w:after="80"/>
        <w:ind w:left="426" w:right="370"/>
        <w:jc w:val="center"/>
        <w:rPr>
          <w:color w:val="231F20"/>
          <w:sz w:val="20"/>
          <w:szCs w:val="20"/>
        </w:rPr>
      </w:pPr>
    </w:p>
    <w:p w14:paraId="111C805A" w14:textId="74C43579" w:rsidR="3C877D73" w:rsidRPr="00B94699" w:rsidRDefault="61FF3241" w:rsidP="00A2409B">
      <w:pPr>
        <w:pStyle w:val="Corpo"/>
      </w:pPr>
      <w:r w:rsidRPr="00B94699">
        <w:t>En cualquier caso, aunque evidencian la ostensible diferencia entre radio y televisión</w:t>
      </w:r>
      <w:r w:rsidR="318088E9" w:rsidRPr="00B94699">
        <w:t xml:space="preserve"> y </w:t>
      </w:r>
      <w:r w:rsidRPr="00B94699">
        <w:t xml:space="preserve">entre los diferentes centros territoriales de RTVE, los datos publicados por el ente público tampoco permiten verificar el cumplimiento de las cuotas de emisión previstas en la Ley 13/2022, pues no </w:t>
      </w:r>
      <w:r w:rsidR="0B0DBE13" w:rsidRPr="00B94699">
        <w:t>informan</w:t>
      </w:r>
      <w:r w:rsidRPr="00B94699">
        <w:t xml:space="preserve"> específicamente del volumen de contenidos </w:t>
      </w:r>
      <w:r w:rsidR="48E69CDB" w:rsidRPr="00B94699">
        <w:t>de</w:t>
      </w:r>
      <w:r w:rsidRPr="00B94699">
        <w:t xml:space="preserve"> RTVE Play</w:t>
      </w:r>
      <w:r w:rsidR="07A11125" w:rsidRPr="00B94699">
        <w:t xml:space="preserve">, ni en </w:t>
      </w:r>
      <w:r w:rsidR="4722E336" w:rsidRPr="00B94699">
        <w:t>total ni</w:t>
      </w:r>
      <w:r w:rsidR="07A11125" w:rsidRPr="00B94699">
        <w:t xml:space="preserve"> </w:t>
      </w:r>
      <w:r w:rsidR="39F433D1" w:rsidRPr="00B94699">
        <w:t>los correspondientes a las cuotas</w:t>
      </w:r>
      <w:r w:rsidR="5EDA8EED" w:rsidRPr="00B94699">
        <w:t>.</w:t>
      </w:r>
    </w:p>
    <w:p w14:paraId="1ABAF4C2" w14:textId="21A7F0B2" w:rsidR="58EEC13F" w:rsidRPr="00B94699" w:rsidRDefault="58EEC13F" w:rsidP="58EEC13F">
      <w:pPr>
        <w:pStyle w:val="Ttulo1"/>
        <w:widowControl/>
        <w:spacing w:after="80"/>
        <w:ind w:left="0"/>
        <w:rPr>
          <w:rFonts w:ascii="Garamond" w:eastAsia="Garamond" w:hAnsi="Garamond" w:cs="Garamond"/>
          <w:b/>
          <w:bCs/>
          <w:color w:val="98361E"/>
        </w:rPr>
      </w:pPr>
    </w:p>
    <w:p w14:paraId="61EAB559" w14:textId="49D7D7D4" w:rsidR="0046705D" w:rsidRPr="00B94699" w:rsidRDefault="57B3013B" w:rsidP="383484B6">
      <w:pPr>
        <w:pStyle w:val="Ttulo1"/>
        <w:widowControl/>
        <w:numPr>
          <w:ilvl w:val="0"/>
          <w:numId w:val="5"/>
        </w:numPr>
        <w:spacing w:after="80"/>
        <w:rPr>
          <w:rFonts w:ascii="Garamond" w:eastAsia="Garamond" w:hAnsi="Garamond" w:cs="Garamond"/>
          <w:b/>
          <w:bCs/>
          <w:color w:val="98361E"/>
        </w:rPr>
      </w:pPr>
      <w:r w:rsidRPr="00B94699">
        <w:rPr>
          <w:rFonts w:ascii="Garamond" w:eastAsia="Garamond" w:hAnsi="Garamond" w:cs="Garamond"/>
          <w:b/>
          <w:bCs/>
          <w:color w:val="98361E"/>
        </w:rPr>
        <w:t>Discusión y conclusione</w:t>
      </w:r>
      <w:r w:rsidR="19D74EB1" w:rsidRPr="00B94699">
        <w:rPr>
          <w:rFonts w:ascii="Garamond" w:eastAsia="Garamond" w:hAnsi="Garamond" w:cs="Garamond"/>
          <w:b/>
          <w:bCs/>
          <w:color w:val="98361E"/>
        </w:rPr>
        <w:t>s</w:t>
      </w:r>
    </w:p>
    <w:p w14:paraId="7FADBEB8" w14:textId="0534A5E8" w:rsidR="383484B6" w:rsidRPr="00B94699" w:rsidRDefault="383484B6" w:rsidP="383484B6">
      <w:pPr>
        <w:pStyle w:val="Ttulo1"/>
        <w:widowControl/>
        <w:spacing w:after="80"/>
        <w:ind w:left="426"/>
        <w:rPr>
          <w:rFonts w:ascii="Garamond" w:eastAsia="Garamond" w:hAnsi="Garamond" w:cs="Garamond"/>
          <w:b/>
          <w:bCs/>
          <w:color w:val="98361E"/>
        </w:rPr>
      </w:pPr>
    </w:p>
    <w:p w14:paraId="1B25CF90" w14:textId="5AAAC0A8" w:rsidR="00123836" w:rsidRPr="00B94699" w:rsidRDefault="449A21C0" w:rsidP="7C9845D7">
      <w:pPr>
        <w:pStyle w:val="Corpo"/>
        <w:spacing w:line="259" w:lineRule="auto"/>
      </w:pPr>
      <w:r w:rsidRPr="00B94699">
        <w:t xml:space="preserve">El análisis efectuado revela que RTVE Play necesita mejorar en todos los ejes analizados. Algunas de estas mejoras plantean </w:t>
      </w:r>
      <w:r w:rsidR="005C6211" w:rsidRPr="00B94699">
        <w:t>poca</w:t>
      </w:r>
      <w:r w:rsidRPr="00B94699">
        <w:t xml:space="preserve"> dificultad técnica </w:t>
      </w:r>
      <w:r w:rsidR="005C6211" w:rsidRPr="00B94699">
        <w:t>y</w:t>
      </w:r>
      <w:r w:rsidRPr="00B94699">
        <w:t xml:space="preserve"> un coste económico ínfimo</w:t>
      </w:r>
      <w:r w:rsidR="06549A4E" w:rsidRPr="00B94699">
        <w:t>,</w:t>
      </w:r>
      <w:r w:rsidRPr="00B94699">
        <w:t xml:space="preserve"> como, por ejemplo, ofrecer la interfaz en todas las lenguas del </w:t>
      </w:r>
      <w:r w:rsidR="6CA13BDB" w:rsidRPr="00B94699">
        <w:t>E</w:t>
      </w:r>
      <w:r w:rsidRPr="00B94699">
        <w:t xml:space="preserve">stado o permitir la búsqueda por </w:t>
      </w:r>
      <w:r w:rsidR="68631CD2" w:rsidRPr="00B94699">
        <w:t>idioma</w:t>
      </w:r>
      <w:r w:rsidRPr="00B94699">
        <w:t>.</w:t>
      </w:r>
      <w:r w:rsidR="2EF06ABF" w:rsidRPr="00B94699">
        <w:t xml:space="preserve"> </w:t>
      </w:r>
      <w:r w:rsidRPr="00B94699">
        <w:t>En el apartado de accesibilidad también es posible la mejora del servicio, ya que no hay secciones para destacar los contenidos con lengua de signos o audiodescripción ni tampoco filtros de búsqueda adecuados. As</w:t>
      </w:r>
      <w:r w:rsidR="2D2F2609" w:rsidRPr="00B94699">
        <w:t>i</w:t>
      </w:r>
      <w:r w:rsidRPr="00B94699">
        <w:t>mismo, en la sección infantil, los filtros por edad son escasos y no permiten un control efectivo por parte de las familias.</w:t>
      </w:r>
      <w:r w:rsidR="1EF5EAC3" w:rsidRPr="00B94699">
        <w:t xml:space="preserve"> </w:t>
      </w:r>
    </w:p>
    <w:p w14:paraId="1CCE7829" w14:textId="20C07F33" w:rsidR="00123836" w:rsidRPr="00B94699" w:rsidRDefault="00123836" w:rsidP="7C9845D7">
      <w:pPr>
        <w:pStyle w:val="Corpo"/>
        <w:spacing w:line="259" w:lineRule="auto"/>
      </w:pPr>
    </w:p>
    <w:p w14:paraId="13FF478A" w14:textId="2C716566" w:rsidR="00123836" w:rsidRPr="00B94699" w:rsidRDefault="449A21C0" w:rsidP="7C9845D7">
      <w:pPr>
        <w:pStyle w:val="Corpo"/>
        <w:spacing w:line="259" w:lineRule="auto"/>
      </w:pPr>
      <w:r w:rsidRPr="00B94699">
        <w:t>En cuanto a la transparencia, aunque en la memoria anual sí se ofrecen datos sobre los porcentajes de contenido por género o incluso por número de horas producidas (para toda la Corporación), no es posible saber con cuántas obras cuenta el catálogo de la plataforma, su procedencia por lengua original o país o cuántas cumplen con los requisitos legales de accesibilidad</w:t>
      </w:r>
      <w:r w:rsidR="211305DE" w:rsidRPr="00B94699">
        <w:t>, de forma que resulta imposible fiscalizar el cumplimiento de las cuotas de emisión legalmente estipuladas</w:t>
      </w:r>
      <w:r w:rsidRPr="00B94699">
        <w:t>.</w:t>
      </w:r>
    </w:p>
    <w:p w14:paraId="4534E42C" w14:textId="7419F3DF" w:rsidR="00123836" w:rsidRPr="00B94699" w:rsidRDefault="00123836" w:rsidP="003B74D5">
      <w:pPr>
        <w:pStyle w:val="Corpo"/>
        <w:rPr>
          <w:highlight w:val="yellow"/>
        </w:rPr>
      </w:pPr>
    </w:p>
    <w:p w14:paraId="6A6AEEBA" w14:textId="18FD9B62" w:rsidR="00123836" w:rsidRPr="00B94699" w:rsidRDefault="7E986CF8" w:rsidP="4CC4585C">
      <w:pPr>
        <w:pStyle w:val="Corpo"/>
      </w:pPr>
      <w:r w:rsidRPr="00B94699">
        <w:lastRenderedPageBreak/>
        <w:t>A</w:t>
      </w:r>
      <w:r w:rsidR="69960157" w:rsidRPr="00B94699">
        <w:t xml:space="preserve">unque </w:t>
      </w:r>
      <w:r w:rsidRPr="00B94699">
        <w:t xml:space="preserve">RTVE </w:t>
      </w:r>
      <w:r w:rsidR="662761FF" w:rsidRPr="00B94699">
        <w:t xml:space="preserve">ha intentado </w:t>
      </w:r>
      <w:r w:rsidRPr="00B94699">
        <w:t xml:space="preserve">hibridar </w:t>
      </w:r>
      <w:r w:rsidR="2BF4E64D" w:rsidRPr="00B94699">
        <w:t xml:space="preserve">ambos canales, </w:t>
      </w:r>
      <w:r w:rsidRPr="00B94699">
        <w:t xml:space="preserve">lineal y no lineal, </w:t>
      </w:r>
      <w:r w:rsidR="7FC51651" w:rsidRPr="00B94699">
        <w:t>sigue</w:t>
      </w:r>
      <w:r w:rsidRPr="00B94699">
        <w:t xml:space="preserve"> en</w:t>
      </w:r>
      <w:r w:rsidR="3B000DB9" w:rsidRPr="00B94699">
        <w:t xml:space="preserve">focándose </w:t>
      </w:r>
      <w:r w:rsidRPr="00B94699">
        <w:t>prioritari</w:t>
      </w:r>
      <w:r w:rsidR="06DF2375" w:rsidRPr="00B94699">
        <w:t>amente</w:t>
      </w:r>
      <w:r w:rsidRPr="00B94699">
        <w:t xml:space="preserve"> en la programación tradicional, que incorpora a la plataforma, y </w:t>
      </w:r>
      <w:r w:rsidR="7105D200" w:rsidRPr="00B94699">
        <w:t>solo ofrece</w:t>
      </w:r>
      <w:r w:rsidRPr="00B94699">
        <w:t xml:space="preserve"> algunos contenidos exclusivos para el canal digital (sobre todo para </w:t>
      </w:r>
      <w:proofErr w:type="spellStart"/>
      <w:r w:rsidRPr="00B94699">
        <w:t>Play</w:t>
      </w:r>
      <w:r w:rsidR="51DBF601" w:rsidRPr="00B94699">
        <w:t>Z</w:t>
      </w:r>
      <w:proofErr w:type="spellEnd"/>
      <w:r w:rsidRPr="00B94699">
        <w:t>). Esta estrategia, aunque refleja una voluntad de transición hacia lo digital, lastra la capacidad de la plataforma de despegar y consolidarse como un canal diferenciado al no darle una entidad propia y someterla, en cierto modo, a las lógicas lineales</w:t>
      </w:r>
      <w:r w:rsidR="58656F04" w:rsidRPr="00B94699">
        <w:t xml:space="preserve">, como </w:t>
      </w:r>
      <w:r w:rsidR="549859B4" w:rsidRPr="00B94699">
        <w:t>muestr</w:t>
      </w:r>
      <w:r w:rsidR="698143F5" w:rsidRPr="00B94699">
        <w:t xml:space="preserve">an las deficiencias observadas en relación con RTVE Play en la Memoria de servicio público de RTVE </w:t>
      </w:r>
      <w:r w:rsidR="12524A48" w:rsidRPr="00B94699">
        <w:fldChar w:fldCharType="begin"/>
      </w:r>
      <w:r w:rsidR="12524A48" w:rsidRPr="00B94699">
        <w:instrText xml:space="preserve"> ADDIN ZOTERO_ITEM CSL_CITATION {"citationID":"EdBBhfNh","properties":{"formattedCitation":"(2025)","plainCitation":"(2025)","noteIndex":0},"citationItems":[{"id":1548,"uris":["http://zotero.org/users/9738381/items/XWWW9CGA"],"itemData":{"id":1548,"type":"report","event-place":"Madrid","publisher-place":"Madrid","title":"Memoria 2024. Servicio público y cumplimiento del Mandato-marco","URL":"https://www.rtve.es/rtve/20230803/transparencia-memorias-servicio-publico/951181.shtml","author":[{"family":"Corporación RTVE","given":""}],"issued":{"date-parts":[["2025"]]}},"suppress-author":true}],"schema":"https://github.com/citation-style-language/schema/raw/master/csl-citation.json"} </w:instrText>
      </w:r>
      <w:r w:rsidR="12524A48" w:rsidRPr="00B94699">
        <w:fldChar w:fldCharType="separate"/>
      </w:r>
      <w:r w:rsidR="698143F5" w:rsidRPr="00B94699">
        <w:rPr>
          <w:noProof/>
        </w:rPr>
        <w:t>(2025)</w:t>
      </w:r>
      <w:r w:rsidR="12524A48" w:rsidRPr="00B94699">
        <w:fldChar w:fldCharType="end"/>
      </w:r>
      <w:r w:rsidR="698143F5" w:rsidRPr="00B94699">
        <w:t>.</w:t>
      </w:r>
    </w:p>
    <w:p w14:paraId="5E2942B5" w14:textId="3B8AD680" w:rsidR="00123836" w:rsidRPr="00B94699" w:rsidRDefault="00123836" w:rsidP="2D4B7245">
      <w:pPr>
        <w:pStyle w:val="Corpo"/>
        <w:rPr>
          <w:color w:val="000000" w:themeColor="text1"/>
        </w:rPr>
      </w:pPr>
    </w:p>
    <w:p w14:paraId="3BC04768" w14:textId="396B5AB5" w:rsidR="00123836" w:rsidRPr="00B94699" w:rsidRDefault="2F617FDA" w:rsidP="112445FC">
      <w:pPr>
        <w:pStyle w:val="Corpo"/>
      </w:pPr>
      <w:r w:rsidRPr="00B94699">
        <w:t xml:space="preserve">RTVE Play </w:t>
      </w:r>
      <w:r w:rsidR="2C26F9F9" w:rsidRPr="00B94699">
        <w:t>es un</w:t>
      </w:r>
      <w:r w:rsidRPr="00B94699">
        <w:t xml:space="preserve"> caso paradigmático de cómo una radiotelevisión pública trata de adaptarse al modelo de plataforma digital asumiendo una visión más cercana a la óptica mercantilista del sector privado que a la de servicio público</w:t>
      </w:r>
      <w:r w:rsidR="00726BC7" w:rsidRPr="00B94699">
        <w:t>.</w:t>
      </w:r>
      <w:r w:rsidRPr="00B94699">
        <w:t xml:space="preserve"> </w:t>
      </w:r>
      <w:r w:rsidR="001E5BD8" w:rsidRPr="00B94699">
        <w:t>Así</w:t>
      </w:r>
      <w:r w:rsidR="1DE03BC3" w:rsidRPr="00B94699">
        <w:t>, la asunción de</w:t>
      </w:r>
      <w:r w:rsidRPr="00B94699">
        <w:t xml:space="preserve"> la compet</w:t>
      </w:r>
      <w:r w:rsidR="61EC5B6E" w:rsidRPr="00B94699">
        <w:t>ición comercial</w:t>
      </w:r>
      <w:r w:rsidRPr="00B94699">
        <w:t xml:space="preserve"> como vector de funcionamiento ha sido una decisión que ha condicionado muchas de las actuaciones y decisiones de la corporación en las últimas décadas</w:t>
      </w:r>
      <w:r w:rsidR="00726BC7" w:rsidRPr="00B94699">
        <w:t xml:space="preserve"> </w:t>
      </w:r>
      <w:r w:rsidRPr="00B94699">
        <w:fldChar w:fldCharType="begin"/>
      </w:r>
      <w:r w:rsidRPr="00B94699">
        <w:instrText xml:space="preserve"> ADDIN ZOTERO_ITEM CSL_CITATION {"citationID":"Hk03URNs","properties":{"formattedCitation":"(Campos Freire, 2018; Guerrero P\\uc0\\u233{}rez, 2018)","plainCitation":"(Campos Freire, 2018; Guerrero Pérez, 2018)","noteIndex":0},"citationItems":[{"id":21,"uris":["http://zotero.org/users/9738381/items/GYXPYQPI"],"itemData":{"id":21,"type":"chapter","container-title":"Debates sobre valores e indicadores del servicio audiovisual público en Europa","ISBN":"978-84-17314-01-9","note":"DOI: 10.4185/cac142\nissue: December","page":"63-78","title":"El servicio audiovisual público en la era de la post-emisión","author":[{"family":"Campos Freire","given":"Francisco"}],"editor":[{"family":"Pérez-Seijo","given":"Sara"},{"family":"Rodríguez-Castro","given":"Marta"},{"family":"Túñez-López","given":"Miguel"}],"issued":{"date-parts":[["2018"]]}},"label":"page"},{"id":134,"uris":["http://zotero.org/users/9738381/items/QMKEUV3X"],"itemData":{"id":134,"type":"article-journal","container-title":"Revista Latina de Comunicación Social","DOI":"10.4185/RLCS-2018-1304","ISSN":"1138-5820","issue":"73","page":"1231-1246","title":"La fuga de los millennials de la televisión lineal","author":[{"family":"Guerrero Pérez","given":"Enrique"}],"issued":{"date-parts":[["2018"]]}},"label":"page"}],"schema":"https://github.com/citation-style-language/schema/raw/master/csl-citation.json"} </w:instrText>
      </w:r>
      <w:r w:rsidRPr="00B94699">
        <w:fldChar w:fldCharType="separate"/>
      </w:r>
      <w:r w:rsidR="00726BC7" w:rsidRPr="00B94699">
        <w:rPr>
          <w:rFonts w:cs="Times New Roman"/>
          <w:color w:val="000000" w:themeColor="text1"/>
        </w:rPr>
        <w:t>(Campos Freire, 2018; Guerrero Pérez, 2018)</w:t>
      </w:r>
      <w:r w:rsidRPr="00B94699">
        <w:fldChar w:fldCharType="end"/>
      </w:r>
      <w:r w:rsidR="00726BC7" w:rsidRPr="00B94699">
        <w:t>.</w:t>
      </w:r>
      <w:r w:rsidRPr="00B94699">
        <w:t xml:space="preserve"> </w:t>
      </w:r>
      <w:r w:rsidR="272F0C2F" w:rsidRPr="00B94699">
        <w:t xml:space="preserve">La </w:t>
      </w:r>
      <w:r w:rsidRPr="00B94699">
        <w:t>dualidad entre su naturaleza pública y su aspiración mercantil, mantenida de</w:t>
      </w:r>
      <w:r w:rsidR="0445EF6F" w:rsidRPr="00B94699">
        <w:t>sde</w:t>
      </w:r>
      <w:r w:rsidRPr="00B94699">
        <w:t xml:space="preserve"> los tiempos de la liberalización del sector</w:t>
      </w:r>
      <w:r w:rsidR="12A986C4" w:rsidRPr="00B94699">
        <w:t xml:space="preserve"> </w:t>
      </w:r>
      <w:r w:rsidR="12A986C4" w:rsidRPr="00B94699">
        <w:rPr>
          <w:sz w:val="19"/>
          <w:szCs w:val="19"/>
        </w:rPr>
        <w:t>como estrategia única de competición</w:t>
      </w:r>
      <w:r w:rsidR="28D9D3DA" w:rsidRPr="00B94699">
        <w:rPr>
          <w:sz w:val="19"/>
          <w:szCs w:val="19"/>
        </w:rPr>
        <w:t xml:space="preserve"> </w:t>
      </w:r>
      <w:r w:rsidR="514DD5D4" w:rsidRPr="00B94699">
        <w:rPr>
          <w:sz w:val="19"/>
          <w:szCs w:val="19"/>
        </w:rPr>
        <w:t>ha</w:t>
      </w:r>
      <w:r w:rsidR="514DD5D4" w:rsidRPr="00B94699">
        <w:t xml:space="preserve"> provocado</w:t>
      </w:r>
      <w:r w:rsidRPr="00B94699">
        <w:t xml:space="preserve"> importantes contradicciones. </w:t>
      </w:r>
    </w:p>
    <w:p w14:paraId="2C88DD7C" w14:textId="62D04EEE" w:rsidR="1573C68A" w:rsidRPr="00B94699" w:rsidRDefault="1573C68A" w:rsidP="1573C68A">
      <w:pPr>
        <w:pStyle w:val="Corpo"/>
        <w:rPr>
          <w:color w:val="FF0000"/>
        </w:rPr>
      </w:pPr>
    </w:p>
    <w:p w14:paraId="1C30BA14" w14:textId="0A2E6768" w:rsidR="00123836" w:rsidRPr="00B94699" w:rsidRDefault="57E58966" w:rsidP="112445FC">
      <w:pPr>
        <w:pStyle w:val="Corpo"/>
        <w:rPr>
          <w:color w:val="auto"/>
        </w:rPr>
      </w:pPr>
      <w:r w:rsidRPr="00B94699">
        <w:rPr>
          <w:color w:val="auto"/>
        </w:rPr>
        <w:t xml:space="preserve">En este sentido, </w:t>
      </w:r>
      <w:r w:rsidR="6BBC02CF" w:rsidRPr="00B94699">
        <w:rPr>
          <w:color w:val="auto"/>
        </w:rPr>
        <w:t>si bien la legislación vigente no otorga a la plataforma del ente público mayores obligaciones que a las corporaciones privadas</w:t>
      </w:r>
      <w:r w:rsidR="00F24A0E" w:rsidRPr="00B94699">
        <w:rPr>
          <w:color w:val="auto"/>
        </w:rPr>
        <w:t xml:space="preserve"> excepto en la financiación anticipada de obra europea</w:t>
      </w:r>
      <w:r w:rsidR="6BBC02CF" w:rsidRPr="00B94699">
        <w:rPr>
          <w:color w:val="auto"/>
        </w:rPr>
        <w:t xml:space="preserve">, resulta </w:t>
      </w:r>
      <w:r w:rsidR="00BB6212" w:rsidRPr="00B94699">
        <w:rPr>
          <w:color w:val="auto"/>
        </w:rPr>
        <w:t xml:space="preserve">llamativo que RTVE Play no asuma motu proprio un mayor compromiso con la diversidad lingüística o accesibilidad, principios fundamentales </w:t>
      </w:r>
      <w:r w:rsidR="5B918DFC" w:rsidRPr="00B94699">
        <w:rPr>
          <w:color w:val="auto"/>
        </w:rPr>
        <w:t xml:space="preserve">recogidos en su propia ley y Mandato-marco. </w:t>
      </w:r>
      <w:r w:rsidR="0CF66BB2" w:rsidRPr="00B94699">
        <w:rPr>
          <w:color w:val="auto"/>
        </w:rPr>
        <w:t xml:space="preserve">Para más inri, </w:t>
      </w:r>
      <w:r w:rsidR="4A987B7D" w:rsidRPr="00B94699">
        <w:rPr>
          <w:color w:val="auto"/>
        </w:rPr>
        <w:t>debido a las</w:t>
      </w:r>
      <w:r w:rsidR="0CF66BB2" w:rsidRPr="00B94699">
        <w:rPr>
          <w:color w:val="auto"/>
        </w:rPr>
        <w:t xml:space="preserve"> </w:t>
      </w:r>
      <w:r w:rsidR="4A987B7D" w:rsidRPr="00B94699">
        <w:rPr>
          <w:color w:val="auto"/>
        </w:rPr>
        <w:t xml:space="preserve">limitaciones expuestas en nuestro análisis, ni siquiera </w:t>
      </w:r>
      <w:r w:rsidR="0CF66BB2" w:rsidRPr="00B94699">
        <w:rPr>
          <w:color w:val="auto"/>
        </w:rPr>
        <w:t xml:space="preserve">es posible asegurar que RTVE Play cumpla </w:t>
      </w:r>
      <w:r w:rsidR="26219837" w:rsidRPr="00B94699">
        <w:rPr>
          <w:color w:val="auto"/>
        </w:rPr>
        <w:t xml:space="preserve">al menos </w:t>
      </w:r>
      <w:r w:rsidR="0CF66BB2" w:rsidRPr="00B94699">
        <w:rPr>
          <w:color w:val="auto"/>
        </w:rPr>
        <w:t xml:space="preserve">con las </w:t>
      </w:r>
      <w:r w:rsidR="61A9002C" w:rsidRPr="00B94699">
        <w:rPr>
          <w:color w:val="auto"/>
        </w:rPr>
        <w:t>cuota</w:t>
      </w:r>
      <w:r w:rsidR="0CF66BB2" w:rsidRPr="00B94699">
        <w:rPr>
          <w:color w:val="auto"/>
        </w:rPr>
        <w:t xml:space="preserve">s </w:t>
      </w:r>
      <w:r w:rsidR="691B4A37" w:rsidRPr="00B94699">
        <w:rPr>
          <w:color w:val="auto"/>
        </w:rPr>
        <w:t>de emisión comunes a todas las plataformas de ámbito estatal.</w:t>
      </w:r>
    </w:p>
    <w:p w14:paraId="5C440DFC" w14:textId="77777777" w:rsidR="00123836" w:rsidRPr="00B94699" w:rsidRDefault="00123836" w:rsidP="7C9845D7">
      <w:pPr>
        <w:pStyle w:val="Corpo"/>
        <w:ind w:left="0"/>
      </w:pPr>
    </w:p>
    <w:p w14:paraId="63405F8B" w14:textId="6C620E0D" w:rsidR="00123836" w:rsidRPr="00B94699" w:rsidRDefault="24CFA08A" w:rsidP="14703647">
      <w:pPr>
        <w:pStyle w:val="Corpo"/>
      </w:pPr>
      <w:r w:rsidRPr="00B94699">
        <w:t xml:space="preserve">Así, </w:t>
      </w:r>
      <w:r w:rsidR="7E986CF8" w:rsidRPr="00B94699">
        <w:t>RTVE Play hereda, en buena medida, los problemas estructurales de la televisión lineal, atravesada por una visión centralista del estado, por las dinámicas y desigualdades centro-periferia y por una organización vertical, que no termina de integrar horizontalmente, a pesar de los intentos y las posibilidades del entorno digital. RTVE Play, al ser una plataforma pública, no sólo debería liderar con el ejemplo, sino transformar en fortaleza su misión de servicio en un estado plurinacional, garantizando la visibilidad de las lenguas oficiales, ofreciendo accesibilidad real y transparencia y una organización horizontal y en red.</w:t>
      </w:r>
    </w:p>
    <w:p w14:paraId="46BFD37D" w14:textId="77777777" w:rsidR="00123836" w:rsidRPr="00B94699" w:rsidRDefault="00123836" w:rsidP="14703647">
      <w:pPr>
        <w:pStyle w:val="Corpo"/>
      </w:pPr>
    </w:p>
    <w:p w14:paraId="0F506FDB" w14:textId="5CE5E654" w:rsidR="00123836" w:rsidRPr="00B94699" w:rsidRDefault="7E986CF8" w:rsidP="22450131">
      <w:pPr>
        <w:pStyle w:val="Corpo"/>
      </w:pPr>
      <w:r w:rsidRPr="00B94699">
        <w:t>RTVE Play ejemplifica</w:t>
      </w:r>
      <w:r w:rsidR="54CEABC1" w:rsidRPr="00B94699">
        <w:t>, además,</w:t>
      </w:r>
      <w:r w:rsidRPr="00B94699">
        <w:t xml:space="preserve"> cómo el servicio público digital debe repensarse también en clave de plataforma, lo que requiere no solo cambios tecnológicos, sino una revisión profunda de sus objetivos, formatos, métricas y estrategias de conexión con la ciudadanía. RTVE Play no debe ser un repositorio digital de la programación lineal, sino un canal más que debe encajar sus lógicas de funcionamiento en un ecosistema distinto de la televisión lineal para liderar un nuevo modelo de convergencia digital que rompa con las dinámicas de los servicios privados de comunicación audiovisual a petición. </w:t>
      </w:r>
    </w:p>
    <w:p w14:paraId="4C08DC9A" w14:textId="13EA2E47" w:rsidR="383484B6" w:rsidRPr="00B94699" w:rsidRDefault="383484B6" w:rsidP="56241AA9">
      <w:pPr>
        <w:pStyle w:val="Corpo"/>
        <w:rPr>
          <w:color w:val="000000" w:themeColor="text1"/>
        </w:rPr>
      </w:pPr>
    </w:p>
    <w:p w14:paraId="6DF13768" w14:textId="02E88E85" w:rsidR="00123836" w:rsidRPr="00B94699" w:rsidRDefault="7E986CF8" w:rsidP="003B74D5">
      <w:pPr>
        <w:pStyle w:val="Corpo"/>
        <w:rPr>
          <w:highlight w:val="yellow"/>
        </w:rPr>
      </w:pPr>
      <w:r w:rsidRPr="00B94699">
        <w:t xml:space="preserve">El reto, por tanto, no es solo técnico: es institucional y político. Repensar RTVE Play no como una copia modesta de plataformas transnacionales mercantiles, sino como una </w:t>
      </w:r>
      <w:r w:rsidRPr="00B94699">
        <w:lastRenderedPageBreak/>
        <w:t xml:space="preserve">plataforma pública que proponga un modelo alternativo al de estas, centrado en el contenido europeo, que impulse la producción en lenguas propias y que proteja la diversidad lingüística y cultural europea, la accesibilidad universal, los derechos de los ciudadanos (especialmente de los menores), el equilibrio entre los géneros de programación, la pluralidad y la diversidad, la transparencia y un modelo ético de digitalización centrado en el servicio público y que sitúe a las personas usuarias en el centro. Aquí merecería una oportunidad no solo el debate sobre la financiación de los medios públicos sino, incluso, el de su integración en una futura </w:t>
      </w:r>
      <w:r w:rsidR="03E98909" w:rsidRPr="00B94699">
        <w:t>Corporaci</w:t>
      </w:r>
      <w:r w:rsidR="786CCCFB" w:rsidRPr="00B94699">
        <w:t>ó</w:t>
      </w:r>
      <w:r w:rsidR="03E98909" w:rsidRPr="00B94699">
        <w:t xml:space="preserve">n </w:t>
      </w:r>
      <w:r w:rsidRPr="00B94699">
        <w:t xml:space="preserve">pública europea. </w:t>
      </w:r>
    </w:p>
    <w:p w14:paraId="5735DEBB" w14:textId="2453525F" w:rsidR="3FED647D" w:rsidRPr="00B94699" w:rsidRDefault="0792A4E9" w:rsidP="112445FC">
      <w:pPr>
        <w:pStyle w:val="Corpo"/>
        <w:spacing w:line="259" w:lineRule="auto"/>
        <w:rPr>
          <w:highlight w:val="yellow"/>
        </w:rPr>
      </w:pPr>
      <w:r w:rsidRPr="00B94699">
        <w:rPr>
          <w:highlight w:val="yellow"/>
        </w:rPr>
        <w:t xml:space="preserve"> </w:t>
      </w:r>
    </w:p>
    <w:p w14:paraId="60F7FDA0" w14:textId="3EE7C949" w:rsidR="00954879" w:rsidRDefault="00954879" w:rsidP="00A2409B">
      <w:pPr>
        <w:pStyle w:val="Corpo"/>
      </w:pPr>
    </w:p>
    <w:p w14:paraId="77BC56AC" w14:textId="49AB44D8" w:rsidR="00C57418" w:rsidRDefault="7C6625E5" w:rsidP="4E69F794">
      <w:pPr>
        <w:pStyle w:val="Ttulo1"/>
        <w:widowControl/>
        <w:numPr>
          <w:ilvl w:val="0"/>
          <w:numId w:val="5"/>
        </w:numPr>
        <w:spacing w:after="80"/>
        <w:rPr>
          <w:rFonts w:ascii="Garamond" w:eastAsia="Garamond" w:hAnsi="Garamond" w:cs="Garamond"/>
          <w:b/>
          <w:bCs/>
          <w:color w:val="98361E"/>
        </w:rPr>
      </w:pPr>
      <w:r w:rsidRPr="2909FF09">
        <w:rPr>
          <w:rFonts w:ascii="Garamond" w:eastAsia="Garamond" w:hAnsi="Garamond" w:cs="Garamond"/>
          <w:b/>
          <w:bCs/>
          <w:color w:val="98361E"/>
        </w:rPr>
        <w:t>Bibliografía</w:t>
      </w:r>
    </w:p>
    <w:p w14:paraId="544B5596" w14:textId="69DF6EEF" w:rsidR="00616A55" w:rsidRDefault="00616A55" w:rsidP="00616A55">
      <w:pPr>
        <w:pStyle w:val="Ttulo1"/>
        <w:widowControl/>
        <w:spacing w:after="80"/>
        <w:ind w:left="786"/>
        <w:rPr>
          <w:rFonts w:ascii="Garamond" w:eastAsia="Garamond" w:hAnsi="Garamond" w:cs="Garamond"/>
          <w:b/>
          <w:bCs/>
          <w:color w:val="98361E"/>
        </w:rPr>
      </w:pPr>
    </w:p>
    <w:p w14:paraId="2CAD41D0" w14:textId="7881FA03" w:rsidR="002A2F77" w:rsidRPr="002A2F77" w:rsidRDefault="00357351" w:rsidP="002A2F77">
      <w:pPr>
        <w:pStyle w:val="Bibliografa"/>
        <w:rPr>
          <w:lang w:val="es-ES_tradnl"/>
        </w:rPr>
      </w:pPr>
      <w:r w:rsidRPr="00357351">
        <w:rPr>
          <w:b/>
          <w:color w:val="000000" w:themeColor="text1"/>
        </w:rPr>
        <w:fldChar w:fldCharType="begin"/>
      </w:r>
      <w:r w:rsidR="002A2F77">
        <w:rPr>
          <w:b/>
          <w:color w:val="000000" w:themeColor="text1"/>
        </w:rPr>
        <w:instrText xml:space="preserve"> ADDIN ZOTERO_BIBL {"uncited":[],"omitted":[],"custom":[]} CSL_BIBLIOGRAPHY </w:instrText>
      </w:r>
      <w:r w:rsidRPr="00357351">
        <w:rPr>
          <w:b/>
          <w:color w:val="000000" w:themeColor="text1"/>
        </w:rPr>
        <w:fldChar w:fldCharType="separate"/>
      </w:r>
      <w:r w:rsidR="002A2F77" w:rsidRPr="002A2F77">
        <w:rPr>
          <w:lang w:val="es-ES_tradnl"/>
        </w:rPr>
        <w:t xml:space="preserve">Adorno, T. W., </w:t>
      </w:r>
      <w:r w:rsidR="009829E7">
        <w:rPr>
          <w:lang w:val="es-ES_tradnl"/>
        </w:rPr>
        <w:t>y</w:t>
      </w:r>
      <w:r w:rsidR="002A2F77" w:rsidRPr="002A2F77">
        <w:rPr>
          <w:lang w:val="es-ES_tradnl"/>
        </w:rPr>
        <w:t xml:space="preserve"> Horkheimer, M. (1998). </w:t>
      </w:r>
      <w:r w:rsidR="002A2F77" w:rsidRPr="002A2F77">
        <w:rPr>
          <w:i/>
          <w:iCs/>
          <w:lang w:val="es-ES_tradnl"/>
        </w:rPr>
        <w:t>Dialéctica de la Ilustración</w:t>
      </w:r>
      <w:r w:rsidR="002A2F77" w:rsidRPr="002A2F77">
        <w:rPr>
          <w:lang w:val="es-ES_tradnl"/>
        </w:rPr>
        <w:t>. Editorial Trotta, S.A.</w:t>
      </w:r>
    </w:p>
    <w:p w14:paraId="0DC29CA3" w14:textId="77777777" w:rsidR="002A2F77" w:rsidRPr="00B94699" w:rsidRDefault="0FE3A756" w:rsidP="312DFD85">
      <w:pPr>
        <w:pStyle w:val="Bibliografa"/>
        <w:rPr>
          <w:lang w:val="en-US"/>
        </w:rPr>
      </w:pPr>
      <w:r w:rsidRPr="312DFD85">
        <w:t xml:space="preserve">Álzaga, J. F., e Roller, F. (2023). Televisión y nuevas pantallas: Entre el determinismo tecnológico y las prácticas culturales. </w:t>
      </w:r>
      <w:r w:rsidRPr="00B94699">
        <w:rPr>
          <w:i/>
          <w:iCs/>
          <w:lang w:val="en-US"/>
        </w:rPr>
        <w:t>Dixit</w:t>
      </w:r>
      <w:r w:rsidRPr="00B94699">
        <w:rPr>
          <w:lang w:val="en-US"/>
        </w:rPr>
        <w:t xml:space="preserve">, </w:t>
      </w:r>
      <w:r w:rsidRPr="00B94699">
        <w:rPr>
          <w:i/>
          <w:iCs/>
          <w:lang w:val="en-US"/>
        </w:rPr>
        <w:t>37</w:t>
      </w:r>
      <w:r w:rsidRPr="00B94699">
        <w:rPr>
          <w:lang w:val="en-US"/>
        </w:rPr>
        <w:t>(2), 123–133. https://doi.org/10.22235/d.v37i2.3354</w:t>
      </w:r>
    </w:p>
    <w:p w14:paraId="7DFFC50B" w14:textId="77777777" w:rsidR="002A2F77" w:rsidRPr="00B94699" w:rsidRDefault="0FE3A756" w:rsidP="312DFD85">
      <w:pPr>
        <w:pStyle w:val="Bibliografa"/>
        <w:rPr>
          <w:lang w:val="en-US"/>
        </w:rPr>
      </w:pPr>
      <w:r w:rsidRPr="00B94699">
        <w:rPr>
          <w:lang w:val="en-US"/>
        </w:rPr>
        <w:t xml:space="preserve">Anderson, C. (2004, Outubro 1). </w:t>
      </w:r>
      <w:r w:rsidRPr="00B94699">
        <w:rPr>
          <w:i/>
          <w:iCs/>
          <w:lang w:val="en-US"/>
        </w:rPr>
        <w:t>The Long Tail</w:t>
      </w:r>
      <w:r w:rsidRPr="00B94699">
        <w:rPr>
          <w:lang w:val="en-US"/>
        </w:rPr>
        <w:t>. WIRED. https://www.wired.com/2004/10/tail/</w:t>
      </w:r>
    </w:p>
    <w:p w14:paraId="5837412A" w14:textId="77777777" w:rsidR="002A2F77" w:rsidRPr="002A2F77" w:rsidRDefault="0FE3A756" w:rsidP="312DFD85">
      <w:pPr>
        <w:pStyle w:val="Bibliografa"/>
      </w:pPr>
      <w:r w:rsidRPr="312DFD85">
        <w:t xml:space="preserve">Arjona Martín, J. B. (2021). Convergencia de medios. Plataformas audiovisuales por Internet (Over-The-Top) y su impacto en el mercado audiovisual en España. </w:t>
      </w:r>
      <w:r w:rsidRPr="312DFD85">
        <w:rPr>
          <w:i/>
          <w:iCs/>
        </w:rPr>
        <w:t>Revista Latina</w:t>
      </w:r>
      <w:r w:rsidRPr="312DFD85">
        <w:t xml:space="preserve">, </w:t>
      </w:r>
      <w:r w:rsidRPr="312DFD85">
        <w:rPr>
          <w:i/>
          <w:iCs/>
        </w:rPr>
        <w:t>79</w:t>
      </w:r>
      <w:r w:rsidRPr="312DFD85">
        <w:t>, 35–52. https://doi.org/10.4185/RLCS-2021-1496</w:t>
      </w:r>
    </w:p>
    <w:p w14:paraId="5ACBBFFF" w14:textId="0883B65F" w:rsidR="002A2F77" w:rsidRPr="00B94699" w:rsidRDefault="0FE3A756" w:rsidP="312DFD85">
      <w:pPr>
        <w:pStyle w:val="Bibliografa"/>
        <w:rPr>
          <w:lang w:val="en-US"/>
        </w:rPr>
      </w:pPr>
      <w:r w:rsidRPr="312DFD85">
        <w:t xml:space="preserve">Bogost, I., </w:t>
      </w:r>
      <w:r w:rsidR="4D93D37A" w:rsidRPr="312DFD85">
        <w:t>y</w:t>
      </w:r>
      <w:r w:rsidRPr="312DFD85">
        <w:t xml:space="preserve"> Monfort, N. (2007). </w:t>
      </w:r>
      <w:r w:rsidRPr="00B94699">
        <w:rPr>
          <w:lang w:val="en-US"/>
        </w:rPr>
        <w:t xml:space="preserve">New media as material constraint. An introduction to platform studies. </w:t>
      </w:r>
      <w:r w:rsidRPr="00B94699">
        <w:rPr>
          <w:i/>
          <w:iCs/>
          <w:lang w:val="en-US"/>
        </w:rPr>
        <w:t>Paper Read at the First International HASTAC Conference, at Duke University, Durham, NC</w:t>
      </w:r>
      <w:r w:rsidRPr="00B94699">
        <w:rPr>
          <w:lang w:val="en-US"/>
        </w:rPr>
        <w:t>. http://bogost.com/downloads/Bogost%20Montfort%20HASTAC.pdf</w:t>
      </w:r>
    </w:p>
    <w:p w14:paraId="55918E60" w14:textId="2BEF810E" w:rsidR="002A2F77" w:rsidRPr="00C75B47" w:rsidRDefault="0FE3A756" w:rsidP="312DFD85">
      <w:pPr>
        <w:pStyle w:val="Bibliografa"/>
        <w:rPr>
          <w:lang w:val="en-US"/>
        </w:rPr>
      </w:pPr>
      <w:r w:rsidRPr="00C75B47">
        <w:rPr>
          <w:lang w:val="en-US"/>
        </w:rPr>
        <w:t xml:space="preserve">Bullich, V., </w:t>
      </w:r>
      <w:r w:rsidR="4D93D37A" w:rsidRPr="00C75B47">
        <w:rPr>
          <w:lang w:val="en-US"/>
        </w:rPr>
        <w:t>y</w:t>
      </w:r>
      <w:r w:rsidRPr="00C75B47">
        <w:rPr>
          <w:lang w:val="en-US"/>
        </w:rPr>
        <w:t xml:space="preserve"> Guignard, T. (2016). Estratègies i normatives dels serveis OTT en el marc dels EUA (2005-2015). </w:t>
      </w:r>
      <w:r w:rsidRPr="00C75B47">
        <w:rPr>
          <w:i/>
          <w:iCs/>
          <w:lang w:val="en-US"/>
        </w:rPr>
        <w:t>Quaderrns del CAC</w:t>
      </w:r>
      <w:r w:rsidRPr="00C75B47">
        <w:rPr>
          <w:lang w:val="en-US"/>
        </w:rPr>
        <w:t xml:space="preserve">, </w:t>
      </w:r>
      <w:r w:rsidRPr="00C75B47">
        <w:rPr>
          <w:i/>
          <w:iCs/>
          <w:lang w:val="en-US"/>
        </w:rPr>
        <w:t>42</w:t>
      </w:r>
      <w:r w:rsidRPr="00C75B47">
        <w:rPr>
          <w:lang w:val="en-US"/>
        </w:rPr>
        <w:t>, 5–20.</w:t>
      </w:r>
    </w:p>
    <w:p w14:paraId="4C0FD290" w14:textId="367D7829" w:rsidR="002A2F77" w:rsidRPr="002A2F77" w:rsidRDefault="0FE3A756" w:rsidP="312DFD85">
      <w:pPr>
        <w:pStyle w:val="Bibliografa"/>
      </w:pPr>
      <w:r w:rsidRPr="00C75B47">
        <w:rPr>
          <w:lang w:val="en-US"/>
        </w:rPr>
        <w:lastRenderedPageBreak/>
        <w:t xml:space="preserve">Caliandro, A., Gandini, A., Bainotti, L., </w:t>
      </w:r>
      <w:r w:rsidR="4D93D37A" w:rsidRPr="00C75B47">
        <w:rPr>
          <w:lang w:val="en-US"/>
        </w:rPr>
        <w:t>y</w:t>
      </w:r>
      <w:r w:rsidRPr="00C75B47">
        <w:rPr>
          <w:lang w:val="en-US"/>
        </w:rPr>
        <w:t xml:space="preserve"> Anselmi, G. (2024). </w:t>
      </w:r>
      <w:r w:rsidRPr="00B94699">
        <w:rPr>
          <w:lang w:val="en-US"/>
        </w:rPr>
        <w:t xml:space="preserve">The platformization of consumer culture: A theoretical framework. </w:t>
      </w:r>
      <w:r w:rsidRPr="312DFD85">
        <w:rPr>
          <w:i/>
          <w:iCs/>
        </w:rPr>
        <w:t>Marketing Theory</w:t>
      </w:r>
      <w:r w:rsidRPr="312DFD85">
        <w:t xml:space="preserve">, </w:t>
      </w:r>
      <w:r w:rsidRPr="312DFD85">
        <w:rPr>
          <w:i/>
          <w:iCs/>
        </w:rPr>
        <w:t>24</w:t>
      </w:r>
      <w:r w:rsidRPr="312DFD85">
        <w:t>(1), 3–21. https://doi.org/10.1177/14705931231225537</w:t>
      </w:r>
    </w:p>
    <w:p w14:paraId="160DC86A" w14:textId="77777777" w:rsidR="002A2F77" w:rsidRPr="002A2F77" w:rsidRDefault="0FE3A756" w:rsidP="312DFD85">
      <w:pPr>
        <w:pStyle w:val="Bibliografa"/>
      </w:pPr>
      <w:r w:rsidRPr="312DFD85">
        <w:t xml:space="preserve">Campos Freire, F. (2018). El servicio audiovisual público en la era de la post-emisión. En S. Pérez-Seijo, M. Rodríguez-Castro, e M. Túñez-López (Eds.), </w:t>
      </w:r>
      <w:r w:rsidRPr="312DFD85">
        <w:rPr>
          <w:i/>
          <w:iCs/>
        </w:rPr>
        <w:t>Debates sobre valores e indicadores del servicio audiovisual público en Europa</w:t>
      </w:r>
      <w:r w:rsidRPr="312DFD85">
        <w:t xml:space="preserve"> (Número December, pp. 63–78). https://doi.org/10.4185/cac142</w:t>
      </w:r>
    </w:p>
    <w:p w14:paraId="29CE45C7" w14:textId="338E2B1A" w:rsidR="002A2F77" w:rsidRPr="00C75B47" w:rsidRDefault="0FE3A756" w:rsidP="312DFD85">
      <w:pPr>
        <w:pStyle w:val="Bibliografa"/>
        <w:rPr>
          <w:lang w:val="fr-FR"/>
        </w:rPr>
      </w:pPr>
      <w:r w:rsidRPr="312DFD85">
        <w:t xml:space="preserve">Campos Freire, F., De Aguilera Moyano, M., </w:t>
      </w:r>
      <w:r w:rsidR="4D93D37A" w:rsidRPr="312DFD85">
        <w:t>y</w:t>
      </w:r>
      <w:r w:rsidRPr="312DFD85">
        <w:t xml:space="preserve"> Rodríguez-Castro, M. (2018). Impacto de las plataformas globales en la competencia mediática y los resultados de las empresas de comunicación europeas. </w:t>
      </w:r>
      <w:r w:rsidRPr="00C75B47">
        <w:rPr>
          <w:i/>
          <w:iCs/>
          <w:lang w:val="fr-FR"/>
        </w:rPr>
        <w:t>Communication &amp; Society</w:t>
      </w:r>
      <w:r w:rsidRPr="00C75B47">
        <w:rPr>
          <w:lang w:val="fr-FR"/>
        </w:rPr>
        <w:t xml:space="preserve">, </w:t>
      </w:r>
      <w:r w:rsidRPr="00C75B47">
        <w:rPr>
          <w:i/>
          <w:iCs/>
          <w:lang w:val="fr-FR"/>
        </w:rPr>
        <w:t>31</w:t>
      </w:r>
      <w:r w:rsidRPr="00C75B47">
        <w:rPr>
          <w:lang w:val="fr-FR"/>
        </w:rPr>
        <w:t>(2), 223–238. https://doi.org/10.15581/003.31.3.223-238</w:t>
      </w:r>
    </w:p>
    <w:p w14:paraId="6957B0C4" w14:textId="77777777" w:rsidR="002A2F77" w:rsidRPr="00B94699" w:rsidRDefault="0FE3A756" w:rsidP="312DFD85">
      <w:pPr>
        <w:pStyle w:val="Bibliografa"/>
        <w:rPr>
          <w:lang w:val="en-US"/>
        </w:rPr>
      </w:pPr>
      <w:r w:rsidRPr="00C75B47">
        <w:rPr>
          <w:lang w:val="fr-FR"/>
        </w:rPr>
        <w:t xml:space="preserve">Castells, M. (2002). </w:t>
      </w:r>
      <w:r w:rsidRPr="00C75B47">
        <w:rPr>
          <w:i/>
          <w:iCs/>
          <w:lang w:val="fr-FR"/>
        </w:rPr>
        <w:t>La Galaxia Internet</w:t>
      </w:r>
      <w:r w:rsidRPr="00C75B47">
        <w:rPr>
          <w:lang w:val="fr-FR"/>
        </w:rPr>
        <w:t xml:space="preserve">. </w:t>
      </w:r>
      <w:r w:rsidRPr="00B94699">
        <w:rPr>
          <w:lang w:val="en-US"/>
        </w:rPr>
        <w:t>Random House Mondadori, S.A.</w:t>
      </w:r>
    </w:p>
    <w:p w14:paraId="6425485C" w14:textId="77777777" w:rsidR="002A2F77" w:rsidRPr="00B94699" w:rsidRDefault="0FE3A756" w:rsidP="312DFD85">
      <w:pPr>
        <w:pStyle w:val="Bibliografa"/>
        <w:rPr>
          <w:lang w:val="en-US"/>
        </w:rPr>
      </w:pPr>
      <w:r w:rsidRPr="00B94699">
        <w:rPr>
          <w:lang w:val="en-US"/>
        </w:rPr>
        <w:t xml:space="preserve">Chalaby, J. K. (2024). The streaming industry and the platform economy: An analysis. </w:t>
      </w:r>
      <w:r w:rsidRPr="00B94699">
        <w:rPr>
          <w:i/>
          <w:iCs/>
          <w:lang w:val="en-US"/>
        </w:rPr>
        <w:t>Media, Culture &amp; Society</w:t>
      </w:r>
      <w:r w:rsidRPr="00B94699">
        <w:rPr>
          <w:lang w:val="en-US"/>
        </w:rPr>
        <w:t xml:space="preserve">, </w:t>
      </w:r>
      <w:r w:rsidRPr="00B94699">
        <w:rPr>
          <w:i/>
          <w:iCs/>
          <w:lang w:val="en-US"/>
        </w:rPr>
        <w:t>46</w:t>
      </w:r>
      <w:r w:rsidRPr="00B94699">
        <w:rPr>
          <w:lang w:val="en-US"/>
        </w:rPr>
        <w:t>(3), 552–571. https://doi.org/10.1177/01634437231210439</w:t>
      </w:r>
    </w:p>
    <w:p w14:paraId="0555E69D" w14:textId="77777777" w:rsidR="002A2F77" w:rsidRPr="002A2F77" w:rsidRDefault="0FE3A756" w:rsidP="312DFD85">
      <w:pPr>
        <w:pStyle w:val="Bibliografa"/>
      </w:pPr>
      <w:r w:rsidRPr="00B94699">
        <w:rPr>
          <w:lang w:val="en-US"/>
        </w:rPr>
        <w:t xml:space="preserve">Choudary, S. P. (2015). </w:t>
      </w:r>
      <w:r w:rsidRPr="00B94699">
        <w:rPr>
          <w:i/>
          <w:iCs/>
          <w:lang w:val="en-US"/>
        </w:rPr>
        <w:t>Platform Scale. How an emerging business model helps startups build large empires with minimum investment</w:t>
      </w:r>
      <w:r w:rsidRPr="00B94699">
        <w:rPr>
          <w:lang w:val="en-US"/>
        </w:rPr>
        <w:t xml:space="preserve"> (1</w:t>
      </w:r>
      <w:r w:rsidRPr="00B94699">
        <w:rPr>
          <w:vertAlign w:val="superscript"/>
          <w:lang w:val="en-US"/>
        </w:rPr>
        <w:t>a</w:t>
      </w:r>
      <w:r w:rsidRPr="00B94699">
        <w:rPr>
          <w:lang w:val="en-US"/>
        </w:rPr>
        <w:t xml:space="preserve">). </w:t>
      </w:r>
      <w:r w:rsidRPr="312DFD85">
        <w:t>Platform Thinking Labs.</w:t>
      </w:r>
    </w:p>
    <w:p w14:paraId="4B7CCBCF" w14:textId="6F59658C" w:rsidR="002A2F77" w:rsidRPr="002A2F77" w:rsidRDefault="0FE3A756" w:rsidP="312DFD85">
      <w:pPr>
        <w:pStyle w:val="Bibliografa"/>
      </w:pPr>
      <w:r w:rsidRPr="312DFD85">
        <w:t xml:space="preserve">Clares Gavilán, J., Merino Álvarez, C., </w:t>
      </w:r>
      <w:r w:rsidR="4D93D37A" w:rsidRPr="312DFD85">
        <w:t>y</w:t>
      </w:r>
      <w:r w:rsidRPr="312DFD85">
        <w:t xml:space="preserve"> Neira, E. (2019). </w:t>
      </w:r>
      <w:r w:rsidRPr="312DFD85">
        <w:rPr>
          <w:i/>
          <w:iCs/>
        </w:rPr>
        <w:t>La revolución over the top: Del vídeo bajo demanda (VoD) a la televisión por internet</w:t>
      </w:r>
      <w:r w:rsidRPr="312DFD85">
        <w:t>. Editorial UOC (Universitat Oberta de Catalunya).</w:t>
      </w:r>
    </w:p>
    <w:p w14:paraId="0DA39593" w14:textId="794351E2" w:rsidR="002A2F77" w:rsidRPr="00B94699" w:rsidRDefault="002A2F77" w:rsidP="002A2F77">
      <w:pPr>
        <w:pStyle w:val="Bibliografa"/>
        <w:rPr>
          <w:lang w:val="en-US"/>
        </w:rPr>
      </w:pPr>
      <w:r w:rsidRPr="002A2F77">
        <w:rPr>
          <w:lang w:val="es-ES_tradnl"/>
        </w:rPr>
        <w:t xml:space="preserve">Corporación RTVE. (2023, </w:t>
      </w:r>
      <w:r w:rsidR="009829E7">
        <w:rPr>
          <w:lang w:val="es-ES_tradnl"/>
        </w:rPr>
        <w:t>Juli</w:t>
      </w:r>
      <w:r w:rsidRPr="002A2F77">
        <w:rPr>
          <w:lang w:val="es-ES_tradnl"/>
        </w:rPr>
        <w:t xml:space="preserve">o 15). </w:t>
      </w:r>
      <w:r w:rsidRPr="002A2F77">
        <w:rPr>
          <w:i/>
          <w:iCs/>
          <w:lang w:val="es-ES_tradnl"/>
        </w:rPr>
        <w:t>RTVE Digital</w:t>
      </w:r>
      <w:r w:rsidRPr="002A2F77">
        <w:rPr>
          <w:lang w:val="es-ES_tradnl"/>
        </w:rPr>
        <w:t xml:space="preserve">. </w:t>
      </w:r>
      <w:r w:rsidRPr="00B94699">
        <w:rPr>
          <w:lang w:val="en-US"/>
        </w:rPr>
        <w:t>RTVE.es. https://www.rtve.es/rtve/20230715/areas-actividad-rtvees/942160.shtml</w:t>
      </w:r>
    </w:p>
    <w:p w14:paraId="57ADE5EB" w14:textId="77777777" w:rsidR="002A2F77" w:rsidRPr="002A2F77" w:rsidRDefault="002A2F77" w:rsidP="002A2F77">
      <w:pPr>
        <w:pStyle w:val="Bibliografa"/>
        <w:rPr>
          <w:lang w:val="es-ES_tradnl"/>
        </w:rPr>
      </w:pPr>
      <w:r w:rsidRPr="002A2F77">
        <w:rPr>
          <w:lang w:val="es-ES_tradnl"/>
        </w:rPr>
        <w:lastRenderedPageBreak/>
        <w:t xml:space="preserve">Corporación RTVE. (2025). </w:t>
      </w:r>
      <w:r w:rsidRPr="002A2F77">
        <w:rPr>
          <w:i/>
          <w:iCs/>
          <w:lang w:val="es-ES_tradnl"/>
        </w:rPr>
        <w:t>Memoria 2024. Servicio público y cumplimiento del Mandato-marco</w:t>
      </w:r>
      <w:r w:rsidRPr="002A2F77">
        <w:rPr>
          <w:lang w:val="es-ES_tradnl"/>
        </w:rPr>
        <w:t>. https://www.rtve.es/rtve/20230803/transparencia-memorias-servicio-publico/951181.shtml</w:t>
      </w:r>
    </w:p>
    <w:p w14:paraId="455A4715" w14:textId="4467E75D" w:rsidR="002A2F77" w:rsidRPr="00B94699" w:rsidRDefault="0FE3A756" w:rsidP="312DFD85">
      <w:pPr>
        <w:pStyle w:val="Bibliografa"/>
        <w:rPr>
          <w:lang w:val="en-US"/>
        </w:rPr>
      </w:pPr>
      <w:r w:rsidRPr="00B94699">
        <w:rPr>
          <w:lang w:val="en-US"/>
        </w:rPr>
        <w:t xml:space="preserve">D’Arma, A., Raats, T., </w:t>
      </w:r>
      <w:r w:rsidR="4D93D37A" w:rsidRPr="00B94699">
        <w:rPr>
          <w:lang w:val="en-US"/>
        </w:rPr>
        <w:t>y</w:t>
      </w:r>
      <w:r w:rsidRPr="00B94699">
        <w:rPr>
          <w:lang w:val="en-US"/>
        </w:rPr>
        <w:t xml:space="preserve"> Steemers, J. (2021). Public service media in the age of SVoDs: A comparative study of PSM strategic responses in Flanders, Italy and the UK. </w:t>
      </w:r>
      <w:r w:rsidRPr="00B94699">
        <w:rPr>
          <w:i/>
          <w:iCs/>
          <w:lang w:val="en-US"/>
        </w:rPr>
        <w:t>Media, Culture &amp; Society</w:t>
      </w:r>
      <w:r w:rsidRPr="00B94699">
        <w:rPr>
          <w:lang w:val="en-US"/>
        </w:rPr>
        <w:t xml:space="preserve">, </w:t>
      </w:r>
      <w:r w:rsidRPr="00B94699">
        <w:rPr>
          <w:i/>
          <w:iCs/>
          <w:lang w:val="en-US"/>
        </w:rPr>
        <w:t>43</w:t>
      </w:r>
      <w:r w:rsidRPr="00B94699">
        <w:rPr>
          <w:lang w:val="en-US"/>
        </w:rPr>
        <w:t>(4), 682–700. https://doi.org/10.1177/0163443720972909</w:t>
      </w:r>
    </w:p>
    <w:p w14:paraId="3365BAE2" w14:textId="77777777" w:rsidR="002A2F77" w:rsidRPr="00C75B47" w:rsidRDefault="0FE3A756" w:rsidP="312DFD85">
      <w:pPr>
        <w:pStyle w:val="Bibliografa"/>
      </w:pPr>
      <w:r w:rsidRPr="00B94699">
        <w:rPr>
          <w:lang w:val="en-US"/>
        </w:rPr>
        <w:t xml:space="preserve">Davis, S. (2023). What is Netflix imperialism? Interrogating the monopoly aspirations of the ‘World’s largest television network’. </w:t>
      </w:r>
      <w:r w:rsidRPr="00C75B47">
        <w:rPr>
          <w:i/>
          <w:iCs/>
        </w:rPr>
        <w:t>Information, Communication &amp; Society</w:t>
      </w:r>
      <w:r w:rsidRPr="00C75B47">
        <w:t xml:space="preserve">, </w:t>
      </w:r>
      <w:r w:rsidRPr="00C75B47">
        <w:rPr>
          <w:i/>
          <w:iCs/>
        </w:rPr>
        <w:t>26</w:t>
      </w:r>
      <w:r w:rsidRPr="00C75B47">
        <w:t>(6), 1143–1158. https://doi.org/10.1080/1369118X.2021.1993955</w:t>
      </w:r>
    </w:p>
    <w:p w14:paraId="60BF4A2A" w14:textId="77777777" w:rsidR="002A2F77" w:rsidRPr="002A2F77" w:rsidRDefault="002A2F77" w:rsidP="002A2F77">
      <w:pPr>
        <w:pStyle w:val="Bibliografa"/>
        <w:rPr>
          <w:lang w:val="es-ES_tradnl"/>
        </w:rPr>
      </w:pPr>
      <w:r w:rsidRPr="00C75B47">
        <w:t xml:space="preserve">Díaz Arias, R. (2012). </w:t>
      </w:r>
      <w:r w:rsidRPr="002A2F77">
        <w:rPr>
          <w:i/>
          <w:iCs/>
          <w:lang w:val="es-ES_tradnl"/>
        </w:rPr>
        <w:t>Contenido jurídico del servicio público de la radiotelevisión en España. Las obligaciones de los operadores públicos y privados</w:t>
      </w:r>
      <w:r w:rsidRPr="002A2F77">
        <w:rPr>
          <w:lang w:val="es-ES_tradnl"/>
        </w:rPr>
        <w:t xml:space="preserve"> (1</w:t>
      </w:r>
      <w:r w:rsidRPr="002A2F77">
        <w:rPr>
          <w:vertAlign w:val="superscript"/>
          <w:lang w:val="es-ES_tradnl"/>
        </w:rPr>
        <w:t>a</w:t>
      </w:r>
      <w:r w:rsidRPr="002A2F77">
        <w:rPr>
          <w:lang w:val="es-ES_tradnl"/>
        </w:rPr>
        <w:t>). Icono 14 editorial.</w:t>
      </w:r>
    </w:p>
    <w:p w14:paraId="258D13D6" w14:textId="77777777" w:rsidR="002A2F77" w:rsidRPr="002A2F77" w:rsidRDefault="002A2F77" w:rsidP="002A2F77">
      <w:pPr>
        <w:pStyle w:val="Bibliografa"/>
        <w:rPr>
          <w:lang w:val="es-ES_tradnl"/>
        </w:rPr>
      </w:pPr>
      <w:r w:rsidRPr="002A2F77">
        <w:rPr>
          <w:lang w:val="es-ES_tradnl"/>
        </w:rPr>
        <w:t xml:space="preserve">Directiva (UE) 2018/1808 del Parlamento Europeo y del Consejo, de 14 de noviembre de 2018. (2018). </w:t>
      </w:r>
      <w:r w:rsidRPr="002A2F77">
        <w:rPr>
          <w:i/>
          <w:iCs/>
          <w:lang w:val="es-ES_tradnl"/>
        </w:rPr>
        <w:t>Diario Oficial de la Unión Europea</w:t>
      </w:r>
      <w:r w:rsidRPr="002A2F77">
        <w:rPr>
          <w:lang w:val="es-ES_tradnl"/>
        </w:rPr>
        <w:t xml:space="preserve">, </w:t>
      </w:r>
      <w:r w:rsidRPr="002A2F77">
        <w:rPr>
          <w:i/>
          <w:iCs/>
          <w:lang w:val="es-ES_tradnl"/>
        </w:rPr>
        <w:t>14 de noviembre de 2018</w:t>
      </w:r>
      <w:r w:rsidRPr="002A2F77">
        <w:rPr>
          <w:lang w:val="es-ES_tradnl"/>
        </w:rPr>
        <w:t>.</w:t>
      </w:r>
    </w:p>
    <w:p w14:paraId="303EC5C5" w14:textId="3526A58A" w:rsidR="002A2F77" w:rsidRPr="00B94699" w:rsidRDefault="0FE3A756" w:rsidP="312DFD85">
      <w:pPr>
        <w:pStyle w:val="Bibliografa"/>
        <w:rPr>
          <w:lang w:val="en-US"/>
        </w:rPr>
      </w:pPr>
      <w:r w:rsidRPr="312DFD85">
        <w:t xml:space="preserve">Dragomir, M., Rodríguez Castro, M., </w:t>
      </w:r>
      <w:r w:rsidR="6D5B915C" w:rsidRPr="312DFD85">
        <w:t>y</w:t>
      </w:r>
      <w:r w:rsidRPr="312DFD85">
        <w:t xml:space="preserve"> Aslama Horowitz, M. (2024). </w:t>
      </w:r>
      <w:r w:rsidRPr="00B94699">
        <w:rPr>
          <w:lang w:val="en-US"/>
        </w:rPr>
        <w:t xml:space="preserve">Public Service Media and Platformization: What Role Does EU Regulation Play? </w:t>
      </w:r>
      <w:r w:rsidRPr="00B94699">
        <w:rPr>
          <w:i/>
          <w:iCs/>
          <w:lang w:val="en-US"/>
        </w:rPr>
        <w:t>Journalism and Media</w:t>
      </w:r>
      <w:r w:rsidRPr="00B94699">
        <w:rPr>
          <w:lang w:val="en-US"/>
        </w:rPr>
        <w:t xml:space="preserve">, </w:t>
      </w:r>
      <w:r w:rsidRPr="00B94699">
        <w:rPr>
          <w:i/>
          <w:iCs/>
          <w:lang w:val="en-US"/>
        </w:rPr>
        <w:t>5</w:t>
      </w:r>
      <w:r w:rsidRPr="00B94699">
        <w:rPr>
          <w:lang w:val="en-US"/>
        </w:rPr>
        <w:t>(3), 1378–1394. https://doi.org/10.3390/journalmedia5030087</w:t>
      </w:r>
    </w:p>
    <w:p w14:paraId="7335E5EA" w14:textId="4A3D2C0C" w:rsidR="002A2F77" w:rsidRPr="002A2F77" w:rsidRDefault="0FE3A756" w:rsidP="312DFD85">
      <w:pPr>
        <w:pStyle w:val="Bibliografa"/>
      </w:pPr>
      <w:r w:rsidRPr="00B94699">
        <w:rPr>
          <w:lang w:val="en-US"/>
        </w:rPr>
        <w:t xml:space="preserve">Ene, L., Fioroni, M., Fontaine, G., Greece, C., Kanzler, M., Lacourt, A., Munch, É., Radel-Cormann, J., </w:t>
      </w:r>
      <w:r w:rsidR="6D5B915C" w:rsidRPr="00B94699">
        <w:rPr>
          <w:lang w:val="en-US"/>
        </w:rPr>
        <w:t>y</w:t>
      </w:r>
      <w:r w:rsidRPr="00B94699">
        <w:rPr>
          <w:lang w:val="en-US"/>
        </w:rPr>
        <w:t xml:space="preserve"> Schneeberger, A. (2025). </w:t>
      </w:r>
      <w:r w:rsidRPr="00B94699">
        <w:rPr>
          <w:i/>
          <w:iCs/>
          <w:lang w:val="en-US"/>
        </w:rPr>
        <w:t xml:space="preserve">Key Trends 2025—Television, cinema, video and on-demand audiovisual services. </w:t>
      </w:r>
      <w:r w:rsidRPr="312DFD85">
        <w:rPr>
          <w:i/>
          <w:iCs/>
        </w:rPr>
        <w:t>The pan-european picture</w:t>
      </w:r>
      <w:r w:rsidRPr="312DFD85">
        <w:t>. Observatorio Audiovisual de Europa - Consejo de Europa. https://rm.coe.int/key-trends-2025-en/1680b4e91d</w:t>
      </w:r>
    </w:p>
    <w:p w14:paraId="75C2298E" w14:textId="66293232" w:rsidR="002A2F77" w:rsidRPr="002A2F77" w:rsidRDefault="0FE3A756" w:rsidP="312DFD85">
      <w:pPr>
        <w:pStyle w:val="Bibliografa"/>
      </w:pPr>
      <w:r w:rsidRPr="312DFD85">
        <w:lastRenderedPageBreak/>
        <w:t xml:space="preserve">Fernández-Manzano, E.-P., Neira, E., </w:t>
      </w:r>
      <w:r w:rsidR="6D5B915C" w:rsidRPr="312DFD85">
        <w:t>y</w:t>
      </w:r>
      <w:r w:rsidRPr="312DFD85">
        <w:t xml:space="preserve"> Clares-Gavilán, J. (2016). </w:t>
      </w:r>
      <w:r w:rsidRPr="00B94699">
        <w:rPr>
          <w:lang w:val="en-US"/>
        </w:rPr>
        <w:t xml:space="preserve">Data management in audiovisual business: Netflix as a case study. </w:t>
      </w:r>
      <w:r w:rsidRPr="312DFD85">
        <w:rPr>
          <w:i/>
          <w:iCs/>
        </w:rPr>
        <w:t>El Profesional de la Información</w:t>
      </w:r>
      <w:r w:rsidRPr="312DFD85">
        <w:t xml:space="preserve">, </w:t>
      </w:r>
      <w:r w:rsidRPr="312DFD85">
        <w:rPr>
          <w:i/>
          <w:iCs/>
        </w:rPr>
        <w:t>25</w:t>
      </w:r>
      <w:r w:rsidRPr="312DFD85">
        <w:t>(4), 568. https://doi.org/10.3145/epi.2016.jul.06</w:t>
      </w:r>
    </w:p>
    <w:p w14:paraId="34C12DFD" w14:textId="77777777" w:rsidR="002A2F77" w:rsidRPr="00B94699" w:rsidRDefault="0FE3A756" w:rsidP="312DFD85">
      <w:pPr>
        <w:pStyle w:val="Bibliografa"/>
        <w:rPr>
          <w:lang w:val="en-US"/>
        </w:rPr>
      </w:pPr>
      <w:r w:rsidRPr="00B94699">
        <w:rPr>
          <w:lang w:val="en-US"/>
        </w:rPr>
        <w:t xml:space="preserve">Gillespie, T. (2010). The politics of ‘platforms’. </w:t>
      </w:r>
      <w:r w:rsidRPr="00B94699">
        <w:rPr>
          <w:i/>
          <w:iCs/>
          <w:lang w:val="en-US"/>
        </w:rPr>
        <w:t>New Media &amp; Society</w:t>
      </w:r>
      <w:r w:rsidRPr="00B94699">
        <w:rPr>
          <w:lang w:val="en-US"/>
        </w:rPr>
        <w:t xml:space="preserve">, </w:t>
      </w:r>
      <w:r w:rsidRPr="00B94699">
        <w:rPr>
          <w:i/>
          <w:iCs/>
          <w:lang w:val="en-US"/>
        </w:rPr>
        <w:t>12</w:t>
      </w:r>
      <w:r w:rsidRPr="00B94699">
        <w:rPr>
          <w:lang w:val="en-US"/>
        </w:rPr>
        <w:t>(3), 347–364. https://doi.org/10.1177/1461444809342738</w:t>
      </w:r>
    </w:p>
    <w:p w14:paraId="720E110F" w14:textId="77777777" w:rsidR="002A2F77" w:rsidRPr="002A2F77" w:rsidRDefault="0FE3A756" w:rsidP="312DFD85">
      <w:pPr>
        <w:pStyle w:val="Bibliografa"/>
      </w:pPr>
      <w:r w:rsidRPr="312DFD85">
        <w:t xml:space="preserve">Guerrero Pérez, E. (2018). La fuga de los millennials de la televisión lineal. </w:t>
      </w:r>
      <w:r w:rsidRPr="312DFD85">
        <w:rPr>
          <w:i/>
          <w:iCs/>
        </w:rPr>
        <w:t>Revista Latina de Comunicación Social</w:t>
      </w:r>
      <w:r w:rsidRPr="312DFD85">
        <w:t xml:space="preserve">, </w:t>
      </w:r>
      <w:r w:rsidRPr="312DFD85">
        <w:rPr>
          <w:i/>
          <w:iCs/>
        </w:rPr>
        <w:t>73</w:t>
      </w:r>
      <w:r w:rsidRPr="312DFD85">
        <w:t>, 1231–1246. https://doi.org/10.4185/RLCS-2018-1304</w:t>
      </w:r>
    </w:p>
    <w:p w14:paraId="20B15799" w14:textId="77777777" w:rsidR="002A2F77" w:rsidRPr="00B94699" w:rsidRDefault="0FE3A756" w:rsidP="312DFD85">
      <w:pPr>
        <w:pStyle w:val="Bibliografa"/>
        <w:rPr>
          <w:lang w:val="en-US"/>
        </w:rPr>
      </w:pPr>
      <w:r w:rsidRPr="312DFD85">
        <w:t xml:space="preserve">Helmond, A. (2015). </w:t>
      </w:r>
      <w:r w:rsidRPr="00B94699">
        <w:rPr>
          <w:i/>
          <w:iCs/>
          <w:lang w:val="en-US"/>
        </w:rPr>
        <w:t>The web as Platform. Data flows in Social Media</w:t>
      </w:r>
      <w:r w:rsidRPr="00B94699">
        <w:rPr>
          <w:lang w:val="en-US"/>
        </w:rPr>
        <w:t>. Universidade de Amsterdam.</w:t>
      </w:r>
    </w:p>
    <w:p w14:paraId="4E7A58D4" w14:textId="77777777" w:rsidR="002A2F77" w:rsidRPr="00B94699" w:rsidRDefault="0FE3A756" w:rsidP="312DFD85">
      <w:pPr>
        <w:pStyle w:val="Bibliografa"/>
        <w:rPr>
          <w:lang w:val="en-US"/>
        </w:rPr>
      </w:pPr>
      <w:r w:rsidRPr="00B94699">
        <w:rPr>
          <w:lang w:val="en-US"/>
        </w:rPr>
        <w:t xml:space="preserve">Jin, D. Y. (2015). </w:t>
      </w:r>
      <w:r w:rsidRPr="00B94699">
        <w:rPr>
          <w:i/>
          <w:iCs/>
          <w:lang w:val="en-US"/>
        </w:rPr>
        <w:t>Digital platforms, imperialism and political culture</w:t>
      </w:r>
      <w:r w:rsidRPr="00B94699">
        <w:rPr>
          <w:lang w:val="en-US"/>
        </w:rPr>
        <w:t>. Routledge, Taylor &amp; Francis Group. https://doi.org/10.4324/9781315717128</w:t>
      </w:r>
    </w:p>
    <w:p w14:paraId="46AEAB76" w14:textId="77777777" w:rsidR="002A2F77" w:rsidRPr="00B94699" w:rsidRDefault="0FE3A756" w:rsidP="312DFD85">
      <w:pPr>
        <w:pStyle w:val="Bibliografa"/>
        <w:rPr>
          <w:lang w:val="en-US"/>
        </w:rPr>
      </w:pPr>
      <w:r w:rsidRPr="00B94699">
        <w:rPr>
          <w:lang w:val="en-US"/>
        </w:rPr>
        <w:t xml:space="preserve">Kueng, L. (2017). </w:t>
      </w:r>
      <w:r w:rsidRPr="00B94699">
        <w:rPr>
          <w:i/>
          <w:iCs/>
          <w:lang w:val="en-US"/>
        </w:rPr>
        <w:t>Going digital: A roadmap for organisational transformation</w:t>
      </w:r>
      <w:r w:rsidRPr="00B94699">
        <w:rPr>
          <w:lang w:val="en-US"/>
        </w:rPr>
        <w:t>. Reuters Institute for the Study of Journalism. https://doi.org/10.60625/RISJ-XCE5-7E64</w:t>
      </w:r>
    </w:p>
    <w:p w14:paraId="35F49DAB" w14:textId="6524EDA3" w:rsidR="002A2F77" w:rsidRPr="002A2F77" w:rsidRDefault="0FE3A756" w:rsidP="312DFD85">
      <w:pPr>
        <w:pStyle w:val="Bibliografa"/>
      </w:pPr>
      <w:r w:rsidRPr="312DFD85">
        <w:t xml:space="preserve">Langley, P., </w:t>
      </w:r>
      <w:r w:rsidR="6D5B915C" w:rsidRPr="312DFD85">
        <w:t>y</w:t>
      </w:r>
      <w:r w:rsidRPr="312DFD85">
        <w:t xml:space="preserve"> Leyshon, A. (2017). </w:t>
      </w:r>
      <w:r w:rsidRPr="00B94699">
        <w:rPr>
          <w:lang w:val="en-US"/>
        </w:rPr>
        <w:t xml:space="preserve">Platform capitalism: The intermediation and capitalisation of digital economic circulation. </w:t>
      </w:r>
      <w:r w:rsidRPr="312DFD85">
        <w:rPr>
          <w:i/>
          <w:iCs/>
        </w:rPr>
        <w:t>Finance and Society</w:t>
      </w:r>
      <w:r w:rsidRPr="312DFD85">
        <w:t xml:space="preserve">, </w:t>
      </w:r>
      <w:r w:rsidRPr="312DFD85">
        <w:rPr>
          <w:i/>
          <w:iCs/>
        </w:rPr>
        <w:t>3</w:t>
      </w:r>
      <w:r w:rsidRPr="312DFD85">
        <w:t>(1), 11–31. https://doi.org/10.2218/finsoc.v3i1.1936</w:t>
      </w:r>
    </w:p>
    <w:p w14:paraId="04516DC2" w14:textId="77777777" w:rsidR="002A2F77" w:rsidRPr="002A2F77" w:rsidRDefault="002A2F77" w:rsidP="002A2F77">
      <w:pPr>
        <w:pStyle w:val="Bibliografa"/>
        <w:rPr>
          <w:lang w:val="es-ES_tradnl"/>
        </w:rPr>
      </w:pPr>
      <w:r w:rsidRPr="002A2F77">
        <w:rPr>
          <w:lang w:val="es-ES_tradnl"/>
        </w:rPr>
        <w:t>Ley 8/2009, de 28 de agosto, de financiación de la Corporación de Radio y Televisión Española. Boletín oficial del Estado, núm. 210, de 31/08/2009 (2009). https://www.boe.es/buscar/act.php?id=BOE-A-2009-13988</w:t>
      </w:r>
    </w:p>
    <w:p w14:paraId="42EC6DA3" w14:textId="77777777" w:rsidR="002A2F77" w:rsidRPr="002A2F77" w:rsidRDefault="002A2F77" w:rsidP="002A2F77">
      <w:pPr>
        <w:pStyle w:val="Bibliografa"/>
        <w:rPr>
          <w:lang w:val="es-ES_tradnl"/>
        </w:rPr>
      </w:pPr>
      <w:r w:rsidRPr="002A2F77">
        <w:rPr>
          <w:lang w:val="es-ES_tradnl"/>
        </w:rPr>
        <w:t>Ley 13/2022, de 7 de julio, General de Comunicación Audiovisual. Boletín oficial del Estado, núm. 163, de 08/07/2022 (2022). https://www.boe.es/buscar/act.php?id=BOE-A-2022-11311</w:t>
      </w:r>
    </w:p>
    <w:p w14:paraId="0336EEF8" w14:textId="77777777" w:rsidR="002A2F77" w:rsidRPr="002A2F77" w:rsidRDefault="002A2F77" w:rsidP="002A2F77">
      <w:pPr>
        <w:pStyle w:val="Bibliografa"/>
        <w:rPr>
          <w:lang w:val="es-ES_tradnl"/>
        </w:rPr>
      </w:pPr>
      <w:r w:rsidRPr="002A2F77">
        <w:rPr>
          <w:lang w:val="es-ES_tradnl"/>
        </w:rPr>
        <w:lastRenderedPageBreak/>
        <w:t>Ley 17/2006, de 5 de junio, de la radio y la televisión de titularidad estatal. Boletín oficial del Estado, núm. 210, de 07/06/2006 (2006). https://www.boe.es/buscar/act.php?id=BOE-A-2006-9958</w:t>
      </w:r>
    </w:p>
    <w:p w14:paraId="6D7A5105" w14:textId="77777777" w:rsidR="002A2F77" w:rsidRPr="002A2F77" w:rsidRDefault="0FE3A756" w:rsidP="312DFD85">
      <w:pPr>
        <w:pStyle w:val="Bibliografa"/>
      </w:pPr>
      <w:r w:rsidRPr="00B94699">
        <w:rPr>
          <w:lang w:val="en-US"/>
        </w:rPr>
        <w:t xml:space="preserve">Lobato, R. (2019). </w:t>
      </w:r>
      <w:r w:rsidRPr="00B94699">
        <w:rPr>
          <w:i/>
          <w:iCs/>
          <w:lang w:val="en-US"/>
        </w:rPr>
        <w:t>Netflix nations: The geography of digital distribution</w:t>
      </w:r>
      <w:r w:rsidRPr="00B94699">
        <w:rPr>
          <w:lang w:val="en-US"/>
        </w:rPr>
        <w:t xml:space="preserve">. </w:t>
      </w:r>
      <w:r w:rsidRPr="312DFD85">
        <w:t>New York University Press.</w:t>
      </w:r>
    </w:p>
    <w:p w14:paraId="08831E1D" w14:textId="77777777" w:rsidR="002A2F77" w:rsidRPr="002A2F77" w:rsidRDefault="0FE3A756" w:rsidP="312DFD85">
      <w:pPr>
        <w:pStyle w:val="Bibliografa"/>
      </w:pPr>
      <w:r w:rsidRPr="312DFD85">
        <w:t xml:space="preserve">Majó, J. (2012). Evolución de las tecnologías de la comunicación. En M. de Moragas i Spa (Ed.), </w:t>
      </w:r>
      <w:r w:rsidRPr="312DFD85">
        <w:rPr>
          <w:i/>
          <w:iCs/>
        </w:rPr>
        <w:t>La comunicación: De los origenes a internet</w:t>
      </w:r>
      <w:r w:rsidRPr="312DFD85">
        <w:t xml:space="preserve"> (pp. 65–90). Editorial Gedisa, S.A.</w:t>
      </w:r>
    </w:p>
    <w:p w14:paraId="2926FB4E" w14:textId="77777777" w:rsidR="002A2F77" w:rsidRPr="002A2F77" w:rsidRDefault="0FE3A756" w:rsidP="312DFD85">
      <w:pPr>
        <w:pStyle w:val="Bibliografa"/>
      </w:pPr>
      <w:r w:rsidRPr="312DFD85">
        <w:t xml:space="preserve">Morozov, E. (2015). </w:t>
      </w:r>
      <w:r w:rsidRPr="312DFD85">
        <w:rPr>
          <w:i/>
          <w:iCs/>
        </w:rPr>
        <w:t>La locura del solucionismo tecnológico</w:t>
      </w:r>
      <w:r w:rsidRPr="312DFD85">
        <w:t xml:space="preserve"> (Primera edición). Katz Editores.</w:t>
      </w:r>
    </w:p>
    <w:p w14:paraId="57839EB9" w14:textId="77777777" w:rsidR="002A2F77" w:rsidRPr="002A2F77" w:rsidRDefault="0FE3A756" w:rsidP="312DFD85">
      <w:pPr>
        <w:pStyle w:val="Bibliografa"/>
      </w:pPr>
      <w:r w:rsidRPr="312DFD85">
        <w:t xml:space="preserve">Neira, E. (2015). Impacto del modelo Netflix en el consumo cultural en pantallas: Biga data, suscrición y long tail. En R. Mesa (Ed.), </w:t>
      </w:r>
      <w:r w:rsidRPr="312DFD85">
        <w:rPr>
          <w:i/>
          <w:iCs/>
        </w:rPr>
        <w:t>Anuario AC/E de cultura digital 2018</w:t>
      </w:r>
      <w:r w:rsidRPr="312DFD85">
        <w:t xml:space="preserve"> (pp. 68–79). https://www.accioncultural.es/media/DefaultFiles/flipbook/Anuario2018/anuario2018.html#p=201</w:t>
      </w:r>
    </w:p>
    <w:p w14:paraId="6F6D12AB" w14:textId="77777777" w:rsidR="002A2F77" w:rsidRPr="002A2F77" w:rsidRDefault="002A2F77" w:rsidP="002A2F77">
      <w:pPr>
        <w:pStyle w:val="Bibliografa"/>
        <w:rPr>
          <w:lang w:val="es-ES_tradnl"/>
        </w:rPr>
      </w:pPr>
      <w:r w:rsidRPr="002A2F77">
        <w:rPr>
          <w:lang w:val="es-ES_tradnl"/>
        </w:rPr>
        <w:t xml:space="preserve">Neira, E. (2018). Un futuro incierto para la televisión, un prometedor futuro para el contenido televisivo. </w:t>
      </w:r>
      <w:r w:rsidRPr="002A2F77">
        <w:rPr>
          <w:i/>
          <w:iCs/>
          <w:lang w:val="es-ES_tradnl"/>
        </w:rPr>
        <w:t>Cuadernos de periodistas: revista de la Asociación de la Prensa de Madrid</w:t>
      </w:r>
      <w:r w:rsidRPr="002A2F77">
        <w:rPr>
          <w:lang w:val="es-ES_tradnl"/>
        </w:rPr>
        <w:t xml:space="preserve">, </w:t>
      </w:r>
      <w:r w:rsidRPr="002A2F77">
        <w:rPr>
          <w:i/>
          <w:iCs/>
          <w:lang w:val="es-ES_tradnl"/>
        </w:rPr>
        <w:t>36</w:t>
      </w:r>
      <w:r w:rsidRPr="002A2F77">
        <w:rPr>
          <w:lang w:val="es-ES_tradnl"/>
        </w:rPr>
        <w:t>, 105–111.</w:t>
      </w:r>
    </w:p>
    <w:p w14:paraId="467226CD" w14:textId="02093485" w:rsidR="002A2F77" w:rsidRPr="002A2F77" w:rsidRDefault="0FE3A756" w:rsidP="312DFD85">
      <w:pPr>
        <w:pStyle w:val="Bibliografa"/>
      </w:pPr>
      <w:r w:rsidRPr="312DFD85">
        <w:t xml:space="preserve">Nieborg, D. B., </w:t>
      </w:r>
      <w:r w:rsidR="6D5B915C" w:rsidRPr="312DFD85">
        <w:t>y</w:t>
      </w:r>
      <w:r w:rsidRPr="312DFD85">
        <w:t xml:space="preserve"> Poell, T. (2018). </w:t>
      </w:r>
      <w:r w:rsidRPr="00B94699">
        <w:rPr>
          <w:lang w:val="en-US"/>
        </w:rPr>
        <w:t xml:space="preserve">The platformization of cultural production: Theorizing the contingent cultural commodity. </w:t>
      </w:r>
      <w:r w:rsidRPr="312DFD85">
        <w:rPr>
          <w:i/>
          <w:iCs/>
        </w:rPr>
        <w:t>New Media &amp; Society</w:t>
      </w:r>
      <w:r w:rsidRPr="312DFD85">
        <w:t xml:space="preserve">, </w:t>
      </w:r>
      <w:r w:rsidRPr="312DFD85">
        <w:rPr>
          <w:i/>
          <w:iCs/>
        </w:rPr>
        <w:t>20</w:t>
      </w:r>
      <w:r w:rsidRPr="312DFD85">
        <w:t>(11), 4275–4292. https://doi.org/10.1177/1461444818769694</w:t>
      </w:r>
    </w:p>
    <w:p w14:paraId="244769E8" w14:textId="77777777" w:rsidR="002A2F77" w:rsidRPr="002A2F77" w:rsidRDefault="0FE3A756" w:rsidP="312DFD85">
      <w:pPr>
        <w:pStyle w:val="Bibliografa"/>
      </w:pPr>
      <w:r w:rsidRPr="312DFD85">
        <w:t xml:space="preserve">OberCom – Observatório da Comunicação. (2022). </w:t>
      </w:r>
      <w:r w:rsidRPr="312DFD85">
        <w:rPr>
          <w:i/>
          <w:iCs/>
        </w:rPr>
        <w:t>Paradigmas de consumo e de evolução da indústria em Portugal e Europa</w:t>
      </w:r>
      <w:r w:rsidRPr="312DFD85">
        <w:t xml:space="preserve">. OberCom – Observatório da Comunicação. </w:t>
      </w:r>
      <w:r w:rsidRPr="312DFD85">
        <w:lastRenderedPageBreak/>
        <w:t>https://obercom.pt/wp-content/uploads/2022/03/Audiovisual_2022_Final_15Mar.pdf</w:t>
      </w:r>
    </w:p>
    <w:p w14:paraId="62B69E2E" w14:textId="56C9E70B" w:rsidR="002A2F77" w:rsidRPr="002A2F77" w:rsidRDefault="0FE3A756" w:rsidP="312DFD85">
      <w:pPr>
        <w:pStyle w:val="Bibliografa"/>
      </w:pPr>
      <w:r w:rsidRPr="312DFD85">
        <w:t xml:space="preserve">Ortiz del Amo, Marian., </w:t>
      </w:r>
      <w:r w:rsidR="7AD6E4D1" w:rsidRPr="312DFD85">
        <w:t>y</w:t>
      </w:r>
      <w:r w:rsidRPr="312DFD85">
        <w:t xml:space="preserve"> Welp, Y. (2013). Sociedad red. Estado, economía y sociedad en la era de la información. En </w:t>
      </w:r>
      <w:r w:rsidRPr="312DFD85">
        <w:rPr>
          <w:i/>
          <w:iCs/>
        </w:rPr>
        <w:t>Sociedad red</w:t>
      </w:r>
      <w:r w:rsidRPr="312DFD85">
        <w:t>. Editorial UOC.</w:t>
      </w:r>
    </w:p>
    <w:p w14:paraId="12DF2DB2" w14:textId="2436DB96" w:rsidR="002A2F77" w:rsidRPr="002A2F77" w:rsidRDefault="0FE3A756" w:rsidP="312DFD85">
      <w:pPr>
        <w:pStyle w:val="Bibliografa"/>
      </w:pPr>
      <w:r w:rsidRPr="312DFD85">
        <w:t xml:space="preserve">Real Rodríguez, E., Príncipe Hermoso, S., </w:t>
      </w:r>
      <w:r w:rsidR="7AD6E4D1" w:rsidRPr="312DFD85">
        <w:t>y</w:t>
      </w:r>
      <w:r w:rsidRPr="312DFD85">
        <w:t xml:space="preserve"> Agudiez Calvo, P. (2024). La transformación digital de la televisión pública. Estudio de caso de RTVE, Rai y RTP. </w:t>
      </w:r>
      <w:r w:rsidRPr="312DFD85">
        <w:rPr>
          <w:i/>
          <w:iCs/>
        </w:rPr>
        <w:t>Estudios sobre el Mensaje Periodístico</w:t>
      </w:r>
      <w:r w:rsidRPr="312DFD85">
        <w:t xml:space="preserve">, </w:t>
      </w:r>
      <w:r w:rsidRPr="312DFD85">
        <w:rPr>
          <w:i/>
          <w:iCs/>
        </w:rPr>
        <w:t>30</w:t>
      </w:r>
      <w:r w:rsidRPr="312DFD85">
        <w:t>(1), 211–221. https://doi.org/10.5209/esmp.91920</w:t>
      </w:r>
    </w:p>
    <w:p w14:paraId="16E8B71F" w14:textId="77777777" w:rsidR="002A2F77" w:rsidRPr="002A2F77" w:rsidRDefault="0FE3A756" w:rsidP="312DFD85">
      <w:pPr>
        <w:pStyle w:val="Bibliografa"/>
      </w:pPr>
      <w:r w:rsidRPr="312DFD85">
        <w:t xml:space="preserve">Spain AVSHub. (2024). </w:t>
      </w:r>
      <w:r w:rsidRPr="312DFD85">
        <w:rPr>
          <w:i/>
          <w:iCs/>
        </w:rPr>
        <w:t>2</w:t>
      </w:r>
      <w:r w:rsidRPr="312DFD85">
        <w:rPr>
          <w:i/>
          <w:iCs/>
          <w:vertAlign w:val="superscript"/>
        </w:rPr>
        <w:t>o</w:t>
      </w:r>
      <w:r w:rsidRPr="312DFD85">
        <w:rPr>
          <w:i/>
          <w:iCs/>
        </w:rPr>
        <w:t xml:space="preserve"> Informe sobre el sector audiovisual del Spain Audiovisual Hub</w:t>
      </w:r>
      <w:r w:rsidRPr="312DFD85">
        <w:t>. Ministerio para la transformación digital y de la función pública. https://spainaudiovisualhub.mineco.gob.es/es/actualidad/2--informe-sobre-el-sector-audiovisual-2023-de-spain-audiovisual</w:t>
      </w:r>
    </w:p>
    <w:p w14:paraId="78C5CF3D" w14:textId="77777777" w:rsidR="002A2F77" w:rsidRPr="002A2F77" w:rsidRDefault="0FE3A756" w:rsidP="312DFD85">
      <w:pPr>
        <w:pStyle w:val="Bibliografa"/>
      </w:pPr>
      <w:r w:rsidRPr="312DFD85">
        <w:t xml:space="preserve">Srnicek, N. (2018). Capitalismo de plataformas. En </w:t>
      </w:r>
      <w:r w:rsidRPr="312DFD85">
        <w:rPr>
          <w:i/>
          <w:iCs/>
        </w:rPr>
        <w:t>Capitalismo de plataformas</w:t>
      </w:r>
      <w:r w:rsidRPr="312DFD85">
        <w:t>. Caja Negra Editora.</w:t>
      </w:r>
    </w:p>
    <w:p w14:paraId="57AC5317" w14:textId="77777777" w:rsidR="002A2F77" w:rsidRPr="002A2F77" w:rsidRDefault="0FE3A756" w:rsidP="312DFD85">
      <w:pPr>
        <w:pStyle w:val="Bibliografa"/>
      </w:pPr>
      <w:r w:rsidRPr="00B94699">
        <w:rPr>
          <w:lang w:val="en-US"/>
        </w:rPr>
        <w:t xml:space="preserve">Terranova, T. (2022). </w:t>
      </w:r>
      <w:r w:rsidRPr="00B94699">
        <w:rPr>
          <w:i/>
          <w:iCs/>
          <w:lang w:val="en-US"/>
        </w:rPr>
        <w:t>After the Internet: Digital networks between capital and the common</w:t>
      </w:r>
      <w:r w:rsidRPr="00B94699">
        <w:rPr>
          <w:lang w:val="en-US"/>
        </w:rPr>
        <w:t xml:space="preserve">. </w:t>
      </w:r>
      <w:r w:rsidRPr="312DFD85">
        <w:t>Semiotext(e).</w:t>
      </w:r>
    </w:p>
    <w:p w14:paraId="08FC83FB" w14:textId="77777777" w:rsidR="002A2F77" w:rsidRPr="002A2F77" w:rsidRDefault="0FE3A756" w:rsidP="312DFD85">
      <w:pPr>
        <w:pStyle w:val="Bibliografa"/>
      </w:pPr>
      <w:r w:rsidRPr="312DFD85">
        <w:t xml:space="preserve">Tran, J.-A. (2025). </w:t>
      </w:r>
      <w:r w:rsidRPr="312DFD85">
        <w:rPr>
          <w:i/>
          <w:iCs/>
        </w:rPr>
        <w:t>Audiovisual media services in Europe—2024 data</w:t>
      </w:r>
      <w:r w:rsidRPr="312DFD85">
        <w:t>. European Audiovisual Observatory. https://rm.coe.int/audiovisual-media-services-in-europe-2024-data-june-2025-j-a-tran-/1680b661f2</w:t>
      </w:r>
    </w:p>
    <w:p w14:paraId="5A5FF9DE" w14:textId="77777777" w:rsidR="002A2F77" w:rsidRPr="00C75B47" w:rsidRDefault="0FE3A756" w:rsidP="312DFD85">
      <w:pPr>
        <w:pStyle w:val="Bibliografa"/>
      </w:pPr>
      <w:r w:rsidRPr="312DFD85">
        <w:t xml:space="preserve">Van Dijck, J. (2014). </w:t>
      </w:r>
      <w:r w:rsidRPr="00B94699">
        <w:rPr>
          <w:lang w:val="en-US"/>
        </w:rPr>
        <w:t xml:space="preserve">Datafication, dataism and dataveillance: Big Data between scientific paradigm and ideology. </w:t>
      </w:r>
      <w:r w:rsidRPr="00C75B47">
        <w:rPr>
          <w:i/>
          <w:iCs/>
        </w:rPr>
        <w:t>Surveillance &amp; Society</w:t>
      </w:r>
      <w:r w:rsidRPr="00C75B47">
        <w:t xml:space="preserve">, </w:t>
      </w:r>
      <w:r w:rsidRPr="00C75B47">
        <w:rPr>
          <w:i/>
          <w:iCs/>
        </w:rPr>
        <w:t>12</w:t>
      </w:r>
      <w:r w:rsidRPr="00C75B47">
        <w:t>(2), 197–208. https://doi.org/10.24908/ss.v12i2.4776</w:t>
      </w:r>
    </w:p>
    <w:p w14:paraId="2F0190A4" w14:textId="77777777" w:rsidR="002A2F77" w:rsidRPr="002A2F77" w:rsidRDefault="0FE3A756" w:rsidP="312DFD85">
      <w:pPr>
        <w:pStyle w:val="Bibliografa"/>
      </w:pPr>
      <w:r w:rsidRPr="00C75B47">
        <w:t xml:space="preserve">Van Dijck, J. (2016). </w:t>
      </w:r>
      <w:r w:rsidRPr="312DFD85">
        <w:rPr>
          <w:i/>
          <w:iCs/>
        </w:rPr>
        <w:t>La cultura de la conectividad. Una historia crítica de las redes sociales</w:t>
      </w:r>
      <w:r w:rsidRPr="312DFD85">
        <w:t xml:space="preserve">. Siglo </w:t>
      </w:r>
      <w:r w:rsidRPr="312DFD85">
        <w:lastRenderedPageBreak/>
        <w:t>Veintiuno Editores Argentina S.A.</w:t>
      </w:r>
    </w:p>
    <w:p w14:paraId="6A16B8FE" w14:textId="08255132" w:rsidR="002A2F77" w:rsidRPr="002A2F77" w:rsidRDefault="0FE3A756" w:rsidP="312DFD85">
      <w:pPr>
        <w:pStyle w:val="Bibliografa"/>
      </w:pPr>
      <w:r w:rsidRPr="312DFD85">
        <w:t xml:space="preserve">Van Dijck, J., Poell, T., </w:t>
      </w:r>
      <w:r w:rsidR="7AD6E4D1" w:rsidRPr="312DFD85">
        <w:t>y</w:t>
      </w:r>
      <w:r w:rsidRPr="312DFD85">
        <w:t xml:space="preserve"> Waal, M. de. </w:t>
      </w:r>
      <w:r w:rsidRPr="00B94699">
        <w:rPr>
          <w:lang w:val="en-US"/>
        </w:rPr>
        <w:t xml:space="preserve">(2018). </w:t>
      </w:r>
      <w:r w:rsidRPr="00B94699">
        <w:rPr>
          <w:i/>
          <w:iCs/>
          <w:lang w:val="en-US"/>
        </w:rPr>
        <w:t>The platform society: Public values in a connective world</w:t>
      </w:r>
      <w:r w:rsidRPr="00B94699">
        <w:rPr>
          <w:lang w:val="en-US"/>
        </w:rPr>
        <w:t xml:space="preserve">. </w:t>
      </w:r>
      <w:r w:rsidRPr="312DFD85">
        <w:t>Oxford university press.</w:t>
      </w:r>
    </w:p>
    <w:p w14:paraId="04C3EB2D" w14:textId="77777777" w:rsidR="002A2F77" w:rsidRPr="002A2F77" w:rsidRDefault="002A2F77" w:rsidP="002A2F77">
      <w:pPr>
        <w:pStyle w:val="Bibliografa"/>
        <w:rPr>
          <w:lang w:val="es-ES_tradnl"/>
        </w:rPr>
      </w:pPr>
      <w:r w:rsidRPr="002A2F77">
        <w:rPr>
          <w:lang w:val="es-ES_tradnl"/>
        </w:rPr>
        <w:t xml:space="preserve">Zallo Elguezabal, R. (2010). La política de Comunicación Audiovisual del gobierno socialista (2004-2009): Un giro neoliberal. </w:t>
      </w:r>
      <w:r w:rsidRPr="002A2F77">
        <w:rPr>
          <w:i/>
          <w:iCs/>
          <w:lang w:val="es-ES_tradnl"/>
        </w:rPr>
        <w:t>Revista Latina de Comunicación Social</w:t>
      </w:r>
      <w:r w:rsidRPr="002A2F77">
        <w:rPr>
          <w:lang w:val="es-ES_tradnl"/>
        </w:rPr>
        <w:t xml:space="preserve">, </w:t>
      </w:r>
      <w:r w:rsidRPr="002A2F77">
        <w:rPr>
          <w:i/>
          <w:iCs/>
          <w:lang w:val="es-ES_tradnl"/>
        </w:rPr>
        <w:t>65</w:t>
      </w:r>
      <w:r w:rsidRPr="002A2F77">
        <w:rPr>
          <w:lang w:val="es-ES_tradnl"/>
        </w:rPr>
        <w:t>, 14–29. https://doi.org/10.4185/RLCS-2010-880-014-029</w:t>
      </w:r>
    </w:p>
    <w:p w14:paraId="6B21DD56" w14:textId="77777777" w:rsidR="002A2F77" w:rsidRPr="002A2F77" w:rsidRDefault="0FE3A756" w:rsidP="312DFD85">
      <w:pPr>
        <w:pStyle w:val="Bibliografa"/>
      </w:pPr>
      <w:r w:rsidRPr="312DFD85">
        <w:t xml:space="preserve">Zuboff, S. (2022). </w:t>
      </w:r>
      <w:r w:rsidRPr="312DFD85">
        <w:rPr>
          <w:i/>
          <w:iCs/>
        </w:rPr>
        <w:t>La era del capitalismo de la vigilancia: La lucha por un futuro humano frente a las nuevas fronteras del poder</w:t>
      </w:r>
      <w:r w:rsidRPr="312DFD85">
        <w:t xml:space="preserve"> (1</w:t>
      </w:r>
      <w:r w:rsidRPr="312DFD85">
        <w:rPr>
          <w:vertAlign w:val="superscript"/>
        </w:rPr>
        <w:t>a</w:t>
      </w:r>
      <w:r w:rsidRPr="312DFD85">
        <w:t xml:space="preserve"> ed). Paidós.</w:t>
      </w:r>
    </w:p>
    <w:p w14:paraId="4BECC374" w14:textId="251387B0" w:rsidR="00A7084E" w:rsidRPr="004E057F" w:rsidRDefault="00357351" w:rsidP="004E057F">
      <w:pPr>
        <w:pStyle w:val="Bibliografa"/>
        <w:rPr>
          <w:b/>
          <w:color w:val="000000" w:themeColor="text1"/>
        </w:rPr>
      </w:pPr>
      <w:r w:rsidRPr="00357351">
        <w:rPr>
          <w:b/>
          <w:color w:val="000000" w:themeColor="text1"/>
        </w:rPr>
        <w:fldChar w:fldCharType="end"/>
      </w:r>
      <w:bookmarkStart w:id="4" w:name="_heading=h.yl0jqvq5lkp6" w:colFirst="0" w:colLast="0"/>
      <w:bookmarkEnd w:id="4"/>
      <w:r w:rsidR="004A2214">
        <w:rPr>
          <w:b/>
          <w:color w:val="98361E"/>
        </w:rPr>
        <w:t>Financiación</w:t>
      </w:r>
    </w:p>
    <w:p w14:paraId="0BE7BA39" w14:textId="29831B13" w:rsidR="00A7084E" w:rsidRDefault="003A028F" w:rsidP="003A028F">
      <w:pPr>
        <w:pStyle w:val="Corpo"/>
        <w:ind w:left="786"/>
      </w:pPr>
      <w:r>
        <w:t xml:space="preserve">Esta investigación forma parte del </w:t>
      </w:r>
      <w:r w:rsidR="0007044F">
        <w:t xml:space="preserve">proyecto </w:t>
      </w:r>
      <w:r w:rsidRPr="003A028F">
        <w:t>LEXCAV (ref. PID2022-142353OB-I00), financiado por el Ministerio de Ciencia, Innovación y Universidades a través de la Agencia Estatal de Investigación</w:t>
      </w:r>
      <w:r w:rsidR="0007044F">
        <w:t xml:space="preserve">. </w:t>
      </w:r>
    </w:p>
    <w:p w14:paraId="75A6B0F7" w14:textId="77777777" w:rsidR="00904D45" w:rsidRPr="005464E8" w:rsidRDefault="00904D45" w:rsidP="00904D45">
      <w:pPr>
        <w:pStyle w:val="Corpo"/>
        <w:ind w:left="786"/>
      </w:pPr>
      <w:r w:rsidRPr="005464E8">
        <w:t xml:space="preserve">Manuel Barreiro Rozados disfruta de un contrato predoctoral </w:t>
      </w:r>
      <w:r>
        <w:t>(</w:t>
      </w:r>
      <w:r w:rsidRPr="00E84C15">
        <w:t>ED481A 2022/184</w:t>
      </w:r>
      <w:r>
        <w:t xml:space="preserve">) </w:t>
      </w:r>
      <w:r w:rsidRPr="005464E8">
        <w:t>financiado</w:t>
      </w:r>
      <w:r>
        <w:t xml:space="preserve"> por la Xunta de Galicia a través de la</w:t>
      </w:r>
      <w:r w:rsidRPr="005464E8">
        <w:t xml:space="preserve"> convocatoria para el ejercici</w:t>
      </w:r>
      <w:r>
        <w:t>o</w:t>
      </w:r>
      <w:r w:rsidRPr="005464E8">
        <w:t xml:space="preserve"> 202</w:t>
      </w:r>
      <w:r>
        <w:t>2 de las</w:t>
      </w:r>
      <w:r w:rsidRPr="005464E8">
        <w:t xml:space="preserve"> a</w:t>
      </w:r>
      <w:r>
        <w:t>y</w:t>
      </w:r>
      <w:r w:rsidRPr="005464E8">
        <w:t>udas de apo</w:t>
      </w:r>
      <w:r>
        <w:t>y</w:t>
      </w:r>
      <w:r w:rsidRPr="005464E8">
        <w:t>o</w:t>
      </w:r>
      <w:r>
        <w:t xml:space="preserve"> a la</w:t>
      </w:r>
      <w:r w:rsidRPr="005464E8">
        <w:t xml:space="preserve"> etapa predo</w:t>
      </w:r>
      <w:r>
        <w:t>c</w:t>
      </w:r>
      <w:r w:rsidRPr="005464E8">
        <w:t xml:space="preserve">toral </w:t>
      </w:r>
      <w:r>
        <w:t>en las</w:t>
      </w:r>
      <w:r w:rsidRPr="005464E8">
        <w:t xml:space="preserve"> universidades d</w:t>
      </w:r>
      <w:r>
        <w:t>el</w:t>
      </w:r>
      <w:r w:rsidRPr="005464E8">
        <w:t xml:space="preserve"> Sistema universitario de Galicia, </w:t>
      </w:r>
      <w:r>
        <w:t>en los</w:t>
      </w:r>
      <w:r w:rsidRPr="005464E8">
        <w:t xml:space="preserve"> organismos públicos de investigación de Galicia </w:t>
      </w:r>
      <w:r>
        <w:t>y</w:t>
      </w:r>
      <w:r w:rsidRPr="005464E8">
        <w:t xml:space="preserve"> </w:t>
      </w:r>
      <w:r>
        <w:t>en otras</w:t>
      </w:r>
      <w:r w:rsidRPr="005464E8">
        <w:t xml:space="preserve"> entidades d</w:t>
      </w:r>
      <w:r>
        <w:t>el</w:t>
      </w:r>
      <w:r w:rsidRPr="005464E8">
        <w:t xml:space="preserve"> Sistema </w:t>
      </w:r>
      <w:r>
        <w:t>gallego</w:t>
      </w:r>
      <w:r w:rsidRPr="005464E8">
        <w:t xml:space="preserve"> de I+D+i</w:t>
      </w:r>
      <w:r>
        <w:t>.</w:t>
      </w:r>
    </w:p>
    <w:p w14:paraId="3DD917AC" w14:textId="624D4C49" w:rsidR="0007044F" w:rsidRDefault="008E70FD" w:rsidP="003A028F">
      <w:pPr>
        <w:pStyle w:val="Corpo"/>
        <w:ind w:left="786"/>
      </w:pPr>
      <w:r>
        <w:t>Pa</w:t>
      </w:r>
      <w:r w:rsidR="008A1699">
        <w:t>blo Calviño Tato</w:t>
      </w:r>
      <w:r w:rsidR="00D86C6E">
        <w:t xml:space="preserve"> </w:t>
      </w:r>
      <w:r w:rsidR="00944282">
        <w:t xml:space="preserve">disfruta de un contrato predoctoral </w:t>
      </w:r>
      <w:r w:rsidR="00E84C15">
        <w:t xml:space="preserve">(FPU22/03057) </w:t>
      </w:r>
      <w:r w:rsidR="00944282">
        <w:t>financiado por</w:t>
      </w:r>
      <w:r w:rsidR="005464E8">
        <w:t xml:space="preserve"> el Ministerio de Universidades (actualmente Ministerio de Ciencia, Innovación y Universidades) a través</w:t>
      </w:r>
      <w:r w:rsidR="00E84C15">
        <w:t xml:space="preserve"> de</w:t>
      </w:r>
      <w:r w:rsidR="00944282">
        <w:t xml:space="preserve"> </w:t>
      </w:r>
      <w:r w:rsidR="00754DC3">
        <w:t>la convocatoria de ayudas para la formación de profesorado universitario correspondiente al año 2022, en el marco del Plan Estatal de Investigación Científica y Técnica y de Innovación (PEICTI) 2021-2023</w:t>
      </w:r>
      <w:r w:rsidR="00904D45">
        <w:t xml:space="preserve">. </w:t>
      </w:r>
    </w:p>
    <w:p w14:paraId="0BDB60A2" w14:textId="08EB5D63" w:rsidR="04BB2200" w:rsidRDefault="04BB2200" w:rsidP="729CC997">
      <w:pPr>
        <w:pStyle w:val="Corpo"/>
        <w:ind w:left="786"/>
      </w:pPr>
      <w:r>
        <w:t xml:space="preserve">Óscar López Iglesias disfruta de un contrato </w:t>
      </w:r>
      <w:r w:rsidR="4615D2E6">
        <w:t>predoctoral asociado al proyecto LEXCAV y financiado</w:t>
      </w:r>
      <w:r>
        <w:t xml:space="preserve"> por </w:t>
      </w:r>
      <w:r w:rsidR="3E0EE957">
        <w:t xml:space="preserve">la Agencia Estatal de Investigación, adscrita al </w:t>
      </w:r>
      <w:r>
        <w:t>Ministerio de Ciencia, Innovación y Universidades</w:t>
      </w:r>
      <w:r w:rsidR="76D980A8">
        <w:t>,</w:t>
      </w:r>
      <w:r>
        <w:t xml:space="preserve"> a través de la convocatoria de </w:t>
      </w:r>
      <w:r w:rsidR="66750A7F">
        <w:t>ayudas para personal investigador predoctoral asociadas a proyectos de generación del conocimiento 2022 (continuación subprograma FPI-2023),</w:t>
      </w:r>
      <w:r>
        <w:t xml:space="preserve"> en el marco del Plan Estatal de Investigación Científica y Técnica y de Innovación (PEICTI) 2021-2023.</w:t>
      </w:r>
    </w:p>
    <w:p w14:paraId="000000D6" w14:textId="77777777" w:rsidR="00DC0353" w:rsidRDefault="00DC0353">
      <w:pPr>
        <w:widowControl/>
        <w:pBdr>
          <w:top w:val="nil"/>
          <w:left w:val="nil"/>
          <w:bottom w:val="nil"/>
          <w:right w:val="nil"/>
          <w:between w:val="nil"/>
        </w:pBdr>
        <w:spacing w:after="80"/>
        <w:rPr>
          <w:sz w:val="29"/>
          <w:szCs w:val="29"/>
        </w:rPr>
      </w:pPr>
    </w:p>
    <w:p w14:paraId="000000D7" w14:textId="77777777" w:rsidR="00DC0353" w:rsidRDefault="004A2214">
      <w:pPr>
        <w:widowControl/>
        <w:pBdr>
          <w:top w:val="nil"/>
          <w:left w:val="nil"/>
          <w:bottom w:val="nil"/>
          <w:right w:val="nil"/>
          <w:between w:val="nil"/>
        </w:pBdr>
        <w:spacing w:after="80"/>
        <w:ind w:left="2883"/>
        <w:rPr>
          <w:color w:val="000000"/>
          <w:sz w:val="20"/>
          <w:szCs w:val="20"/>
        </w:rPr>
      </w:pPr>
      <w:r>
        <w:rPr>
          <w:noProof/>
          <w:color w:val="000000"/>
          <w:sz w:val="20"/>
          <w:szCs w:val="20"/>
        </w:rPr>
        <w:drawing>
          <wp:inline distT="0" distB="0" distL="0" distR="0" wp14:anchorId="36F63A61" wp14:editId="1F2A789A">
            <wp:extent cx="1137272" cy="400050"/>
            <wp:effectExtent l="0" t="0" r="0" b="0"/>
            <wp:docPr id="25" name="image1.jpg" descr="Description: Macintosh HD:Users:Daniel:Desktop:licenciacc1.png"/>
            <wp:cNvGraphicFramePr/>
            <a:graphic xmlns:a="http://schemas.openxmlformats.org/drawingml/2006/main">
              <a:graphicData uri="http://schemas.openxmlformats.org/drawingml/2006/picture">
                <pic:pic xmlns:pic="http://schemas.openxmlformats.org/drawingml/2006/picture">
                  <pic:nvPicPr>
                    <pic:cNvPr id="0" name="image1.jpg" descr="Description: Macintosh HD:Users:Daniel:Desktop:licenciacc1.png"/>
                    <pic:cNvPicPr preferRelativeResize="0"/>
                  </pic:nvPicPr>
                  <pic:blipFill>
                    <a:blip r:embed="rId24"/>
                    <a:srcRect/>
                    <a:stretch>
                      <a:fillRect/>
                    </a:stretch>
                  </pic:blipFill>
                  <pic:spPr>
                    <a:xfrm>
                      <a:off x="0" y="0"/>
                      <a:ext cx="1137272" cy="400050"/>
                    </a:xfrm>
                    <a:prstGeom prst="rect">
                      <a:avLst/>
                    </a:prstGeom>
                    <a:ln/>
                  </pic:spPr>
                </pic:pic>
              </a:graphicData>
            </a:graphic>
          </wp:inline>
        </w:drawing>
      </w:r>
    </w:p>
    <w:p w14:paraId="000000D8" w14:textId="77777777" w:rsidR="00DC0353" w:rsidRPr="00B94699" w:rsidRDefault="004A2214" w:rsidP="729CC997">
      <w:pPr>
        <w:widowControl/>
        <w:pBdr>
          <w:top w:val="nil"/>
          <w:left w:val="nil"/>
          <w:bottom w:val="nil"/>
          <w:right w:val="nil"/>
          <w:between w:val="nil"/>
        </w:pBdr>
        <w:spacing w:after="80"/>
        <w:ind w:left="647" w:right="684"/>
        <w:jc w:val="center"/>
        <w:rPr>
          <w:color w:val="000000"/>
          <w:sz w:val="18"/>
          <w:szCs w:val="18"/>
          <w:lang w:val="en-US"/>
        </w:rPr>
      </w:pPr>
      <w:proofErr w:type="spellStart"/>
      <w:r w:rsidRPr="00B94699">
        <w:rPr>
          <w:color w:val="231F20"/>
          <w:sz w:val="18"/>
          <w:szCs w:val="18"/>
          <w:lang w:val="en-US"/>
        </w:rPr>
        <w:t>Licencia</w:t>
      </w:r>
      <w:proofErr w:type="spellEnd"/>
      <w:r w:rsidRPr="00B94699">
        <w:rPr>
          <w:color w:val="231F20"/>
          <w:sz w:val="18"/>
          <w:szCs w:val="18"/>
          <w:lang w:val="en-US"/>
        </w:rPr>
        <w:t xml:space="preserve"> Creative Commons</w:t>
      </w:r>
    </w:p>
    <w:p w14:paraId="000000DC" w14:textId="3CF36C37" w:rsidR="00DC0353" w:rsidRPr="00983698" w:rsidRDefault="004A2214" w:rsidP="004E057F">
      <w:pPr>
        <w:widowControl/>
        <w:pBdr>
          <w:top w:val="nil"/>
          <w:left w:val="nil"/>
          <w:bottom w:val="nil"/>
          <w:right w:val="nil"/>
          <w:between w:val="nil"/>
        </w:pBdr>
        <w:spacing w:after="80" w:line="285" w:lineRule="auto"/>
        <w:ind w:left="2270" w:right="2309"/>
        <w:jc w:val="center"/>
        <w:rPr>
          <w:color w:val="000000"/>
          <w:sz w:val="18"/>
          <w:szCs w:val="18"/>
          <w:lang w:val="en-US"/>
        </w:rPr>
      </w:pPr>
      <w:r w:rsidRPr="00B94699">
        <w:rPr>
          <w:color w:val="231F20"/>
          <w:sz w:val="18"/>
          <w:szCs w:val="18"/>
          <w:lang w:val="en-US"/>
        </w:rPr>
        <w:t>Miguel Hernández Communication Journal mhjournal.org</w:t>
      </w:r>
    </w:p>
    <w:sectPr w:rsidR="00DC0353" w:rsidRPr="00983698">
      <w:headerReference w:type="default" r:id="rId25"/>
      <w:footerReference w:type="default" r:id="rId26"/>
      <w:pgSz w:w="9640" w:h="13610"/>
      <w:pgMar w:top="1480" w:right="1000" w:bottom="1120" w:left="1040" w:header="1148" w:footer="9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CC20F" w14:textId="77777777" w:rsidR="0043303A" w:rsidRDefault="0043303A">
      <w:r>
        <w:separator/>
      </w:r>
    </w:p>
  </w:endnote>
  <w:endnote w:type="continuationSeparator" w:id="0">
    <w:p w14:paraId="6A633DDA" w14:textId="77777777" w:rsidR="0043303A" w:rsidRDefault="00433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embedRegular r:id="rId1" w:fontKey="{023CC7CD-ED5B-45CC-ACBD-388DBB8499DF}"/>
  </w:font>
  <w:font w:name="Garamond">
    <w:panose1 w:val="02020404030301010803"/>
    <w:charset w:val="00"/>
    <w:family w:val="roman"/>
    <w:pitch w:val="variable"/>
    <w:sig w:usb0="00000287" w:usb1="00000000" w:usb2="00000000" w:usb3="00000000" w:csb0="0000009F" w:csb1="00000000"/>
    <w:embedRegular r:id="rId2" w:fontKey="{C66F0666-B125-4023-80EF-D052EA969E67}"/>
    <w:embedBold r:id="rId3" w:fontKey="{2B83F728-64F5-4C72-A30D-CD5267C93366}"/>
    <w:embedItalic r:id="rId4" w:fontKey="{61DDB4E6-E1B1-44F1-81B4-E2591E1ABCC1}"/>
  </w:font>
  <w:font w:name="Minion Pro">
    <w:altName w:val="Cambria"/>
    <w:charset w:val="00"/>
    <w:family w:val="roman"/>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embedRegular r:id="rId5" w:fontKey="{186E63B2-AAF7-4248-80C2-CEA51CD32408}"/>
  </w:font>
  <w:font w:name="Georgia">
    <w:panose1 w:val="02040502050405020303"/>
    <w:charset w:val="00"/>
    <w:family w:val="roman"/>
    <w:pitch w:val="variable"/>
    <w:sig w:usb0="00000287" w:usb1="00000000" w:usb2="00000000" w:usb3="00000000" w:csb0="0000009F" w:csb1="00000000"/>
    <w:embedRegular r:id="rId6" w:fontKey="{E1DA6D7C-B21E-4FCB-8369-DBB6F85B3FF7}"/>
    <w:embedItalic r:id="rId7" w:fontKey="{EFC9D870-5B91-464C-8F92-7DAC90F52ED0}"/>
  </w:font>
  <w:font w:name="Trebuchet MS">
    <w:panose1 w:val="020B0603020202020204"/>
    <w:charset w:val="00"/>
    <w:family w:val="swiss"/>
    <w:pitch w:val="variable"/>
    <w:sig w:usb0="00000687" w:usb1="00000000" w:usb2="00000000" w:usb3="00000000" w:csb0="0000009F" w:csb1="00000000"/>
    <w:embedRegular r:id="rId8" w:fontKey="{5471259E-35FC-422C-8B44-62032BE8EEC1}"/>
  </w:font>
  <w:font w:name="Calibri">
    <w:panose1 w:val="020F0502020204030204"/>
    <w:charset w:val="00"/>
    <w:family w:val="swiss"/>
    <w:pitch w:val="variable"/>
    <w:sig w:usb0="E4002EFF" w:usb1="C200247B" w:usb2="00000009" w:usb3="00000000" w:csb0="000001FF" w:csb1="00000000"/>
    <w:embedRegular r:id="rId9" w:fontKey="{1B058B70-AB51-4BC0-8DDC-A5D557366A33}"/>
  </w:font>
  <w:font w:name="Arial Narrow">
    <w:panose1 w:val="020B0606020202030204"/>
    <w:charset w:val="00"/>
    <w:family w:val="swiss"/>
    <w:pitch w:val="variable"/>
    <w:sig w:usb0="00000287" w:usb1="00000800" w:usb2="00000000" w:usb3="00000000" w:csb0="0000009F" w:csb1="00000000"/>
    <w:embedRegular r:id="rId10" w:fontKey="{5848EE95-C4EC-47C3-8B47-A1557A42E259}"/>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1" w:fontKey="{9C98F4D6-1D4F-4F30-9B4F-A1872E4CF3CB}"/>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2" w14:textId="77777777" w:rsidR="00DC0353" w:rsidRDefault="004A2214">
    <w:pPr>
      <w:pBdr>
        <w:top w:val="nil"/>
        <w:left w:val="nil"/>
        <w:bottom w:val="nil"/>
        <w:right w:val="nil"/>
        <w:between w:val="nil"/>
      </w:pBdr>
      <w:spacing w:line="14" w:lineRule="auto"/>
      <w:rPr>
        <w:color w:val="000000"/>
        <w:sz w:val="20"/>
        <w:szCs w:val="20"/>
      </w:rPr>
    </w:pPr>
    <w:r>
      <w:rPr>
        <w:noProof/>
      </w:rPr>
      <mc:AlternateContent>
        <mc:Choice Requires="wps">
          <w:drawing>
            <wp:anchor distT="0" distB="0" distL="0" distR="0" simplePos="0" relativeHeight="251658241" behindDoc="1" locked="0" layoutInCell="1" hidden="0" allowOverlap="1" wp14:anchorId="5803511F" wp14:editId="124BFE89">
              <wp:simplePos x="0" y="0"/>
              <wp:positionH relativeFrom="column">
                <wp:posOffset>2184400</wp:posOffset>
              </wp:positionH>
              <wp:positionV relativeFrom="paragraph">
                <wp:posOffset>7912100</wp:posOffset>
              </wp:positionV>
              <wp:extent cx="0" cy="12700"/>
              <wp:effectExtent l="0" t="0" r="0" b="0"/>
              <wp:wrapNone/>
              <wp:docPr id="21" name="Conector recto de flecha 21"/>
              <wp:cNvGraphicFramePr/>
              <a:graphic xmlns:a="http://schemas.openxmlformats.org/drawingml/2006/main">
                <a:graphicData uri="http://schemas.microsoft.com/office/word/2010/wordprocessingShape">
                  <wps:wsp>
                    <wps:cNvCnPr/>
                    <wps:spPr>
                      <a:xfrm>
                        <a:off x="5132958" y="3780000"/>
                        <a:ext cx="426085" cy="0"/>
                      </a:xfrm>
                      <a:prstGeom prst="straightConnector1">
                        <a:avLst/>
                      </a:prstGeom>
                      <a:noFill/>
                      <a:ln w="9525" cap="flat" cmpd="sng">
                        <a:solidFill>
                          <a:srgbClr val="808080"/>
                        </a:solidFill>
                        <a:prstDash val="solid"/>
                        <a:round/>
                        <a:headEnd type="none" w="med" len="med"/>
                        <a:tailEnd type="none" w="med" len="med"/>
                      </a:ln>
                    </wps:spPr>
                    <wps:bodyPr/>
                  </wps:wsp>
                </a:graphicData>
              </a:graphic>
            </wp:anchor>
          </w:drawing>
        </mc:Choice>
        <mc:Fallback xmlns:w16du="http://schemas.microsoft.com/office/word/2023/wordml/word16du" xmlns:w16sdtfl="http://schemas.microsoft.com/office/word/2024/wordml/sdtformatlo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arto="http://schemas.microsoft.com/office/word/2006/arto">
          <w:drawing>
            <wp:anchor distT="0" distB="0" distL="0" distR="0" simplePos="0" relativeHeight="0" behindDoc="1" locked="0" layoutInCell="1" hidden="0" allowOverlap="1" wp14:anchorId="7AEC13B2" wp14:editId="7777777">
              <wp:simplePos x="0" y="0"/>
              <wp:positionH relativeFrom="column">
                <wp:posOffset>2184400</wp:posOffset>
              </wp:positionH>
              <wp:positionV relativeFrom="paragraph">
                <wp:posOffset>7912100</wp:posOffset>
              </wp:positionV>
              <wp:extent cx="0" cy="12700"/>
              <wp:effectExtent l="0" t="0" r="0" b="0"/>
              <wp:wrapNone/>
              <wp:docPr id="1703030665"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r>
      <w:rPr>
        <w:noProof/>
      </w:rPr>
      <mc:AlternateContent>
        <mc:Choice Requires="wps">
          <w:drawing>
            <wp:anchor distT="0" distB="0" distL="0" distR="0" simplePos="0" relativeHeight="251658242" behindDoc="1" locked="0" layoutInCell="1" hidden="0" allowOverlap="1" wp14:anchorId="0870934F" wp14:editId="61CFE064">
              <wp:simplePos x="0" y="0"/>
              <wp:positionH relativeFrom="column">
                <wp:posOffset>2273300</wp:posOffset>
              </wp:positionH>
              <wp:positionV relativeFrom="paragraph">
                <wp:posOffset>7899400</wp:posOffset>
              </wp:positionV>
              <wp:extent cx="245110" cy="240665"/>
              <wp:effectExtent l="0" t="0" r="0" b="0"/>
              <wp:wrapNone/>
              <wp:docPr id="23" name="Rectángulo 23"/>
              <wp:cNvGraphicFramePr/>
              <a:graphic xmlns:a="http://schemas.openxmlformats.org/drawingml/2006/main">
                <a:graphicData uri="http://schemas.microsoft.com/office/word/2010/wordprocessingShape">
                  <wps:wsp>
                    <wps:cNvSpPr/>
                    <wps:spPr>
                      <a:xfrm>
                        <a:off x="5228208" y="3664430"/>
                        <a:ext cx="235585" cy="231140"/>
                      </a:xfrm>
                      <a:prstGeom prst="rect">
                        <a:avLst/>
                      </a:prstGeom>
                      <a:noFill/>
                      <a:ln>
                        <a:noFill/>
                      </a:ln>
                    </wps:spPr>
                    <wps:txbx>
                      <w:txbxContent>
                        <w:p w14:paraId="45CE1B6E" w14:textId="77777777" w:rsidR="00DC0353" w:rsidRDefault="004A2214">
                          <w:pPr>
                            <w:spacing w:before="20"/>
                            <w:ind w:left="60" w:firstLine="60"/>
                            <w:textDirection w:val="btLr"/>
                          </w:pPr>
                          <w:r>
                            <w:rPr>
                              <w:rFonts w:ascii="EB Garamond" w:eastAsia="EB Garamond" w:hAnsi="EB Garamond" w:cs="EB Garamond"/>
                              <w:color w:val="D49988"/>
                              <w:sz w:val="24"/>
                            </w:rPr>
                            <w:t xml:space="preserve"> PAGE 5</w:t>
                          </w:r>
                        </w:p>
                      </w:txbxContent>
                    </wps:txbx>
                    <wps:bodyPr spcFirstLastPara="1" wrap="square" lIns="0" tIns="0" rIns="0" bIns="0" anchor="t" anchorCtr="0">
                      <a:noAutofit/>
                    </wps:bodyPr>
                  </wps:wsp>
                </a:graphicData>
              </a:graphic>
            </wp:anchor>
          </w:drawing>
        </mc:Choice>
        <mc:Fallback>
          <w:pict>
            <v:rect w14:anchorId="0870934F" id="Rectángulo 23" o:spid="_x0000_s1029" style="position:absolute;margin-left:179pt;margin-top:622pt;width:19.3pt;height:18.95pt;z-index:-25165823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" filled="f" stroked="f">
              <v:textbox inset="0,0,0,0">
                <w:txbxContent>
                  <w:p w14:paraId="45CE1B6E" w14:textId="77777777" w:rsidR="00DC0353" w:rsidRDefault="004A2214">
                    <w:pPr>
                      <w:spacing w:before="20"/>
                      <w:ind w:left="60" w:firstLine="60"/>
                      <w:textDirection w:val="btLr"/>
                    </w:pPr>
                    <w:r>
                      <w:rPr>
                        <w:rFonts w:ascii="EB Garamond" w:eastAsia="EB Garamond" w:hAnsi="EB Garamond" w:cs="EB Garamond"/>
                        <w:color w:val="D49988"/>
                        <w:sz w:val="24"/>
                      </w:rPr>
                      <w:t xml:space="preserve"> PAGE 5</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A91AD" w14:textId="77777777" w:rsidR="0043303A" w:rsidRDefault="0043303A">
      <w:r>
        <w:separator/>
      </w:r>
    </w:p>
  </w:footnote>
  <w:footnote w:type="continuationSeparator" w:id="0">
    <w:p w14:paraId="664D4A74" w14:textId="77777777" w:rsidR="0043303A" w:rsidRDefault="0043303A">
      <w:r>
        <w:continuationSeparator/>
      </w:r>
    </w:p>
  </w:footnote>
  <w:footnote w:id="1">
    <w:p w14:paraId="25B63BD2" w14:textId="5AF1B4B7" w:rsidR="1B5F521B" w:rsidRDefault="1B5F521B" w:rsidP="1B5F521B">
      <w:pPr>
        <w:pStyle w:val="Textonotapie"/>
        <w:jc w:val="both"/>
      </w:pPr>
      <w:r w:rsidRPr="1B5F521B">
        <w:rPr>
          <w:rStyle w:val="Refdenotaalpie"/>
        </w:rPr>
        <w:footnoteRef/>
      </w:r>
      <w:r w:rsidRPr="1B5F521B">
        <w:t xml:space="preserve"> Esta investigación se inscribe en el marco del proyecto de investigación “LEXCAV. El impacto de la vigente Ley 13/2022 en el tejido audiovisual: hacia una propuesta de modificación para combatir la exclusión digital de las lenguas cooficiales” (ref. PID2022-142353OB-I0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F" w14:textId="77777777" w:rsidR="00DC0353" w:rsidRDefault="004A2214">
    <w:pPr>
      <w:pBdr>
        <w:top w:val="nil"/>
        <w:left w:val="nil"/>
        <w:bottom w:val="nil"/>
        <w:right w:val="nil"/>
        <w:between w:val="nil"/>
      </w:pBdr>
      <w:spacing w:line="14" w:lineRule="auto"/>
      <w:rPr>
        <w:color w:val="000000"/>
        <w:sz w:val="20"/>
        <w:szCs w:val="20"/>
      </w:rPr>
    </w:pPr>
    <w:r>
      <w:rPr>
        <w:noProof/>
        <w:color w:val="000000"/>
        <w:sz w:val="18"/>
        <w:szCs w:val="18"/>
      </w:rPr>
      <mc:AlternateContent>
        <mc:Choice Requires="wps">
          <w:drawing>
            <wp:anchor distT="0" distB="0" distL="0" distR="0" simplePos="0" relativeHeight="251658240" behindDoc="1" locked="0" layoutInCell="1" hidden="0" allowOverlap="1" wp14:anchorId="27F7DE86" wp14:editId="6B207A5E">
              <wp:simplePos x="0" y="0"/>
              <wp:positionH relativeFrom="page">
                <wp:posOffset>788353</wp:posOffset>
              </wp:positionH>
              <wp:positionV relativeFrom="page">
                <wp:posOffset>711518</wp:posOffset>
              </wp:positionV>
              <wp:extent cx="4543425" cy="206375"/>
              <wp:effectExtent l="0" t="0" r="0" b="0"/>
              <wp:wrapNone/>
              <wp:docPr id="22" name="Rectángulo 22"/>
              <wp:cNvGraphicFramePr/>
              <a:graphic xmlns:a="http://schemas.openxmlformats.org/drawingml/2006/main">
                <a:graphicData uri="http://schemas.microsoft.com/office/word/2010/wordprocessingShape">
                  <wps:wsp>
                    <wps:cNvSpPr/>
                    <wps:spPr>
                      <a:xfrm>
                        <a:off x="3079050" y="3681575"/>
                        <a:ext cx="4533900" cy="196850"/>
                      </a:xfrm>
                      <a:prstGeom prst="rect">
                        <a:avLst/>
                      </a:prstGeom>
                      <a:noFill/>
                      <a:ln>
                        <a:noFill/>
                      </a:ln>
                    </wps:spPr>
                    <wps:txbx>
                      <w:txbxContent>
                        <w:p w14:paraId="013C37B2" w14:textId="7173EB4B" w:rsidR="004E057F" w:rsidRPr="00F81F33" w:rsidRDefault="004E057F" w:rsidP="004E057F">
                          <w:pPr>
                            <w:spacing w:before="20"/>
                            <w:ind w:left="20" w:firstLine="20"/>
                            <w:textDirection w:val="btLr"/>
                            <w:rPr>
                              <w:color w:val="8E1400"/>
                            </w:rPr>
                          </w:pPr>
                          <w:proofErr w:type="spellStart"/>
                          <w:r w:rsidRPr="00F81F33">
                            <w:rPr>
                              <w:rFonts w:ascii="EB Garamond" w:eastAsia="EB Garamond" w:hAnsi="EB Garamond" w:cs="EB Garamond"/>
                              <w:color w:val="8E1400"/>
                              <w:sz w:val="20"/>
                            </w:rPr>
                            <w:t>MHJournal</w:t>
                          </w:r>
                          <w:proofErr w:type="spellEnd"/>
                          <w:r w:rsidRPr="00F81F33">
                            <w:rPr>
                              <w:rFonts w:ascii="EB Garamond" w:eastAsia="EB Garamond" w:hAnsi="EB Garamond" w:cs="EB Garamond"/>
                              <w:color w:val="8E1400"/>
                              <w:sz w:val="20"/>
                            </w:rPr>
                            <w:t xml:space="preserve"> Vol. 17 (1) | Año 2026 - Artículo </w:t>
                          </w:r>
                          <w:proofErr w:type="spellStart"/>
                          <w:r w:rsidRPr="00F81F33">
                            <w:rPr>
                              <w:rFonts w:ascii="EB Garamond" w:eastAsia="EB Garamond" w:hAnsi="EB Garamond" w:cs="EB Garamond"/>
                              <w:color w:val="8E1400"/>
                              <w:sz w:val="20"/>
                            </w:rPr>
                            <w:t>nº</w:t>
                          </w:r>
                          <w:proofErr w:type="spellEnd"/>
                          <w:r w:rsidRPr="00F81F33">
                            <w:rPr>
                              <w:rFonts w:ascii="EB Garamond" w:eastAsia="EB Garamond" w:hAnsi="EB Garamond" w:cs="EB Garamond"/>
                              <w:color w:val="8E1400"/>
                              <w:sz w:val="20"/>
                            </w:rPr>
                            <w:t xml:space="preserve"> 11 (289) - Páginas 237 a 260 - mhjournal.org</w:t>
                          </w:r>
                        </w:p>
                        <w:p w14:paraId="4A4063E0" w14:textId="6C4DD6F4" w:rsidR="00DC0353" w:rsidRDefault="00DC0353">
                          <w:pPr>
                            <w:spacing w:before="20"/>
                            <w:ind w:left="20" w:firstLine="20"/>
                            <w:textDirection w:val="btLr"/>
                          </w:pPr>
                        </w:p>
                      </w:txbxContent>
                    </wps:txbx>
                    <wps:bodyPr spcFirstLastPara="1" wrap="square" lIns="0" tIns="0" rIns="0" bIns="0" anchor="t" anchorCtr="0">
                      <a:noAutofit/>
                    </wps:bodyPr>
                  </wps:wsp>
                </a:graphicData>
              </a:graphic>
            </wp:anchor>
          </w:drawing>
        </mc:Choice>
        <mc:Fallback>
          <w:pict>
            <v:rect w14:anchorId="27F7DE86" id="Rectángulo 22" o:spid="_x0000_s1028" style="position:absolute;margin-left:62.1pt;margin-top:56.05pt;width:357.75pt;height:16.2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" filled="f" stroked="f">
              <v:textbox inset="0,0,0,0">
                <w:txbxContent>
                  <w:p w14:paraId="013C37B2" w14:textId="7173EB4B" w:rsidR="004E057F" w:rsidRPr="00F81F33" w:rsidRDefault="004E057F" w:rsidP="004E057F">
                    <w:pPr>
                      <w:spacing w:before="20"/>
                      <w:ind w:left="20" w:firstLine="20"/>
                      <w:textDirection w:val="btLr"/>
                      <w:rPr>
                        <w:color w:val="8E1400"/>
                      </w:rPr>
                    </w:pPr>
                    <w:proofErr w:type="spellStart"/>
                    <w:r w:rsidRPr="00F81F33">
                      <w:rPr>
                        <w:rFonts w:ascii="EB Garamond" w:eastAsia="EB Garamond" w:hAnsi="EB Garamond" w:cs="EB Garamond"/>
                        <w:color w:val="8E1400"/>
                        <w:sz w:val="20"/>
                      </w:rPr>
                      <w:t>MHJournal</w:t>
                    </w:r>
                    <w:proofErr w:type="spellEnd"/>
                    <w:r w:rsidRPr="00F81F33">
                      <w:rPr>
                        <w:rFonts w:ascii="EB Garamond" w:eastAsia="EB Garamond" w:hAnsi="EB Garamond" w:cs="EB Garamond"/>
                        <w:color w:val="8E1400"/>
                        <w:sz w:val="20"/>
                      </w:rPr>
                      <w:t xml:space="preserve"> Vol. 17 (1) | Año 2026 - Artículo </w:t>
                    </w:r>
                    <w:proofErr w:type="spellStart"/>
                    <w:r w:rsidRPr="00F81F33">
                      <w:rPr>
                        <w:rFonts w:ascii="EB Garamond" w:eastAsia="EB Garamond" w:hAnsi="EB Garamond" w:cs="EB Garamond"/>
                        <w:color w:val="8E1400"/>
                        <w:sz w:val="20"/>
                      </w:rPr>
                      <w:t>nº</w:t>
                    </w:r>
                    <w:proofErr w:type="spellEnd"/>
                    <w:r w:rsidRPr="00F81F33">
                      <w:rPr>
                        <w:rFonts w:ascii="EB Garamond" w:eastAsia="EB Garamond" w:hAnsi="EB Garamond" w:cs="EB Garamond"/>
                        <w:color w:val="8E1400"/>
                        <w:sz w:val="20"/>
                      </w:rPr>
                      <w:t xml:space="preserve"> 11 (289) - Páginas 237 a 260 - mhjournal.org</w:t>
                    </w:r>
                  </w:p>
                  <w:p w14:paraId="4A4063E0" w14:textId="6C4DD6F4" w:rsidR="00DC0353" w:rsidRDefault="00DC0353">
                    <w:pPr>
                      <w:spacing w:before="20"/>
                      <w:ind w:left="20" w:firstLine="20"/>
                      <w:textDirection w:val="btLr"/>
                    </w:pPr>
                  </w:p>
                </w:txbxContent>
              </v:textbox>
              <w10:wrap anchorx="page" anchory="page"/>
            </v:rect>
          </w:pict>
        </mc:Fallback>
      </mc:AlternateContent>
    </w:r>
  </w:p>
</w:hdr>
</file>

<file path=word/intelligence2.xml><?xml version="1.0" encoding="utf-8"?>
<int2:intelligence xmlns:int2="http://schemas.microsoft.com/office/intelligence/2020/intelligence" xmlns:oel="http://schemas.microsoft.com/office/2019/extlst">
  <int2:observations>
    <int2:textHash int2:hashCode="3HmvdNwh3bmfoj" int2:id="IPmCJZJm">
      <int2:state int2:value="Rejected" int2:type="spell"/>
    </int2:textHash>
    <int2:textHash int2:hashCode="olSLJHbWJJfgrg" int2:id="PKqJpwv5">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F2738"/>
    <w:multiLevelType w:val="multilevel"/>
    <w:tmpl w:val="716CB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A8606E"/>
    <w:multiLevelType w:val="multilevel"/>
    <w:tmpl w:val="CBC86FDC"/>
    <w:lvl w:ilvl="0">
      <w:start w:val="1"/>
      <w:numFmt w:val="decimal"/>
      <w:lvlText w:val="%1."/>
      <w:lvlJc w:val="left"/>
      <w:pPr>
        <w:ind w:left="786" w:hanging="360"/>
      </w:pPr>
      <w:rPr>
        <w:rFonts w:ascii="Times New Roman" w:eastAsia="Arial" w:hAnsi="Times New Roman" w:cs="Times New Roman" w:hint="default"/>
        <w:b/>
        <w:color w:val="98361E"/>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321C21FB"/>
    <w:multiLevelType w:val="multilevel"/>
    <w:tmpl w:val="2CA2C6F6"/>
    <w:lvl w:ilvl="0">
      <w:start w:val="1"/>
      <w:numFmt w:val="decimal"/>
      <w:lvlText w:val="%1."/>
      <w:lvlJc w:val="left"/>
      <w:pPr>
        <w:ind w:left="810" w:hanging="150"/>
      </w:pPr>
      <w:rPr>
        <w:rFonts w:ascii="EB Garamond" w:eastAsia="EB Garamond" w:hAnsi="EB Garamond" w:cs="EB Garamond" w:hint="default"/>
        <w:b w:val="0"/>
        <w:i w:val="0"/>
        <w:color w:val="808080"/>
        <w:sz w:val="16"/>
        <w:szCs w:val="16"/>
      </w:rPr>
    </w:lvl>
    <w:lvl w:ilvl="1">
      <w:start w:val="4"/>
      <w:numFmt w:val="decimal"/>
      <w:lvlText w:val="%1.%2."/>
      <w:lvlJc w:val="left"/>
      <w:pPr>
        <w:ind w:left="660" w:hanging="263"/>
      </w:pPr>
      <w:rPr>
        <w:rFonts w:ascii="EB Garamond" w:eastAsia="EB Garamond" w:hAnsi="EB Garamond" w:cs="EB Garamond" w:hint="default"/>
        <w:b w:val="0"/>
        <w:i w:val="0"/>
        <w:color w:val="808080"/>
        <w:sz w:val="16"/>
        <w:szCs w:val="16"/>
      </w:rPr>
    </w:lvl>
    <w:lvl w:ilvl="2">
      <w:numFmt w:val="bullet"/>
      <w:lvlText w:val="•"/>
      <w:lvlJc w:val="left"/>
      <w:pPr>
        <w:ind w:left="1136" w:hanging="263"/>
      </w:pPr>
      <w:rPr>
        <w:rFonts w:hint="default"/>
      </w:rPr>
    </w:lvl>
    <w:lvl w:ilvl="3">
      <w:numFmt w:val="bullet"/>
      <w:lvlText w:val="•"/>
      <w:lvlJc w:val="left"/>
      <w:pPr>
        <w:ind w:left="1453" w:hanging="262"/>
      </w:pPr>
      <w:rPr>
        <w:rFonts w:hint="default"/>
      </w:rPr>
    </w:lvl>
    <w:lvl w:ilvl="4">
      <w:numFmt w:val="bullet"/>
      <w:lvlText w:val="•"/>
      <w:lvlJc w:val="left"/>
      <w:pPr>
        <w:ind w:left="1769" w:hanging="263"/>
      </w:pPr>
      <w:rPr>
        <w:rFonts w:hint="default"/>
      </w:rPr>
    </w:lvl>
    <w:lvl w:ilvl="5">
      <w:numFmt w:val="bullet"/>
      <w:lvlText w:val="•"/>
      <w:lvlJc w:val="left"/>
      <w:pPr>
        <w:ind w:left="2086" w:hanging="263"/>
      </w:pPr>
      <w:rPr>
        <w:rFonts w:hint="default"/>
      </w:rPr>
    </w:lvl>
    <w:lvl w:ilvl="6">
      <w:numFmt w:val="bullet"/>
      <w:lvlText w:val="•"/>
      <w:lvlJc w:val="left"/>
      <w:pPr>
        <w:ind w:left="2402" w:hanging="263"/>
      </w:pPr>
      <w:rPr>
        <w:rFonts w:hint="default"/>
      </w:rPr>
    </w:lvl>
    <w:lvl w:ilvl="7">
      <w:numFmt w:val="bullet"/>
      <w:lvlText w:val="•"/>
      <w:lvlJc w:val="left"/>
      <w:pPr>
        <w:ind w:left="2719" w:hanging="263"/>
      </w:pPr>
      <w:rPr>
        <w:rFonts w:hint="default"/>
      </w:rPr>
    </w:lvl>
    <w:lvl w:ilvl="8">
      <w:numFmt w:val="bullet"/>
      <w:lvlText w:val="•"/>
      <w:lvlJc w:val="left"/>
      <w:pPr>
        <w:ind w:left="3035" w:hanging="263"/>
      </w:pPr>
      <w:rPr>
        <w:rFonts w:hint="default"/>
      </w:rPr>
    </w:lvl>
  </w:abstractNum>
  <w:abstractNum w:abstractNumId="3" w15:restartNumberingAfterBreak="0">
    <w:nsid w:val="32FE6508"/>
    <w:multiLevelType w:val="multilevel"/>
    <w:tmpl w:val="31C4954C"/>
    <w:styleLink w:val="Listaactual2"/>
    <w:lvl w:ilvl="0">
      <w:start w:val="1"/>
      <w:numFmt w:val="decimal"/>
      <w:lvlText w:val="%1."/>
      <w:lvlJc w:val="left"/>
      <w:pPr>
        <w:ind w:left="810" w:hanging="150"/>
      </w:pPr>
      <w:rPr>
        <w:rFonts w:ascii="EB Garamond" w:eastAsia="EB Garamond" w:hAnsi="EB Garamond" w:cs="EB Garamond"/>
        <w:b w:val="0"/>
        <w:i w:val="0"/>
        <w:color w:val="808080"/>
        <w:sz w:val="16"/>
        <w:szCs w:val="16"/>
      </w:rPr>
    </w:lvl>
    <w:lvl w:ilvl="1">
      <w:start w:val="1"/>
      <w:numFmt w:val="decimal"/>
      <w:lvlText w:val="%1.%2."/>
      <w:lvlJc w:val="left"/>
      <w:pPr>
        <w:ind w:left="660" w:hanging="263"/>
      </w:pPr>
      <w:rPr>
        <w:rFonts w:ascii="EB Garamond" w:eastAsia="EB Garamond" w:hAnsi="EB Garamond" w:cs="EB Garamond"/>
        <w:b w:val="0"/>
        <w:i w:val="0"/>
        <w:color w:val="808080"/>
        <w:sz w:val="16"/>
        <w:szCs w:val="16"/>
      </w:rPr>
    </w:lvl>
    <w:lvl w:ilvl="2">
      <w:numFmt w:val="bullet"/>
      <w:lvlText w:val="•"/>
      <w:lvlJc w:val="left"/>
      <w:pPr>
        <w:ind w:left="1136" w:hanging="263"/>
      </w:pPr>
    </w:lvl>
    <w:lvl w:ilvl="3">
      <w:numFmt w:val="bullet"/>
      <w:lvlText w:val="•"/>
      <w:lvlJc w:val="left"/>
      <w:pPr>
        <w:ind w:left="1453" w:hanging="262"/>
      </w:pPr>
    </w:lvl>
    <w:lvl w:ilvl="4">
      <w:numFmt w:val="bullet"/>
      <w:lvlText w:val="•"/>
      <w:lvlJc w:val="left"/>
      <w:pPr>
        <w:ind w:left="1769" w:hanging="263"/>
      </w:pPr>
    </w:lvl>
    <w:lvl w:ilvl="5">
      <w:numFmt w:val="bullet"/>
      <w:lvlText w:val="•"/>
      <w:lvlJc w:val="left"/>
      <w:pPr>
        <w:ind w:left="2086" w:hanging="263"/>
      </w:pPr>
    </w:lvl>
    <w:lvl w:ilvl="6">
      <w:numFmt w:val="bullet"/>
      <w:lvlText w:val="•"/>
      <w:lvlJc w:val="left"/>
      <w:pPr>
        <w:ind w:left="2402" w:hanging="263"/>
      </w:pPr>
    </w:lvl>
    <w:lvl w:ilvl="7">
      <w:numFmt w:val="bullet"/>
      <w:lvlText w:val="•"/>
      <w:lvlJc w:val="left"/>
      <w:pPr>
        <w:ind w:left="2719" w:hanging="263"/>
      </w:pPr>
    </w:lvl>
    <w:lvl w:ilvl="8">
      <w:numFmt w:val="bullet"/>
      <w:lvlText w:val="•"/>
      <w:lvlJc w:val="left"/>
      <w:pPr>
        <w:ind w:left="3035" w:hanging="263"/>
      </w:pPr>
    </w:lvl>
  </w:abstractNum>
  <w:abstractNum w:abstractNumId="4" w15:restartNumberingAfterBreak="0">
    <w:nsid w:val="415218A7"/>
    <w:multiLevelType w:val="multilevel"/>
    <w:tmpl w:val="31C4954C"/>
    <w:lvl w:ilvl="0">
      <w:start w:val="1"/>
      <w:numFmt w:val="decimal"/>
      <w:lvlText w:val="%1."/>
      <w:lvlJc w:val="left"/>
      <w:pPr>
        <w:ind w:left="810" w:hanging="150"/>
      </w:pPr>
      <w:rPr>
        <w:rFonts w:ascii="EB Garamond" w:eastAsia="EB Garamond" w:hAnsi="EB Garamond" w:cs="EB Garamond"/>
        <w:b w:val="0"/>
        <w:i w:val="0"/>
        <w:color w:val="808080"/>
        <w:sz w:val="16"/>
        <w:szCs w:val="16"/>
      </w:rPr>
    </w:lvl>
    <w:lvl w:ilvl="1">
      <w:start w:val="1"/>
      <w:numFmt w:val="decimal"/>
      <w:lvlText w:val="%1.%2."/>
      <w:lvlJc w:val="left"/>
      <w:pPr>
        <w:ind w:left="660" w:hanging="263"/>
      </w:pPr>
      <w:rPr>
        <w:rFonts w:ascii="EB Garamond" w:eastAsia="EB Garamond" w:hAnsi="EB Garamond" w:cs="EB Garamond"/>
        <w:b w:val="0"/>
        <w:i w:val="0"/>
        <w:color w:val="808080"/>
        <w:sz w:val="16"/>
        <w:szCs w:val="16"/>
      </w:rPr>
    </w:lvl>
    <w:lvl w:ilvl="2">
      <w:numFmt w:val="bullet"/>
      <w:lvlText w:val="•"/>
      <w:lvlJc w:val="left"/>
      <w:pPr>
        <w:ind w:left="1136" w:hanging="263"/>
      </w:pPr>
    </w:lvl>
    <w:lvl w:ilvl="3">
      <w:numFmt w:val="bullet"/>
      <w:lvlText w:val="•"/>
      <w:lvlJc w:val="left"/>
      <w:pPr>
        <w:ind w:left="1453" w:hanging="262"/>
      </w:pPr>
    </w:lvl>
    <w:lvl w:ilvl="4">
      <w:numFmt w:val="bullet"/>
      <w:lvlText w:val="•"/>
      <w:lvlJc w:val="left"/>
      <w:pPr>
        <w:ind w:left="1769" w:hanging="263"/>
      </w:pPr>
    </w:lvl>
    <w:lvl w:ilvl="5">
      <w:numFmt w:val="bullet"/>
      <w:lvlText w:val="•"/>
      <w:lvlJc w:val="left"/>
      <w:pPr>
        <w:ind w:left="2086" w:hanging="263"/>
      </w:pPr>
    </w:lvl>
    <w:lvl w:ilvl="6">
      <w:numFmt w:val="bullet"/>
      <w:lvlText w:val="•"/>
      <w:lvlJc w:val="left"/>
      <w:pPr>
        <w:ind w:left="2402" w:hanging="263"/>
      </w:pPr>
    </w:lvl>
    <w:lvl w:ilvl="7">
      <w:numFmt w:val="bullet"/>
      <w:lvlText w:val="•"/>
      <w:lvlJc w:val="left"/>
      <w:pPr>
        <w:ind w:left="2719" w:hanging="263"/>
      </w:pPr>
    </w:lvl>
    <w:lvl w:ilvl="8">
      <w:numFmt w:val="bullet"/>
      <w:lvlText w:val="•"/>
      <w:lvlJc w:val="left"/>
      <w:pPr>
        <w:ind w:left="3035" w:hanging="263"/>
      </w:pPr>
    </w:lvl>
  </w:abstractNum>
  <w:abstractNum w:abstractNumId="5" w15:restartNumberingAfterBreak="0">
    <w:nsid w:val="4730479E"/>
    <w:multiLevelType w:val="multilevel"/>
    <w:tmpl w:val="92869456"/>
    <w:lvl w:ilvl="0">
      <w:start w:val="1"/>
      <w:numFmt w:val="decimal"/>
      <w:lvlText w:val="%1."/>
      <w:lvlJc w:val="left"/>
      <w:pPr>
        <w:ind w:left="810" w:hanging="150"/>
      </w:pPr>
      <w:rPr>
        <w:rFonts w:ascii="EB Garamond" w:eastAsia="EB Garamond" w:hAnsi="EB Garamond" w:cs="EB Garamond"/>
        <w:b w:val="0"/>
        <w:i w:val="0"/>
        <w:color w:val="808080"/>
        <w:sz w:val="16"/>
        <w:szCs w:val="16"/>
      </w:rPr>
    </w:lvl>
    <w:lvl w:ilvl="1">
      <w:start w:val="1"/>
      <w:numFmt w:val="decimal"/>
      <w:lvlText w:val="%1.%2."/>
      <w:lvlJc w:val="left"/>
      <w:pPr>
        <w:ind w:left="660" w:hanging="263"/>
      </w:pPr>
      <w:rPr>
        <w:rFonts w:ascii="EB Garamond" w:eastAsia="EB Garamond" w:hAnsi="EB Garamond" w:cs="EB Garamond"/>
        <w:b w:val="0"/>
        <w:i w:val="0"/>
        <w:color w:val="808080"/>
        <w:sz w:val="16"/>
        <w:szCs w:val="16"/>
      </w:rPr>
    </w:lvl>
    <w:lvl w:ilvl="2">
      <w:numFmt w:val="bullet"/>
      <w:lvlText w:val="•"/>
      <w:lvlJc w:val="left"/>
      <w:pPr>
        <w:ind w:left="1136" w:hanging="263"/>
      </w:pPr>
    </w:lvl>
    <w:lvl w:ilvl="3">
      <w:numFmt w:val="bullet"/>
      <w:lvlText w:val="•"/>
      <w:lvlJc w:val="left"/>
      <w:pPr>
        <w:ind w:left="1453" w:hanging="262"/>
      </w:pPr>
    </w:lvl>
    <w:lvl w:ilvl="4">
      <w:numFmt w:val="bullet"/>
      <w:lvlText w:val="•"/>
      <w:lvlJc w:val="left"/>
      <w:pPr>
        <w:ind w:left="1769" w:hanging="263"/>
      </w:pPr>
    </w:lvl>
    <w:lvl w:ilvl="5">
      <w:numFmt w:val="bullet"/>
      <w:lvlText w:val="•"/>
      <w:lvlJc w:val="left"/>
      <w:pPr>
        <w:ind w:left="2086" w:hanging="263"/>
      </w:pPr>
    </w:lvl>
    <w:lvl w:ilvl="6">
      <w:numFmt w:val="bullet"/>
      <w:lvlText w:val="•"/>
      <w:lvlJc w:val="left"/>
      <w:pPr>
        <w:ind w:left="2402" w:hanging="263"/>
      </w:pPr>
    </w:lvl>
    <w:lvl w:ilvl="7">
      <w:numFmt w:val="bullet"/>
      <w:lvlText w:val="•"/>
      <w:lvlJc w:val="left"/>
      <w:pPr>
        <w:ind w:left="2719" w:hanging="263"/>
      </w:pPr>
    </w:lvl>
    <w:lvl w:ilvl="8">
      <w:numFmt w:val="bullet"/>
      <w:lvlText w:val="•"/>
      <w:lvlJc w:val="left"/>
      <w:pPr>
        <w:ind w:left="3035" w:hanging="263"/>
      </w:pPr>
    </w:lvl>
  </w:abstractNum>
  <w:abstractNum w:abstractNumId="6" w15:restartNumberingAfterBreak="0">
    <w:nsid w:val="480A7D29"/>
    <w:multiLevelType w:val="multilevel"/>
    <w:tmpl w:val="AB22DC94"/>
    <w:lvl w:ilvl="0">
      <w:start w:val="4"/>
      <w:numFmt w:val="decimal"/>
      <w:lvlText w:val="%1."/>
      <w:lvlJc w:val="left"/>
      <w:pPr>
        <w:ind w:left="810" w:hanging="150"/>
      </w:pPr>
      <w:rPr>
        <w:rFonts w:ascii="EB Garamond" w:eastAsia="EB Garamond" w:hAnsi="EB Garamond" w:cs="EB Garamond" w:hint="default"/>
        <w:b w:val="0"/>
        <w:i w:val="0"/>
        <w:color w:val="808080"/>
        <w:sz w:val="16"/>
        <w:szCs w:val="16"/>
      </w:rPr>
    </w:lvl>
    <w:lvl w:ilvl="1">
      <w:start w:val="1"/>
      <w:numFmt w:val="decimal"/>
      <w:lvlText w:val="%1.%2."/>
      <w:lvlJc w:val="left"/>
      <w:pPr>
        <w:ind w:left="660" w:hanging="263"/>
      </w:pPr>
      <w:rPr>
        <w:rFonts w:ascii="EB Garamond" w:eastAsia="EB Garamond" w:hAnsi="EB Garamond" w:cs="EB Garamond" w:hint="default"/>
        <w:b w:val="0"/>
        <w:i w:val="0"/>
        <w:color w:val="808080"/>
        <w:sz w:val="16"/>
        <w:szCs w:val="16"/>
      </w:rPr>
    </w:lvl>
    <w:lvl w:ilvl="2">
      <w:numFmt w:val="bullet"/>
      <w:lvlText w:val="•"/>
      <w:lvlJc w:val="left"/>
      <w:pPr>
        <w:ind w:left="1136" w:hanging="263"/>
      </w:pPr>
      <w:rPr>
        <w:rFonts w:hint="default"/>
      </w:rPr>
    </w:lvl>
    <w:lvl w:ilvl="3">
      <w:numFmt w:val="bullet"/>
      <w:lvlText w:val="•"/>
      <w:lvlJc w:val="left"/>
      <w:pPr>
        <w:ind w:left="1453" w:hanging="262"/>
      </w:pPr>
      <w:rPr>
        <w:rFonts w:hint="default"/>
      </w:rPr>
    </w:lvl>
    <w:lvl w:ilvl="4">
      <w:numFmt w:val="bullet"/>
      <w:lvlText w:val="•"/>
      <w:lvlJc w:val="left"/>
      <w:pPr>
        <w:ind w:left="1769" w:hanging="263"/>
      </w:pPr>
      <w:rPr>
        <w:rFonts w:hint="default"/>
      </w:rPr>
    </w:lvl>
    <w:lvl w:ilvl="5">
      <w:numFmt w:val="bullet"/>
      <w:lvlText w:val="•"/>
      <w:lvlJc w:val="left"/>
      <w:pPr>
        <w:ind w:left="2086" w:hanging="263"/>
      </w:pPr>
      <w:rPr>
        <w:rFonts w:hint="default"/>
      </w:rPr>
    </w:lvl>
    <w:lvl w:ilvl="6">
      <w:numFmt w:val="bullet"/>
      <w:lvlText w:val="•"/>
      <w:lvlJc w:val="left"/>
      <w:pPr>
        <w:ind w:left="2402" w:hanging="263"/>
      </w:pPr>
      <w:rPr>
        <w:rFonts w:hint="default"/>
      </w:rPr>
    </w:lvl>
    <w:lvl w:ilvl="7">
      <w:numFmt w:val="bullet"/>
      <w:lvlText w:val="•"/>
      <w:lvlJc w:val="left"/>
      <w:pPr>
        <w:ind w:left="2719" w:hanging="263"/>
      </w:pPr>
      <w:rPr>
        <w:rFonts w:hint="default"/>
      </w:rPr>
    </w:lvl>
    <w:lvl w:ilvl="8">
      <w:numFmt w:val="bullet"/>
      <w:lvlText w:val="•"/>
      <w:lvlJc w:val="left"/>
      <w:pPr>
        <w:ind w:left="3035" w:hanging="263"/>
      </w:pPr>
      <w:rPr>
        <w:rFonts w:hint="default"/>
      </w:rPr>
    </w:lvl>
  </w:abstractNum>
  <w:abstractNum w:abstractNumId="7" w15:restartNumberingAfterBreak="0">
    <w:nsid w:val="58574508"/>
    <w:multiLevelType w:val="multilevel"/>
    <w:tmpl w:val="31C4954C"/>
    <w:styleLink w:val="Listaactual1"/>
    <w:lvl w:ilvl="0">
      <w:start w:val="1"/>
      <w:numFmt w:val="decimal"/>
      <w:lvlText w:val="%1."/>
      <w:lvlJc w:val="left"/>
      <w:pPr>
        <w:ind w:left="810" w:hanging="150"/>
      </w:pPr>
      <w:rPr>
        <w:rFonts w:ascii="EB Garamond" w:eastAsia="EB Garamond" w:hAnsi="EB Garamond" w:cs="EB Garamond"/>
        <w:b w:val="0"/>
        <w:i w:val="0"/>
        <w:color w:val="808080"/>
        <w:sz w:val="16"/>
        <w:szCs w:val="16"/>
      </w:rPr>
    </w:lvl>
    <w:lvl w:ilvl="1">
      <w:start w:val="1"/>
      <w:numFmt w:val="decimal"/>
      <w:lvlText w:val="%1.%2."/>
      <w:lvlJc w:val="left"/>
      <w:pPr>
        <w:ind w:left="660" w:hanging="263"/>
      </w:pPr>
      <w:rPr>
        <w:rFonts w:ascii="EB Garamond" w:eastAsia="EB Garamond" w:hAnsi="EB Garamond" w:cs="EB Garamond"/>
        <w:b w:val="0"/>
        <w:i w:val="0"/>
        <w:color w:val="808080"/>
        <w:sz w:val="16"/>
        <w:szCs w:val="16"/>
      </w:rPr>
    </w:lvl>
    <w:lvl w:ilvl="2">
      <w:numFmt w:val="bullet"/>
      <w:lvlText w:val="•"/>
      <w:lvlJc w:val="left"/>
      <w:pPr>
        <w:ind w:left="1136" w:hanging="263"/>
      </w:pPr>
    </w:lvl>
    <w:lvl w:ilvl="3">
      <w:numFmt w:val="bullet"/>
      <w:lvlText w:val="•"/>
      <w:lvlJc w:val="left"/>
      <w:pPr>
        <w:ind w:left="1453" w:hanging="262"/>
      </w:pPr>
    </w:lvl>
    <w:lvl w:ilvl="4">
      <w:numFmt w:val="bullet"/>
      <w:lvlText w:val="•"/>
      <w:lvlJc w:val="left"/>
      <w:pPr>
        <w:ind w:left="1769" w:hanging="263"/>
      </w:pPr>
    </w:lvl>
    <w:lvl w:ilvl="5">
      <w:numFmt w:val="bullet"/>
      <w:lvlText w:val="•"/>
      <w:lvlJc w:val="left"/>
      <w:pPr>
        <w:ind w:left="2086" w:hanging="263"/>
      </w:pPr>
    </w:lvl>
    <w:lvl w:ilvl="6">
      <w:numFmt w:val="bullet"/>
      <w:lvlText w:val="•"/>
      <w:lvlJc w:val="left"/>
      <w:pPr>
        <w:ind w:left="2402" w:hanging="263"/>
      </w:pPr>
    </w:lvl>
    <w:lvl w:ilvl="7">
      <w:numFmt w:val="bullet"/>
      <w:lvlText w:val="•"/>
      <w:lvlJc w:val="left"/>
      <w:pPr>
        <w:ind w:left="2719" w:hanging="263"/>
      </w:pPr>
    </w:lvl>
    <w:lvl w:ilvl="8">
      <w:numFmt w:val="bullet"/>
      <w:lvlText w:val="•"/>
      <w:lvlJc w:val="left"/>
      <w:pPr>
        <w:ind w:left="3035" w:hanging="263"/>
      </w:pPr>
    </w:lvl>
  </w:abstractNum>
  <w:abstractNum w:abstractNumId="8" w15:restartNumberingAfterBreak="0">
    <w:nsid w:val="6161041E"/>
    <w:multiLevelType w:val="multilevel"/>
    <w:tmpl w:val="695663C6"/>
    <w:styleLink w:val="Listaactual3"/>
    <w:lvl w:ilvl="0">
      <w:start w:val="1"/>
      <w:numFmt w:val="decimal"/>
      <w:lvlText w:val="%1."/>
      <w:lvlJc w:val="left"/>
      <w:pPr>
        <w:ind w:left="810" w:hanging="150"/>
      </w:pPr>
      <w:rPr>
        <w:rFonts w:ascii="EB Garamond" w:eastAsia="EB Garamond" w:hAnsi="EB Garamond" w:cs="EB Garamond" w:hint="default"/>
        <w:b w:val="0"/>
        <w:i w:val="0"/>
        <w:color w:val="808080"/>
        <w:sz w:val="16"/>
        <w:szCs w:val="16"/>
      </w:rPr>
    </w:lvl>
    <w:lvl w:ilvl="1">
      <w:start w:val="1"/>
      <w:numFmt w:val="decimal"/>
      <w:lvlText w:val="%1.%2."/>
      <w:lvlJc w:val="left"/>
      <w:pPr>
        <w:ind w:left="660" w:hanging="263"/>
      </w:pPr>
      <w:rPr>
        <w:rFonts w:ascii="EB Garamond" w:eastAsia="EB Garamond" w:hAnsi="EB Garamond" w:cs="EB Garamond" w:hint="default"/>
        <w:b w:val="0"/>
        <w:i w:val="0"/>
        <w:color w:val="808080"/>
        <w:sz w:val="16"/>
        <w:szCs w:val="16"/>
      </w:rPr>
    </w:lvl>
    <w:lvl w:ilvl="2">
      <w:numFmt w:val="bullet"/>
      <w:lvlText w:val="•"/>
      <w:lvlJc w:val="left"/>
      <w:pPr>
        <w:ind w:left="1136" w:hanging="263"/>
      </w:pPr>
      <w:rPr>
        <w:rFonts w:hint="default"/>
      </w:rPr>
    </w:lvl>
    <w:lvl w:ilvl="3">
      <w:numFmt w:val="bullet"/>
      <w:lvlText w:val="•"/>
      <w:lvlJc w:val="left"/>
      <w:pPr>
        <w:ind w:left="1453" w:hanging="262"/>
      </w:pPr>
      <w:rPr>
        <w:rFonts w:hint="default"/>
      </w:rPr>
    </w:lvl>
    <w:lvl w:ilvl="4">
      <w:numFmt w:val="bullet"/>
      <w:lvlText w:val="•"/>
      <w:lvlJc w:val="left"/>
      <w:pPr>
        <w:ind w:left="1769" w:hanging="263"/>
      </w:pPr>
      <w:rPr>
        <w:rFonts w:hint="default"/>
      </w:rPr>
    </w:lvl>
    <w:lvl w:ilvl="5">
      <w:numFmt w:val="bullet"/>
      <w:lvlText w:val="•"/>
      <w:lvlJc w:val="left"/>
      <w:pPr>
        <w:ind w:left="2086" w:hanging="263"/>
      </w:pPr>
      <w:rPr>
        <w:rFonts w:hint="default"/>
      </w:rPr>
    </w:lvl>
    <w:lvl w:ilvl="6">
      <w:numFmt w:val="bullet"/>
      <w:lvlText w:val="•"/>
      <w:lvlJc w:val="left"/>
      <w:pPr>
        <w:ind w:left="2402" w:hanging="263"/>
      </w:pPr>
      <w:rPr>
        <w:rFonts w:hint="default"/>
      </w:rPr>
    </w:lvl>
    <w:lvl w:ilvl="7">
      <w:numFmt w:val="bullet"/>
      <w:lvlText w:val="•"/>
      <w:lvlJc w:val="left"/>
      <w:pPr>
        <w:ind w:left="2719" w:hanging="263"/>
      </w:pPr>
      <w:rPr>
        <w:rFonts w:hint="default"/>
      </w:rPr>
    </w:lvl>
    <w:lvl w:ilvl="8">
      <w:numFmt w:val="bullet"/>
      <w:lvlText w:val="•"/>
      <w:lvlJc w:val="left"/>
      <w:pPr>
        <w:ind w:left="3035" w:hanging="263"/>
      </w:pPr>
      <w:rPr>
        <w:rFonts w:hint="default"/>
      </w:rPr>
    </w:lvl>
  </w:abstractNum>
  <w:abstractNum w:abstractNumId="9" w15:restartNumberingAfterBreak="0">
    <w:nsid w:val="622B61FD"/>
    <w:multiLevelType w:val="multilevel"/>
    <w:tmpl w:val="31C4954C"/>
    <w:lvl w:ilvl="0">
      <w:start w:val="1"/>
      <w:numFmt w:val="decimal"/>
      <w:lvlText w:val="%1."/>
      <w:lvlJc w:val="left"/>
      <w:pPr>
        <w:ind w:left="810" w:hanging="150"/>
      </w:pPr>
      <w:rPr>
        <w:rFonts w:ascii="EB Garamond" w:eastAsia="EB Garamond" w:hAnsi="EB Garamond" w:cs="EB Garamond"/>
        <w:b w:val="0"/>
        <w:i w:val="0"/>
        <w:color w:val="808080"/>
        <w:sz w:val="16"/>
        <w:szCs w:val="16"/>
      </w:rPr>
    </w:lvl>
    <w:lvl w:ilvl="1">
      <w:start w:val="1"/>
      <w:numFmt w:val="decimal"/>
      <w:lvlText w:val="%1.%2."/>
      <w:lvlJc w:val="left"/>
      <w:pPr>
        <w:ind w:left="660" w:hanging="263"/>
      </w:pPr>
      <w:rPr>
        <w:rFonts w:ascii="EB Garamond" w:eastAsia="EB Garamond" w:hAnsi="EB Garamond" w:cs="EB Garamond"/>
        <w:b w:val="0"/>
        <w:i w:val="0"/>
        <w:color w:val="808080"/>
        <w:sz w:val="16"/>
        <w:szCs w:val="16"/>
      </w:rPr>
    </w:lvl>
    <w:lvl w:ilvl="2">
      <w:numFmt w:val="bullet"/>
      <w:lvlText w:val="•"/>
      <w:lvlJc w:val="left"/>
      <w:pPr>
        <w:ind w:left="1136" w:hanging="263"/>
      </w:pPr>
    </w:lvl>
    <w:lvl w:ilvl="3">
      <w:numFmt w:val="bullet"/>
      <w:lvlText w:val="•"/>
      <w:lvlJc w:val="left"/>
      <w:pPr>
        <w:ind w:left="1453" w:hanging="262"/>
      </w:pPr>
    </w:lvl>
    <w:lvl w:ilvl="4">
      <w:numFmt w:val="bullet"/>
      <w:lvlText w:val="•"/>
      <w:lvlJc w:val="left"/>
      <w:pPr>
        <w:ind w:left="1769" w:hanging="263"/>
      </w:pPr>
    </w:lvl>
    <w:lvl w:ilvl="5">
      <w:numFmt w:val="bullet"/>
      <w:lvlText w:val="•"/>
      <w:lvlJc w:val="left"/>
      <w:pPr>
        <w:ind w:left="2086" w:hanging="263"/>
      </w:pPr>
    </w:lvl>
    <w:lvl w:ilvl="6">
      <w:numFmt w:val="bullet"/>
      <w:lvlText w:val="•"/>
      <w:lvlJc w:val="left"/>
      <w:pPr>
        <w:ind w:left="2402" w:hanging="263"/>
      </w:pPr>
    </w:lvl>
    <w:lvl w:ilvl="7">
      <w:numFmt w:val="bullet"/>
      <w:lvlText w:val="•"/>
      <w:lvlJc w:val="left"/>
      <w:pPr>
        <w:ind w:left="2719" w:hanging="263"/>
      </w:pPr>
    </w:lvl>
    <w:lvl w:ilvl="8">
      <w:numFmt w:val="bullet"/>
      <w:lvlText w:val="•"/>
      <w:lvlJc w:val="left"/>
      <w:pPr>
        <w:ind w:left="3035" w:hanging="263"/>
      </w:pPr>
    </w:lvl>
  </w:abstractNum>
  <w:abstractNum w:abstractNumId="10" w15:restartNumberingAfterBreak="0">
    <w:nsid w:val="677E2361"/>
    <w:multiLevelType w:val="multilevel"/>
    <w:tmpl w:val="FEACA97E"/>
    <w:lvl w:ilvl="0">
      <w:start w:val="1"/>
      <w:numFmt w:val="decimal"/>
      <w:lvlText w:val="%1."/>
      <w:lvlJc w:val="left"/>
      <w:pPr>
        <w:ind w:left="786" w:hanging="360"/>
      </w:pPr>
      <w:rPr>
        <w:rFonts w:ascii="Arial" w:eastAsia="Arial" w:hAnsi="Arial" w:cs="Arial"/>
        <w:b/>
        <w:color w:val="98361E"/>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1" w15:restartNumberingAfterBreak="0">
    <w:nsid w:val="6EEB6117"/>
    <w:multiLevelType w:val="hybridMultilevel"/>
    <w:tmpl w:val="FFFFFFFF"/>
    <w:lvl w:ilvl="0" w:tplc="6F12821E">
      <w:start w:val="1"/>
      <w:numFmt w:val="bullet"/>
      <w:lvlText w:val=""/>
      <w:lvlJc w:val="left"/>
      <w:pPr>
        <w:ind w:left="1080" w:hanging="360"/>
      </w:pPr>
      <w:rPr>
        <w:rFonts w:ascii="Symbol" w:hAnsi="Symbol" w:hint="default"/>
      </w:rPr>
    </w:lvl>
    <w:lvl w:ilvl="1" w:tplc="314A3074">
      <w:start w:val="1"/>
      <w:numFmt w:val="bullet"/>
      <w:lvlText w:val="o"/>
      <w:lvlJc w:val="left"/>
      <w:pPr>
        <w:ind w:left="1800" w:hanging="360"/>
      </w:pPr>
      <w:rPr>
        <w:rFonts w:ascii="Courier New" w:hAnsi="Courier New" w:hint="default"/>
      </w:rPr>
    </w:lvl>
    <w:lvl w:ilvl="2" w:tplc="3172599A">
      <w:start w:val="1"/>
      <w:numFmt w:val="bullet"/>
      <w:lvlText w:val=""/>
      <w:lvlJc w:val="left"/>
      <w:pPr>
        <w:ind w:left="2520" w:hanging="360"/>
      </w:pPr>
      <w:rPr>
        <w:rFonts w:ascii="Wingdings" w:hAnsi="Wingdings" w:hint="default"/>
      </w:rPr>
    </w:lvl>
    <w:lvl w:ilvl="3" w:tplc="C55AAC10">
      <w:start w:val="1"/>
      <w:numFmt w:val="bullet"/>
      <w:lvlText w:val=""/>
      <w:lvlJc w:val="left"/>
      <w:pPr>
        <w:ind w:left="3240" w:hanging="360"/>
      </w:pPr>
      <w:rPr>
        <w:rFonts w:ascii="Symbol" w:hAnsi="Symbol" w:hint="default"/>
      </w:rPr>
    </w:lvl>
    <w:lvl w:ilvl="4" w:tplc="4E8E16D4">
      <w:start w:val="1"/>
      <w:numFmt w:val="bullet"/>
      <w:lvlText w:val="o"/>
      <w:lvlJc w:val="left"/>
      <w:pPr>
        <w:ind w:left="3960" w:hanging="360"/>
      </w:pPr>
      <w:rPr>
        <w:rFonts w:ascii="Courier New" w:hAnsi="Courier New" w:hint="default"/>
      </w:rPr>
    </w:lvl>
    <w:lvl w:ilvl="5" w:tplc="0BA04B70">
      <w:start w:val="1"/>
      <w:numFmt w:val="bullet"/>
      <w:lvlText w:val=""/>
      <w:lvlJc w:val="left"/>
      <w:pPr>
        <w:ind w:left="4680" w:hanging="360"/>
      </w:pPr>
      <w:rPr>
        <w:rFonts w:ascii="Wingdings" w:hAnsi="Wingdings" w:hint="default"/>
      </w:rPr>
    </w:lvl>
    <w:lvl w:ilvl="6" w:tplc="6B74CECE">
      <w:start w:val="1"/>
      <w:numFmt w:val="bullet"/>
      <w:lvlText w:val=""/>
      <w:lvlJc w:val="left"/>
      <w:pPr>
        <w:ind w:left="5400" w:hanging="360"/>
      </w:pPr>
      <w:rPr>
        <w:rFonts w:ascii="Symbol" w:hAnsi="Symbol" w:hint="default"/>
      </w:rPr>
    </w:lvl>
    <w:lvl w:ilvl="7" w:tplc="5A3401F6">
      <w:start w:val="1"/>
      <w:numFmt w:val="bullet"/>
      <w:lvlText w:val="o"/>
      <w:lvlJc w:val="left"/>
      <w:pPr>
        <w:ind w:left="6120" w:hanging="360"/>
      </w:pPr>
      <w:rPr>
        <w:rFonts w:ascii="Courier New" w:hAnsi="Courier New" w:hint="default"/>
      </w:rPr>
    </w:lvl>
    <w:lvl w:ilvl="8" w:tplc="80AA5734">
      <w:start w:val="1"/>
      <w:numFmt w:val="bullet"/>
      <w:lvlText w:val=""/>
      <w:lvlJc w:val="left"/>
      <w:pPr>
        <w:ind w:left="6840" w:hanging="360"/>
      </w:pPr>
      <w:rPr>
        <w:rFonts w:ascii="Wingdings" w:hAnsi="Wingdings" w:hint="default"/>
      </w:rPr>
    </w:lvl>
  </w:abstractNum>
  <w:num w:numId="1" w16cid:durableId="114713569">
    <w:abstractNumId w:val="11"/>
  </w:num>
  <w:num w:numId="2" w16cid:durableId="1303929920">
    <w:abstractNumId w:val="9"/>
  </w:num>
  <w:num w:numId="3" w16cid:durableId="79182283">
    <w:abstractNumId w:val="5"/>
  </w:num>
  <w:num w:numId="4" w16cid:durableId="284580866">
    <w:abstractNumId w:val="10"/>
  </w:num>
  <w:num w:numId="5" w16cid:durableId="1952394152">
    <w:abstractNumId w:val="1"/>
  </w:num>
  <w:num w:numId="6" w16cid:durableId="10844937">
    <w:abstractNumId w:val="0"/>
  </w:num>
  <w:num w:numId="7" w16cid:durableId="1450467355">
    <w:abstractNumId w:val="6"/>
  </w:num>
  <w:num w:numId="8" w16cid:durableId="271013594">
    <w:abstractNumId w:val="7"/>
  </w:num>
  <w:num w:numId="9" w16cid:durableId="874196021">
    <w:abstractNumId w:val="3"/>
  </w:num>
  <w:num w:numId="10" w16cid:durableId="464129762">
    <w:abstractNumId w:val="2"/>
  </w:num>
  <w:num w:numId="11" w16cid:durableId="844134131">
    <w:abstractNumId w:val="8"/>
  </w:num>
  <w:num w:numId="12" w16cid:durableId="197305059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2"/>
  <w:embedTrueType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0353"/>
    <w:rsid w:val="00000302"/>
    <w:rsid w:val="00000679"/>
    <w:rsid w:val="00001EAB"/>
    <w:rsid w:val="000033BF"/>
    <w:rsid w:val="00004F42"/>
    <w:rsid w:val="00004F92"/>
    <w:rsid w:val="0000603D"/>
    <w:rsid w:val="00006438"/>
    <w:rsid w:val="0000649C"/>
    <w:rsid w:val="00007C75"/>
    <w:rsid w:val="00010C5B"/>
    <w:rsid w:val="00011016"/>
    <w:rsid w:val="000115A9"/>
    <w:rsid w:val="00011C96"/>
    <w:rsid w:val="000126CC"/>
    <w:rsid w:val="00013A34"/>
    <w:rsid w:val="00014127"/>
    <w:rsid w:val="000147B7"/>
    <w:rsid w:val="00014F06"/>
    <w:rsid w:val="000156B6"/>
    <w:rsid w:val="0001599B"/>
    <w:rsid w:val="000161E2"/>
    <w:rsid w:val="00016DD5"/>
    <w:rsid w:val="00017228"/>
    <w:rsid w:val="00020224"/>
    <w:rsid w:val="00021363"/>
    <w:rsid w:val="00021F37"/>
    <w:rsid w:val="00022288"/>
    <w:rsid w:val="00022A9F"/>
    <w:rsid w:val="00022AC4"/>
    <w:rsid w:val="00022BD8"/>
    <w:rsid w:val="0002311C"/>
    <w:rsid w:val="00024751"/>
    <w:rsid w:val="00024ED4"/>
    <w:rsid w:val="00026021"/>
    <w:rsid w:val="00026CD3"/>
    <w:rsid w:val="00030BAB"/>
    <w:rsid w:val="00030F5E"/>
    <w:rsid w:val="00031A71"/>
    <w:rsid w:val="00031BA8"/>
    <w:rsid w:val="00032D2D"/>
    <w:rsid w:val="0003318D"/>
    <w:rsid w:val="0003342D"/>
    <w:rsid w:val="00033574"/>
    <w:rsid w:val="00033761"/>
    <w:rsid w:val="00033789"/>
    <w:rsid w:val="00034052"/>
    <w:rsid w:val="000349CC"/>
    <w:rsid w:val="000349EB"/>
    <w:rsid w:val="00034A1A"/>
    <w:rsid w:val="00034B02"/>
    <w:rsid w:val="00035205"/>
    <w:rsid w:val="0003542F"/>
    <w:rsid w:val="00035A30"/>
    <w:rsid w:val="00040535"/>
    <w:rsid w:val="000415BD"/>
    <w:rsid w:val="00041813"/>
    <w:rsid w:val="000438CC"/>
    <w:rsid w:val="00044118"/>
    <w:rsid w:val="00044B11"/>
    <w:rsid w:val="00044BEB"/>
    <w:rsid w:val="00045223"/>
    <w:rsid w:val="0004646D"/>
    <w:rsid w:val="00046F41"/>
    <w:rsid w:val="000470B1"/>
    <w:rsid w:val="00047A2D"/>
    <w:rsid w:val="00047CCA"/>
    <w:rsid w:val="00047EC0"/>
    <w:rsid w:val="000501B6"/>
    <w:rsid w:val="00050DB8"/>
    <w:rsid w:val="00052CCA"/>
    <w:rsid w:val="00053892"/>
    <w:rsid w:val="00053C6F"/>
    <w:rsid w:val="0005469A"/>
    <w:rsid w:val="000551E3"/>
    <w:rsid w:val="00055463"/>
    <w:rsid w:val="00055BA8"/>
    <w:rsid w:val="00055DF5"/>
    <w:rsid w:val="00056658"/>
    <w:rsid w:val="000579D3"/>
    <w:rsid w:val="00057B3E"/>
    <w:rsid w:val="00060819"/>
    <w:rsid w:val="00060E45"/>
    <w:rsid w:val="00061035"/>
    <w:rsid w:val="00061B86"/>
    <w:rsid w:val="00062C74"/>
    <w:rsid w:val="00063133"/>
    <w:rsid w:val="0006341D"/>
    <w:rsid w:val="0006406D"/>
    <w:rsid w:val="000645DC"/>
    <w:rsid w:val="00064F44"/>
    <w:rsid w:val="00065294"/>
    <w:rsid w:val="00065E3F"/>
    <w:rsid w:val="00067427"/>
    <w:rsid w:val="00067A73"/>
    <w:rsid w:val="0007044F"/>
    <w:rsid w:val="00070961"/>
    <w:rsid w:val="00071046"/>
    <w:rsid w:val="000716AC"/>
    <w:rsid w:val="00073108"/>
    <w:rsid w:val="000738D3"/>
    <w:rsid w:val="00074C00"/>
    <w:rsid w:val="00076859"/>
    <w:rsid w:val="0007697F"/>
    <w:rsid w:val="00080023"/>
    <w:rsid w:val="00080194"/>
    <w:rsid w:val="000804C5"/>
    <w:rsid w:val="0008156D"/>
    <w:rsid w:val="00081CBD"/>
    <w:rsid w:val="00082459"/>
    <w:rsid w:val="000827C7"/>
    <w:rsid w:val="00082F02"/>
    <w:rsid w:val="00083C9D"/>
    <w:rsid w:val="00084810"/>
    <w:rsid w:val="00085459"/>
    <w:rsid w:val="00085DCC"/>
    <w:rsid w:val="0008620E"/>
    <w:rsid w:val="000868BE"/>
    <w:rsid w:val="0008765A"/>
    <w:rsid w:val="00087E56"/>
    <w:rsid w:val="000913FA"/>
    <w:rsid w:val="0009194A"/>
    <w:rsid w:val="00092017"/>
    <w:rsid w:val="0009214A"/>
    <w:rsid w:val="0009273C"/>
    <w:rsid w:val="000927DA"/>
    <w:rsid w:val="00092808"/>
    <w:rsid w:val="00095D23"/>
    <w:rsid w:val="00095E8A"/>
    <w:rsid w:val="0009683F"/>
    <w:rsid w:val="00096A0C"/>
    <w:rsid w:val="00096B4F"/>
    <w:rsid w:val="000970D2"/>
    <w:rsid w:val="00097199"/>
    <w:rsid w:val="000973FC"/>
    <w:rsid w:val="00097D51"/>
    <w:rsid w:val="00097EAE"/>
    <w:rsid w:val="000A1848"/>
    <w:rsid w:val="000A24C1"/>
    <w:rsid w:val="000A2DD9"/>
    <w:rsid w:val="000A31B8"/>
    <w:rsid w:val="000A3CDA"/>
    <w:rsid w:val="000A4D2C"/>
    <w:rsid w:val="000A4F02"/>
    <w:rsid w:val="000A550E"/>
    <w:rsid w:val="000A6B1A"/>
    <w:rsid w:val="000A6F29"/>
    <w:rsid w:val="000AA5A7"/>
    <w:rsid w:val="000B0B5B"/>
    <w:rsid w:val="000B1AED"/>
    <w:rsid w:val="000B1C1A"/>
    <w:rsid w:val="000B2BCB"/>
    <w:rsid w:val="000B2EDE"/>
    <w:rsid w:val="000B30DC"/>
    <w:rsid w:val="000B35AA"/>
    <w:rsid w:val="000B50BA"/>
    <w:rsid w:val="000B5576"/>
    <w:rsid w:val="000B5C77"/>
    <w:rsid w:val="000C05DB"/>
    <w:rsid w:val="000C0F69"/>
    <w:rsid w:val="000C1D21"/>
    <w:rsid w:val="000C1EFA"/>
    <w:rsid w:val="000C2BEF"/>
    <w:rsid w:val="000C2C59"/>
    <w:rsid w:val="000C3172"/>
    <w:rsid w:val="000C369E"/>
    <w:rsid w:val="000C4DF1"/>
    <w:rsid w:val="000C4E6C"/>
    <w:rsid w:val="000C559A"/>
    <w:rsid w:val="000C6FF9"/>
    <w:rsid w:val="000C7376"/>
    <w:rsid w:val="000C75E7"/>
    <w:rsid w:val="000D269A"/>
    <w:rsid w:val="000D3158"/>
    <w:rsid w:val="000D3338"/>
    <w:rsid w:val="000D4080"/>
    <w:rsid w:val="000D599D"/>
    <w:rsid w:val="000D5D12"/>
    <w:rsid w:val="000D61E8"/>
    <w:rsid w:val="000D64AB"/>
    <w:rsid w:val="000D7255"/>
    <w:rsid w:val="000E3334"/>
    <w:rsid w:val="000E3CEF"/>
    <w:rsid w:val="000E414F"/>
    <w:rsid w:val="000E747A"/>
    <w:rsid w:val="000E7E5A"/>
    <w:rsid w:val="000F00E5"/>
    <w:rsid w:val="000F05F4"/>
    <w:rsid w:val="000F06BD"/>
    <w:rsid w:val="000F0AB2"/>
    <w:rsid w:val="000F11EF"/>
    <w:rsid w:val="000F16E1"/>
    <w:rsid w:val="000F21DF"/>
    <w:rsid w:val="000F24E8"/>
    <w:rsid w:val="000F26D0"/>
    <w:rsid w:val="000F3C16"/>
    <w:rsid w:val="000F55AC"/>
    <w:rsid w:val="000F5DC7"/>
    <w:rsid w:val="000F6087"/>
    <w:rsid w:val="000F66B0"/>
    <w:rsid w:val="000F75E6"/>
    <w:rsid w:val="000F78A5"/>
    <w:rsid w:val="00100DDD"/>
    <w:rsid w:val="00100E50"/>
    <w:rsid w:val="00101555"/>
    <w:rsid w:val="0010236B"/>
    <w:rsid w:val="00102408"/>
    <w:rsid w:val="00103F3E"/>
    <w:rsid w:val="001047EF"/>
    <w:rsid w:val="00105CB2"/>
    <w:rsid w:val="00105CBE"/>
    <w:rsid w:val="00106B1B"/>
    <w:rsid w:val="00106F54"/>
    <w:rsid w:val="00107556"/>
    <w:rsid w:val="001076B7"/>
    <w:rsid w:val="001076D4"/>
    <w:rsid w:val="00107FEA"/>
    <w:rsid w:val="00110156"/>
    <w:rsid w:val="00110AE3"/>
    <w:rsid w:val="001112F5"/>
    <w:rsid w:val="00111F6F"/>
    <w:rsid w:val="0011309E"/>
    <w:rsid w:val="00114028"/>
    <w:rsid w:val="00114536"/>
    <w:rsid w:val="00114858"/>
    <w:rsid w:val="00114893"/>
    <w:rsid w:val="00114976"/>
    <w:rsid w:val="00115453"/>
    <w:rsid w:val="00115869"/>
    <w:rsid w:val="001158A9"/>
    <w:rsid w:val="00115B79"/>
    <w:rsid w:val="00116338"/>
    <w:rsid w:val="00116692"/>
    <w:rsid w:val="001178B8"/>
    <w:rsid w:val="0011796D"/>
    <w:rsid w:val="00121150"/>
    <w:rsid w:val="0012145A"/>
    <w:rsid w:val="00121A20"/>
    <w:rsid w:val="00123836"/>
    <w:rsid w:val="00124080"/>
    <w:rsid w:val="00124494"/>
    <w:rsid w:val="001245D9"/>
    <w:rsid w:val="00124896"/>
    <w:rsid w:val="00124BF9"/>
    <w:rsid w:val="001253CF"/>
    <w:rsid w:val="001302CC"/>
    <w:rsid w:val="0013129F"/>
    <w:rsid w:val="00131AAB"/>
    <w:rsid w:val="00131BF5"/>
    <w:rsid w:val="00131F53"/>
    <w:rsid w:val="00132D67"/>
    <w:rsid w:val="00133C7E"/>
    <w:rsid w:val="00133CEB"/>
    <w:rsid w:val="0013412C"/>
    <w:rsid w:val="00134617"/>
    <w:rsid w:val="00135453"/>
    <w:rsid w:val="00135E5E"/>
    <w:rsid w:val="001365A9"/>
    <w:rsid w:val="00137549"/>
    <w:rsid w:val="001403BB"/>
    <w:rsid w:val="001404DA"/>
    <w:rsid w:val="00141032"/>
    <w:rsid w:val="00141B07"/>
    <w:rsid w:val="00142353"/>
    <w:rsid w:val="00142F1B"/>
    <w:rsid w:val="00144BE3"/>
    <w:rsid w:val="001459F9"/>
    <w:rsid w:val="00145BEF"/>
    <w:rsid w:val="00145EB8"/>
    <w:rsid w:val="001460DE"/>
    <w:rsid w:val="001469D2"/>
    <w:rsid w:val="001509E2"/>
    <w:rsid w:val="00151DF4"/>
    <w:rsid w:val="001527E7"/>
    <w:rsid w:val="001527FD"/>
    <w:rsid w:val="00152930"/>
    <w:rsid w:val="00152956"/>
    <w:rsid w:val="00152A2E"/>
    <w:rsid w:val="00152E4D"/>
    <w:rsid w:val="001538BB"/>
    <w:rsid w:val="00154534"/>
    <w:rsid w:val="00154589"/>
    <w:rsid w:val="001548BA"/>
    <w:rsid w:val="001562B1"/>
    <w:rsid w:val="00156DEA"/>
    <w:rsid w:val="00157114"/>
    <w:rsid w:val="00157A96"/>
    <w:rsid w:val="00157EC9"/>
    <w:rsid w:val="001603A5"/>
    <w:rsid w:val="00160642"/>
    <w:rsid w:val="001606E1"/>
    <w:rsid w:val="00160DE2"/>
    <w:rsid w:val="001619F8"/>
    <w:rsid w:val="001621A1"/>
    <w:rsid w:val="001627D5"/>
    <w:rsid w:val="00162FE2"/>
    <w:rsid w:val="00163228"/>
    <w:rsid w:val="00163CCC"/>
    <w:rsid w:val="00164287"/>
    <w:rsid w:val="00166848"/>
    <w:rsid w:val="0016690A"/>
    <w:rsid w:val="00166FE6"/>
    <w:rsid w:val="00166FFA"/>
    <w:rsid w:val="00170BBF"/>
    <w:rsid w:val="00171316"/>
    <w:rsid w:val="00171B2C"/>
    <w:rsid w:val="00172B15"/>
    <w:rsid w:val="00172CB8"/>
    <w:rsid w:val="00172CCE"/>
    <w:rsid w:val="00172E51"/>
    <w:rsid w:val="00173F55"/>
    <w:rsid w:val="001744E3"/>
    <w:rsid w:val="0017483C"/>
    <w:rsid w:val="00175597"/>
    <w:rsid w:val="00176578"/>
    <w:rsid w:val="00177B32"/>
    <w:rsid w:val="00181127"/>
    <w:rsid w:val="001819B6"/>
    <w:rsid w:val="00181D54"/>
    <w:rsid w:val="0018251C"/>
    <w:rsid w:val="0018344D"/>
    <w:rsid w:val="00183520"/>
    <w:rsid w:val="001839E7"/>
    <w:rsid w:val="00183F09"/>
    <w:rsid w:val="0018434D"/>
    <w:rsid w:val="00184752"/>
    <w:rsid w:val="00185832"/>
    <w:rsid w:val="00185A11"/>
    <w:rsid w:val="00186249"/>
    <w:rsid w:val="001862A0"/>
    <w:rsid w:val="00186837"/>
    <w:rsid w:val="00186933"/>
    <w:rsid w:val="00187104"/>
    <w:rsid w:val="001873E6"/>
    <w:rsid w:val="00187856"/>
    <w:rsid w:val="00187CA5"/>
    <w:rsid w:val="00190FA9"/>
    <w:rsid w:val="001911D4"/>
    <w:rsid w:val="001930E2"/>
    <w:rsid w:val="00193184"/>
    <w:rsid w:val="00193C82"/>
    <w:rsid w:val="00193CCE"/>
    <w:rsid w:val="00194A57"/>
    <w:rsid w:val="00195718"/>
    <w:rsid w:val="00195D0D"/>
    <w:rsid w:val="001961A4"/>
    <w:rsid w:val="001973BB"/>
    <w:rsid w:val="001974BF"/>
    <w:rsid w:val="0019793D"/>
    <w:rsid w:val="00197AF0"/>
    <w:rsid w:val="001A00D9"/>
    <w:rsid w:val="001A0EF2"/>
    <w:rsid w:val="001A18ED"/>
    <w:rsid w:val="001A219B"/>
    <w:rsid w:val="001A226B"/>
    <w:rsid w:val="001A4D8E"/>
    <w:rsid w:val="001A5599"/>
    <w:rsid w:val="001A59DD"/>
    <w:rsid w:val="001A5EB5"/>
    <w:rsid w:val="001A7647"/>
    <w:rsid w:val="001A7774"/>
    <w:rsid w:val="001B03B0"/>
    <w:rsid w:val="001B259F"/>
    <w:rsid w:val="001B2712"/>
    <w:rsid w:val="001B2735"/>
    <w:rsid w:val="001B2E32"/>
    <w:rsid w:val="001B35C9"/>
    <w:rsid w:val="001B4B7E"/>
    <w:rsid w:val="001B50F3"/>
    <w:rsid w:val="001B5204"/>
    <w:rsid w:val="001C0242"/>
    <w:rsid w:val="001C06BD"/>
    <w:rsid w:val="001C0D1E"/>
    <w:rsid w:val="001C0E6E"/>
    <w:rsid w:val="001C1B23"/>
    <w:rsid w:val="001C2B55"/>
    <w:rsid w:val="001C3151"/>
    <w:rsid w:val="001C522E"/>
    <w:rsid w:val="001C5793"/>
    <w:rsid w:val="001C6716"/>
    <w:rsid w:val="001C77CC"/>
    <w:rsid w:val="001D02F8"/>
    <w:rsid w:val="001D0744"/>
    <w:rsid w:val="001D07AC"/>
    <w:rsid w:val="001D0982"/>
    <w:rsid w:val="001D0CEE"/>
    <w:rsid w:val="001D1F8A"/>
    <w:rsid w:val="001D2BF8"/>
    <w:rsid w:val="001D2EF3"/>
    <w:rsid w:val="001D393C"/>
    <w:rsid w:val="001D3FBA"/>
    <w:rsid w:val="001D51A1"/>
    <w:rsid w:val="001D63B7"/>
    <w:rsid w:val="001D76A7"/>
    <w:rsid w:val="001E0D4F"/>
    <w:rsid w:val="001E1BEC"/>
    <w:rsid w:val="001E2DB4"/>
    <w:rsid w:val="001E3952"/>
    <w:rsid w:val="001E3B9D"/>
    <w:rsid w:val="001E4F94"/>
    <w:rsid w:val="001E503C"/>
    <w:rsid w:val="001E550D"/>
    <w:rsid w:val="001E57CD"/>
    <w:rsid w:val="001E5BD8"/>
    <w:rsid w:val="001E5EF4"/>
    <w:rsid w:val="001E5FE3"/>
    <w:rsid w:val="001F04BB"/>
    <w:rsid w:val="001F04BF"/>
    <w:rsid w:val="001F09A2"/>
    <w:rsid w:val="001F0BE5"/>
    <w:rsid w:val="001F1989"/>
    <w:rsid w:val="001F291D"/>
    <w:rsid w:val="001F34D9"/>
    <w:rsid w:val="001F36D4"/>
    <w:rsid w:val="001F3877"/>
    <w:rsid w:val="001F3ECB"/>
    <w:rsid w:val="001F427F"/>
    <w:rsid w:val="001F532B"/>
    <w:rsid w:val="001F572E"/>
    <w:rsid w:val="001F7A18"/>
    <w:rsid w:val="002003F9"/>
    <w:rsid w:val="00200B96"/>
    <w:rsid w:val="00201D6B"/>
    <w:rsid w:val="00202234"/>
    <w:rsid w:val="00202B31"/>
    <w:rsid w:val="00203050"/>
    <w:rsid w:val="00203CDA"/>
    <w:rsid w:val="00203D3F"/>
    <w:rsid w:val="00203FD6"/>
    <w:rsid w:val="00204367"/>
    <w:rsid w:val="00204E68"/>
    <w:rsid w:val="00205F00"/>
    <w:rsid w:val="00206688"/>
    <w:rsid w:val="00207695"/>
    <w:rsid w:val="00211336"/>
    <w:rsid w:val="00212087"/>
    <w:rsid w:val="00212C6C"/>
    <w:rsid w:val="00212D92"/>
    <w:rsid w:val="00212EC2"/>
    <w:rsid w:val="0021388C"/>
    <w:rsid w:val="00214517"/>
    <w:rsid w:val="002150B3"/>
    <w:rsid w:val="00215494"/>
    <w:rsid w:val="002159BC"/>
    <w:rsid w:val="00216727"/>
    <w:rsid w:val="00216BA1"/>
    <w:rsid w:val="00216C4A"/>
    <w:rsid w:val="0021745D"/>
    <w:rsid w:val="0022178B"/>
    <w:rsid w:val="00221F7D"/>
    <w:rsid w:val="00222396"/>
    <w:rsid w:val="00222FC9"/>
    <w:rsid w:val="00223268"/>
    <w:rsid w:val="002247CC"/>
    <w:rsid w:val="00225941"/>
    <w:rsid w:val="00227027"/>
    <w:rsid w:val="00227E17"/>
    <w:rsid w:val="00227F82"/>
    <w:rsid w:val="0023030B"/>
    <w:rsid w:val="0023030C"/>
    <w:rsid w:val="00230602"/>
    <w:rsid w:val="00231053"/>
    <w:rsid w:val="002318DA"/>
    <w:rsid w:val="00231D73"/>
    <w:rsid w:val="00232E18"/>
    <w:rsid w:val="00232E40"/>
    <w:rsid w:val="00232EB3"/>
    <w:rsid w:val="00233C52"/>
    <w:rsid w:val="00234377"/>
    <w:rsid w:val="0023496F"/>
    <w:rsid w:val="002369B0"/>
    <w:rsid w:val="002379FA"/>
    <w:rsid w:val="00241B14"/>
    <w:rsid w:val="002422CA"/>
    <w:rsid w:val="002426D1"/>
    <w:rsid w:val="00243981"/>
    <w:rsid w:val="00243A66"/>
    <w:rsid w:val="00243CFC"/>
    <w:rsid w:val="002440F2"/>
    <w:rsid w:val="00244BE2"/>
    <w:rsid w:val="00244DF8"/>
    <w:rsid w:val="002458BC"/>
    <w:rsid w:val="0024684B"/>
    <w:rsid w:val="00246B71"/>
    <w:rsid w:val="002501C0"/>
    <w:rsid w:val="0025146A"/>
    <w:rsid w:val="00251967"/>
    <w:rsid w:val="002521F7"/>
    <w:rsid w:val="00252242"/>
    <w:rsid w:val="00252D01"/>
    <w:rsid w:val="002535E3"/>
    <w:rsid w:val="00253DF4"/>
    <w:rsid w:val="00254082"/>
    <w:rsid w:val="00254DD3"/>
    <w:rsid w:val="0025582C"/>
    <w:rsid w:val="002576D1"/>
    <w:rsid w:val="00257EF4"/>
    <w:rsid w:val="002614AA"/>
    <w:rsid w:val="00261819"/>
    <w:rsid w:val="00262028"/>
    <w:rsid w:val="002624E1"/>
    <w:rsid w:val="00262611"/>
    <w:rsid w:val="00265811"/>
    <w:rsid w:val="00266C0C"/>
    <w:rsid w:val="002674FD"/>
    <w:rsid w:val="00270D64"/>
    <w:rsid w:val="002728F6"/>
    <w:rsid w:val="00273043"/>
    <w:rsid w:val="002733DF"/>
    <w:rsid w:val="00273704"/>
    <w:rsid w:val="00273F18"/>
    <w:rsid w:val="0027435F"/>
    <w:rsid w:val="00274473"/>
    <w:rsid w:val="002748BE"/>
    <w:rsid w:val="00274A45"/>
    <w:rsid w:val="00274C0C"/>
    <w:rsid w:val="00275891"/>
    <w:rsid w:val="0027676D"/>
    <w:rsid w:val="002770C8"/>
    <w:rsid w:val="002800EE"/>
    <w:rsid w:val="0028228A"/>
    <w:rsid w:val="0028257E"/>
    <w:rsid w:val="0028264B"/>
    <w:rsid w:val="002828DA"/>
    <w:rsid w:val="0028370A"/>
    <w:rsid w:val="00284062"/>
    <w:rsid w:val="002841F2"/>
    <w:rsid w:val="00284B0E"/>
    <w:rsid w:val="00284B77"/>
    <w:rsid w:val="00285042"/>
    <w:rsid w:val="0028527F"/>
    <w:rsid w:val="00286CA2"/>
    <w:rsid w:val="00287035"/>
    <w:rsid w:val="00287A75"/>
    <w:rsid w:val="002909E0"/>
    <w:rsid w:val="00292056"/>
    <w:rsid w:val="00292E5B"/>
    <w:rsid w:val="0029368B"/>
    <w:rsid w:val="00293981"/>
    <w:rsid w:val="00294318"/>
    <w:rsid w:val="0029498E"/>
    <w:rsid w:val="00295838"/>
    <w:rsid w:val="002958D9"/>
    <w:rsid w:val="00295D84"/>
    <w:rsid w:val="00297143"/>
    <w:rsid w:val="00297578"/>
    <w:rsid w:val="002976DD"/>
    <w:rsid w:val="00297A03"/>
    <w:rsid w:val="002A1529"/>
    <w:rsid w:val="002A2054"/>
    <w:rsid w:val="002A2999"/>
    <w:rsid w:val="002A2F77"/>
    <w:rsid w:val="002A33D8"/>
    <w:rsid w:val="002A37BF"/>
    <w:rsid w:val="002A3D5C"/>
    <w:rsid w:val="002A400A"/>
    <w:rsid w:val="002A4662"/>
    <w:rsid w:val="002A46DB"/>
    <w:rsid w:val="002A4FE6"/>
    <w:rsid w:val="002A54FF"/>
    <w:rsid w:val="002A5E63"/>
    <w:rsid w:val="002A6F5B"/>
    <w:rsid w:val="002A72F3"/>
    <w:rsid w:val="002B0120"/>
    <w:rsid w:val="002B0EAA"/>
    <w:rsid w:val="002B100F"/>
    <w:rsid w:val="002B280E"/>
    <w:rsid w:val="002B2B6D"/>
    <w:rsid w:val="002B2C5C"/>
    <w:rsid w:val="002B337F"/>
    <w:rsid w:val="002B436E"/>
    <w:rsid w:val="002B5C33"/>
    <w:rsid w:val="002B6269"/>
    <w:rsid w:val="002B62F1"/>
    <w:rsid w:val="002B66DD"/>
    <w:rsid w:val="002B66FF"/>
    <w:rsid w:val="002B6EF9"/>
    <w:rsid w:val="002B70EC"/>
    <w:rsid w:val="002B7791"/>
    <w:rsid w:val="002B7BF9"/>
    <w:rsid w:val="002C1419"/>
    <w:rsid w:val="002C162F"/>
    <w:rsid w:val="002C191F"/>
    <w:rsid w:val="002C19D8"/>
    <w:rsid w:val="002C1CC2"/>
    <w:rsid w:val="002C215C"/>
    <w:rsid w:val="002C3CB7"/>
    <w:rsid w:val="002C426A"/>
    <w:rsid w:val="002C5089"/>
    <w:rsid w:val="002C67E7"/>
    <w:rsid w:val="002C6BBD"/>
    <w:rsid w:val="002C72EA"/>
    <w:rsid w:val="002C7537"/>
    <w:rsid w:val="002C7594"/>
    <w:rsid w:val="002D1B25"/>
    <w:rsid w:val="002D1B48"/>
    <w:rsid w:val="002D2026"/>
    <w:rsid w:val="002D240F"/>
    <w:rsid w:val="002D258E"/>
    <w:rsid w:val="002D466D"/>
    <w:rsid w:val="002D4D84"/>
    <w:rsid w:val="002D4E2D"/>
    <w:rsid w:val="002D6545"/>
    <w:rsid w:val="002D7091"/>
    <w:rsid w:val="002D7256"/>
    <w:rsid w:val="002D7600"/>
    <w:rsid w:val="002E0051"/>
    <w:rsid w:val="002E04AD"/>
    <w:rsid w:val="002E060B"/>
    <w:rsid w:val="002E079E"/>
    <w:rsid w:val="002E0F80"/>
    <w:rsid w:val="002E1170"/>
    <w:rsid w:val="002E1193"/>
    <w:rsid w:val="002E14D2"/>
    <w:rsid w:val="002E1512"/>
    <w:rsid w:val="002E2811"/>
    <w:rsid w:val="002E3C15"/>
    <w:rsid w:val="002E40E5"/>
    <w:rsid w:val="002E4407"/>
    <w:rsid w:val="002E4BD4"/>
    <w:rsid w:val="002E6250"/>
    <w:rsid w:val="002E7AF3"/>
    <w:rsid w:val="002F1E79"/>
    <w:rsid w:val="002F26F8"/>
    <w:rsid w:val="002F27FC"/>
    <w:rsid w:val="002F2D30"/>
    <w:rsid w:val="002F3082"/>
    <w:rsid w:val="002F4BC6"/>
    <w:rsid w:val="002F4F88"/>
    <w:rsid w:val="002F52C6"/>
    <w:rsid w:val="002F555A"/>
    <w:rsid w:val="002F6280"/>
    <w:rsid w:val="002F7935"/>
    <w:rsid w:val="00302011"/>
    <w:rsid w:val="00302E77"/>
    <w:rsid w:val="00303608"/>
    <w:rsid w:val="00303FD2"/>
    <w:rsid w:val="00304092"/>
    <w:rsid w:val="00304188"/>
    <w:rsid w:val="00305BE0"/>
    <w:rsid w:val="00306687"/>
    <w:rsid w:val="00306C81"/>
    <w:rsid w:val="00307F49"/>
    <w:rsid w:val="00310BF6"/>
    <w:rsid w:val="0031118A"/>
    <w:rsid w:val="003112AB"/>
    <w:rsid w:val="003141FE"/>
    <w:rsid w:val="00315BA8"/>
    <w:rsid w:val="00315FD2"/>
    <w:rsid w:val="00316073"/>
    <w:rsid w:val="00316243"/>
    <w:rsid w:val="00316953"/>
    <w:rsid w:val="00316D46"/>
    <w:rsid w:val="00317A42"/>
    <w:rsid w:val="00317B12"/>
    <w:rsid w:val="00321D35"/>
    <w:rsid w:val="00321FAB"/>
    <w:rsid w:val="00322D05"/>
    <w:rsid w:val="00322FAA"/>
    <w:rsid w:val="003239A5"/>
    <w:rsid w:val="00323D15"/>
    <w:rsid w:val="003246A8"/>
    <w:rsid w:val="003248A9"/>
    <w:rsid w:val="003249DE"/>
    <w:rsid w:val="003249E1"/>
    <w:rsid w:val="00324B05"/>
    <w:rsid w:val="00326C12"/>
    <w:rsid w:val="00330383"/>
    <w:rsid w:val="0033046B"/>
    <w:rsid w:val="00330CE8"/>
    <w:rsid w:val="00330E8B"/>
    <w:rsid w:val="003311A0"/>
    <w:rsid w:val="00332354"/>
    <w:rsid w:val="00333AF7"/>
    <w:rsid w:val="00334F72"/>
    <w:rsid w:val="00335E17"/>
    <w:rsid w:val="00335EB2"/>
    <w:rsid w:val="0033650C"/>
    <w:rsid w:val="00337049"/>
    <w:rsid w:val="00337925"/>
    <w:rsid w:val="00337D97"/>
    <w:rsid w:val="0034040B"/>
    <w:rsid w:val="0034049E"/>
    <w:rsid w:val="00341533"/>
    <w:rsid w:val="00341A31"/>
    <w:rsid w:val="0034207D"/>
    <w:rsid w:val="00343CDD"/>
    <w:rsid w:val="003441D4"/>
    <w:rsid w:val="00344202"/>
    <w:rsid w:val="003464E0"/>
    <w:rsid w:val="00346B95"/>
    <w:rsid w:val="00346EB0"/>
    <w:rsid w:val="00346F2C"/>
    <w:rsid w:val="003477D6"/>
    <w:rsid w:val="00347E4C"/>
    <w:rsid w:val="00347FBB"/>
    <w:rsid w:val="00350F79"/>
    <w:rsid w:val="00351053"/>
    <w:rsid w:val="00352055"/>
    <w:rsid w:val="00355291"/>
    <w:rsid w:val="00355CA7"/>
    <w:rsid w:val="003567E2"/>
    <w:rsid w:val="00356BC8"/>
    <w:rsid w:val="00357351"/>
    <w:rsid w:val="003578C0"/>
    <w:rsid w:val="00357CC8"/>
    <w:rsid w:val="00361AEA"/>
    <w:rsid w:val="00362898"/>
    <w:rsid w:val="00362F35"/>
    <w:rsid w:val="00363035"/>
    <w:rsid w:val="00363B79"/>
    <w:rsid w:val="00363E60"/>
    <w:rsid w:val="00364232"/>
    <w:rsid w:val="00365E1E"/>
    <w:rsid w:val="00366AC8"/>
    <w:rsid w:val="00372613"/>
    <w:rsid w:val="00372E8C"/>
    <w:rsid w:val="00372FBA"/>
    <w:rsid w:val="003732C0"/>
    <w:rsid w:val="00373306"/>
    <w:rsid w:val="00373395"/>
    <w:rsid w:val="00373675"/>
    <w:rsid w:val="0037471C"/>
    <w:rsid w:val="00375A7F"/>
    <w:rsid w:val="00375EE0"/>
    <w:rsid w:val="00376231"/>
    <w:rsid w:val="003766E6"/>
    <w:rsid w:val="0038014D"/>
    <w:rsid w:val="0038019F"/>
    <w:rsid w:val="00380AD3"/>
    <w:rsid w:val="00380BE5"/>
    <w:rsid w:val="00380E2C"/>
    <w:rsid w:val="00381DBB"/>
    <w:rsid w:val="003825EF"/>
    <w:rsid w:val="00384625"/>
    <w:rsid w:val="00386FE7"/>
    <w:rsid w:val="00387CE0"/>
    <w:rsid w:val="00387F4D"/>
    <w:rsid w:val="00390480"/>
    <w:rsid w:val="00390627"/>
    <w:rsid w:val="0039142D"/>
    <w:rsid w:val="003916AC"/>
    <w:rsid w:val="0039442B"/>
    <w:rsid w:val="00394C88"/>
    <w:rsid w:val="00394F5E"/>
    <w:rsid w:val="00395C7A"/>
    <w:rsid w:val="00395D77"/>
    <w:rsid w:val="00397306"/>
    <w:rsid w:val="003A028F"/>
    <w:rsid w:val="003A07BA"/>
    <w:rsid w:val="003A2104"/>
    <w:rsid w:val="003A2354"/>
    <w:rsid w:val="003A2E6D"/>
    <w:rsid w:val="003A35E1"/>
    <w:rsid w:val="003A3757"/>
    <w:rsid w:val="003A3D81"/>
    <w:rsid w:val="003A3FA9"/>
    <w:rsid w:val="003A41D9"/>
    <w:rsid w:val="003A491F"/>
    <w:rsid w:val="003A4991"/>
    <w:rsid w:val="003A4F63"/>
    <w:rsid w:val="003A640F"/>
    <w:rsid w:val="003A64BB"/>
    <w:rsid w:val="003A756D"/>
    <w:rsid w:val="003B194C"/>
    <w:rsid w:val="003B1F6E"/>
    <w:rsid w:val="003B27D0"/>
    <w:rsid w:val="003B289A"/>
    <w:rsid w:val="003B33D2"/>
    <w:rsid w:val="003B459D"/>
    <w:rsid w:val="003B4764"/>
    <w:rsid w:val="003B548F"/>
    <w:rsid w:val="003B5529"/>
    <w:rsid w:val="003B5549"/>
    <w:rsid w:val="003B55FE"/>
    <w:rsid w:val="003B5C74"/>
    <w:rsid w:val="003B74D5"/>
    <w:rsid w:val="003B7692"/>
    <w:rsid w:val="003C0714"/>
    <w:rsid w:val="003C0EDD"/>
    <w:rsid w:val="003C1E48"/>
    <w:rsid w:val="003C3B31"/>
    <w:rsid w:val="003C4CF0"/>
    <w:rsid w:val="003C4DC6"/>
    <w:rsid w:val="003C517D"/>
    <w:rsid w:val="003C5AFA"/>
    <w:rsid w:val="003C6CA4"/>
    <w:rsid w:val="003C7147"/>
    <w:rsid w:val="003C7AA5"/>
    <w:rsid w:val="003D0467"/>
    <w:rsid w:val="003D0F67"/>
    <w:rsid w:val="003D1302"/>
    <w:rsid w:val="003D1B12"/>
    <w:rsid w:val="003D237E"/>
    <w:rsid w:val="003D3FA0"/>
    <w:rsid w:val="003D4D68"/>
    <w:rsid w:val="003D5BDB"/>
    <w:rsid w:val="003D77A8"/>
    <w:rsid w:val="003E03FD"/>
    <w:rsid w:val="003E04B1"/>
    <w:rsid w:val="003E09DC"/>
    <w:rsid w:val="003E1796"/>
    <w:rsid w:val="003E2A62"/>
    <w:rsid w:val="003E34CD"/>
    <w:rsid w:val="003E50D5"/>
    <w:rsid w:val="003E53E4"/>
    <w:rsid w:val="003E6181"/>
    <w:rsid w:val="003E7EBA"/>
    <w:rsid w:val="003F0F75"/>
    <w:rsid w:val="003F276B"/>
    <w:rsid w:val="003F2A14"/>
    <w:rsid w:val="003F311D"/>
    <w:rsid w:val="003F4972"/>
    <w:rsid w:val="003F6149"/>
    <w:rsid w:val="003F661F"/>
    <w:rsid w:val="003F6962"/>
    <w:rsid w:val="003F706B"/>
    <w:rsid w:val="0040083C"/>
    <w:rsid w:val="00400EDC"/>
    <w:rsid w:val="00401194"/>
    <w:rsid w:val="00401896"/>
    <w:rsid w:val="00402D58"/>
    <w:rsid w:val="00403B3F"/>
    <w:rsid w:val="004041F3"/>
    <w:rsid w:val="00404839"/>
    <w:rsid w:val="004053F7"/>
    <w:rsid w:val="004057B9"/>
    <w:rsid w:val="00405946"/>
    <w:rsid w:val="00405A02"/>
    <w:rsid w:val="00405C7E"/>
    <w:rsid w:val="00405DA3"/>
    <w:rsid w:val="0040634A"/>
    <w:rsid w:val="00406533"/>
    <w:rsid w:val="004072DC"/>
    <w:rsid w:val="004113EA"/>
    <w:rsid w:val="0041164A"/>
    <w:rsid w:val="004118C8"/>
    <w:rsid w:val="004121CD"/>
    <w:rsid w:val="004124EF"/>
    <w:rsid w:val="00412753"/>
    <w:rsid w:val="00412BF2"/>
    <w:rsid w:val="004136AC"/>
    <w:rsid w:val="004136B4"/>
    <w:rsid w:val="00416606"/>
    <w:rsid w:val="0041692D"/>
    <w:rsid w:val="004209BF"/>
    <w:rsid w:val="00420D72"/>
    <w:rsid w:val="00420F89"/>
    <w:rsid w:val="00421B86"/>
    <w:rsid w:val="00422565"/>
    <w:rsid w:val="00422BEC"/>
    <w:rsid w:val="004233AC"/>
    <w:rsid w:val="00423511"/>
    <w:rsid w:val="00423791"/>
    <w:rsid w:val="00424224"/>
    <w:rsid w:val="0042499A"/>
    <w:rsid w:val="0042553B"/>
    <w:rsid w:val="00425C73"/>
    <w:rsid w:val="00426761"/>
    <w:rsid w:val="00426AC1"/>
    <w:rsid w:val="00427637"/>
    <w:rsid w:val="00427B4F"/>
    <w:rsid w:val="004300E7"/>
    <w:rsid w:val="004315DB"/>
    <w:rsid w:val="00432179"/>
    <w:rsid w:val="00432392"/>
    <w:rsid w:val="00432A06"/>
    <w:rsid w:val="00432FF7"/>
    <w:rsid w:val="0043303A"/>
    <w:rsid w:val="004339CF"/>
    <w:rsid w:val="00433D94"/>
    <w:rsid w:val="004342A9"/>
    <w:rsid w:val="004342DE"/>
    <w:rsid w:val="004358B8"/>
    <w:rsid w:val="00435ACD"/>
    <w:rsid w:val="004361F8"/>
    <w:rsid w:val="00437221"/>
    <w:rsid w:val="004377C8"/>
    <w:rsid w:val="004407A3"/>
    <w:rsid w:val="004416F4"/>
    <w:rsid w:val="00441730"/>
    <w:rsid w:val="00442CAE"/>
    <w:rsid w:val="004437C4"/>
    <w:rsid w:val="004445CA"/>
    <w:rsid w:val="00444E87"/>
    <w:rsid w:val="0044581A"/>
    <w:rsid w:val="004473C6"/>
    <w:rsid w:val="00450647"/>
    <w:rsid w:val="004513AF"/>
    <w:rsid w:val="004515B4"/>
    <w:rsid w:val="004516E9"/>
    <w:rsid w:val="00451B1C"/>
    <w:rsid w:val="0045207F"/>
    <w:rsid w:val="0045240F"/>
    <w:rsid w:val="004528AD"/>
    <w:rsid w:val="004537CB"/>
    <w:rsid w:val="00453827"/>
    <w:rsid w:val="00453A7C"/>
    <w:rsid w:val="00453FBB"/>
    <w:rsid w:val="00454873"/>
    <w:rsid w:val="00454DD7"/>
    <w:rsid w:val="00455620"/>
    <w:rsid w:val="00455689"/>
    <w:rsid w:val="00455F56"/>
    <w:rsid w:val="00456772"/>
    <w:rsid w:val="00456AC9"/>
    <w:rsid w:val="00457B83"/>
    <w:rsid w:val="00460735"/>
    <w:rsid w:val="00462516"/>
    <w:rsid w:val="00462BED"/>
    <w:rsid w:val="00462FB5"/>
    <w:rsid w:val="0046352D"/>
    <w:rsid w:val="00463776"/>
    <w:rsid w:val="00464C67"/>
    <w:rsid w:val="00465583"/>
    <w:rsid w:val="00466B7A"/>
    <w:rsid w:val="0046705D"/>
    <w:rsid w:val="00467578"/>
    <w:rsid w:val="00467D03"/>
    <w:rsid w:val="00470DA6"/>
    <w:rsid w:val="00471B0A"/>
    <w:rsid w:val="00473E33"/>
    <w:rsid w:val="00474D97"/>
    <w:rsid w:val="00474ECF"/>
    <w:rsid w:val="00475251"/>
    <w:rsid w:val="00475997"/>
    <w:rsid w:val="00476097"/>
    <w:rsid w:val="00476356"/>
    <w:rsid w:val="00476C44"/>
    <w:rsid w:val="00477081"/>
    <w:rsid w:val="004774C3"/>
    <w:rsid w:val="0047753D"/>
    <w:rsid w:val="00477FCB"/>
    <w:rsid w:val="00480314"/>
    <w:rsid w:val="00480D81"/>
    <w:rsid w:val="00480E66"/>
    <w:rsid w:val="00483427"/>
    <w:rsid w:val="0048349B"/>
    <w:rsid w:val="00483970"/>
    <w:rsid w:val="00483A31"/>
    <w:rsid w:val="004848DF"/>
    <w:rsid w:val="00485642"/>
    <w:rsid w:val="00485D1C"/>
    <w:rsid w:val="00485DF2"/>
    <w:rsid w:val="00486062"/>
    <w:rsid w:val="00486F4D"/>
    <w:rsid w:val="004875FE"/>
    <w:rsid w:val="004918BF"/>
    <w:rsid w:val="00492D65"/>
    <w:rsid w:val="00493FAC"/>
    <w:rsid w:val="0049484A"/>
    <w:rsid w:val="00495802"/>
    <w:rsid w:val="00495DD2"/>
    <w:rsid w:val="00496A01"/>
    <w:rsid w:val="00497207"/>
    <w:rsid w:val="004A0D9B"/>
    <w:rsid w:val="004A18AC"/>
    <w:rsid w:val="004A2214"/>
    <w:rsid w:val="004A2BAF"/>
    <w:rsid w:val="004A404B"/>
    <w:rsid w:val="004A560D"/>
    <w:rsid w:val="004A5ABD"/>
    <w:rsid w:val="004A6444"/>
    <w:rsid w:val="004A6ED9"/>
    <w:rsid w:val="004A70FB"/>
    <w:rsid w:val="004B07E2"/>
    <w:rsid w:val="004B12C9"/>
    <w:rsid w:val="004B15BE"/>
    <w:rsid w:val="004B177C"/>
    <w:rsid w:val="004B2174"/>
    <w:rsid w:val="004B461A"/>
    <w:rsid w:val="004B5BD2"/>
    <w:rsid w:val="004B6CB6"/>
    <w:rsid w:val="004B704E"/>
    <w:rsid w:val="004B75CC"/>
    <w:rsid w:val="004B779B"/>
    <w:rsid w:val="004B78AA"/>
    <w:rsid w:val="004B7DB1"/>
    <w:rsid w:val="004B7FDC"/>
    <w:rsid w:val="004C0E00"/>
    <w:rsid w:val="004C151E"/>
    <w:rsid w:val="004C1C20"/>
    <w:rsid w:val="004C2699"/>
    <w:rsid w:val="004C2B71"/>
    <w:rsid w:val="004C2D44"/>
    <w:rsid w:val="004C3309"/>
    <w:rsid w:val="004C394B"/>
    <w:rsid w:val="004C44D8"/>
    <w:rsid w:val="004C53DF"/>
    <w:rsid w:val="004C7EAA"/>
    <w:rsid w:val="004D08E6"/>
    <w:rsid w:val="004D0CD3"/>
    <w:rsid w:val="004D3439"/>
    <w:rsid w:val="004D36FF"/>
    <w:rsid w:val="004D4260"/>
    <w:rsid w:val="004D4540"/>
    <w:rsid w:val="004D4840"/>
    <w:rsid w:val="004D4D29"/>
    <w:rsid w:val="004D5A1F"/>
    <w:rsid w:val="004D7F26"/>
    <w:rsid w:val="004E057F"/>
    <w:rsid w:val="004E0790"/>
    <w:rsid w:val="004E0898"/>
    <w:rsid w:val="004E0B99"/>
    <w:rsid w:val="004E19CE"/>
    <w:rsid w:val="004E1AE7"/>
    <w:rsid w:val="004E1AFF"/>
    <w:rsid w:val="004E1C57"/>
    <w:rsid w:val="004E2D3D"/>
    <w:rsid w:val="004E5868"/>
    <w:rsid w:val="004E5D50"/>
    <w:rsid w:val="004E5E54"/>
    <w:rsid w:val="004E60FC"/>
    <w:rsid w:val="004E6427"/>
    <w:rsid w:val="004E65B6"/>
    <w:rsid w:val="004E6797"/>
    <w:rsid w:val="004E7676"/>
    <w:rsid w:val="004E7F0C"/>
    <w:rsid w:val="004F1031"/>
    <w:rsid w:val="004F53CD"/>
    <w:rsid w:val="004F5ABB"/>
    <w:rsid w:val="004F613F"/>
    <w:rsid w:val="004F68E0"/>
    <w:rsid w:val="004F7217"/>
    <w:rsid w:val="004F7636"/>
    <w:rsid w:val="004F7BC6"/>
    <w:rsid w:val="005000DA"/>
    <w:rsid w:val="0050165C"/>
    <w:rsid w:val="00501BCC"/>
    <w:rsid w:val="00502895"/>
    <w:rsid w:val="00502FC0"/>
    <w:rsid w:val="00503419"/>
    <w:rsid w:val="00503A39"/>
    <w:rsid w:val="00503AC8"/>
    <w:rsid w:val="005048CA"/>
    <w:rsid w:val="00505E6B"/>
    <w:rsid w:val="00506BC5"/>
    <w:rsid w:val="00506C73"/>
    <w:rsid w:val="005078A7"/>
    <w:rsid w:val="00507ADD"/>
    <w:rsid w:val="00507C22"/>
    <w:rsid w:val="00510890"/>
    <w:rsid w:val="005113D8"/>
    <w:rsid w:val="0051190D"/>
    <w:rsid w:val="00512017"/>
    <w:rsid w:val="00512313"/>
    <w:rsid w:val="00513BFB"/>
    <w:rsid w:val="005147EE"/>
    <w:rsid w:val="005153C4"/>
    <w:rsid w:val="005153DF"/>
    <w:rsid w:val="00515F1E"/>
    <w:rsid w:val="00516800"/>
    <w:rsid w:val="00516D4E"/>
    <w:rsid w:val="005204FF"/>
    <w:rsid w:val="005205E3"/>
    <w:rsid w:val="00520DF1"/>
    <w:rsid w:val="00520F87"/>
    <w:rsid w:val="00521D4E"/>
    <w:rsid w:val="00521EE2"/>
    <w:rsid w:val="00521F22"/>
    <w:rsid w:val="005220D0"/>
    <w:rsid w:val="00522A0B"/>
    <w:rsid w:val="00522BCD"/>
    <w:rsid w:val="00522EDA"/>
    <w:rsid w:val="0052377F"/>
    <w:rsid w:val="00523958"/>
    <w:rsid w:val="00523EB6"/>
    <w:rsid w:val="00524D92"/>
    <w:rsid w:val="00525089"/>
    <w:rsid w:val="00525167"/>
    <w:rsid w:val="005254E1"/>
    <w:rsid w:val="00526696"/>
    <w:rsid w:val="00527DA5"/>
    <w:rsid w:val="00527E17"/>
    <w:rsid w:val="005301A2"/>
    <w:rsid w:val="005309A9"/>
    <w:rsid w:val="00530C68"/>
    <w:rsid w:val="00532895"/>
    <w:rsid w:val="00532A60"/>
    <w:rsid w:val="005334F1"/>
    <w:rsid w:val="00533581"/>
    <w:rsid w:val="005338D8"/>
    <w:rsid w:val="005372F2"/>
    <w:rsid w:val="005379BC"/>
    <w:rsid w:val="00540DC8"/>
    <w:rsid w:val="00541003"/>
    <w:rsid w:val="00541443"/>
    <w:rsid w:val="005425B5"/>
    <w:rsid w:val="0054306A"/>
    <w:rsid w:val="005440A7"/>
    <w:rsid w:val="00544CC7"/>
    <w:rsid w:val="005452AE"/>
    <w:rsid w:val="0054553F"/>
    <w:rsid w:val="005464E8"/>
    <w:rsid w:val="00547928"/>
    <w:rsid w:val="00547C39"/>
    <w:rsid w:val="0055013B"/>
    <w:rsid w:val="0055100D"/>
    <w:rsid w:val="0055268B"/>
    <w:rsid w:val="00552852"/>
    <w:rsid w:val="00552D0A"/>
    <w:rsid w:val="0055452E"/>
    <w:rsid w:val="005560A3"/>
    <w:rsid w:val="0056022E"/>
    <w:rsid w:val="005606A6"/>
    <w:rsid w:val="00560A58"/>
    <w:rsid w:val="00561648"/>
    <w:rsid w:val="005622A8"/>
    <w:rsid w:val="005629D0"/>
    <w:rsid w:val="00562AF7"/>
    <w:rsid w:val="00563B86"/>
    <w:rsid w:val="00563F19"/>
    <w:rsid w:val="00565D04"/>
    <w:rsid w:val="00566A9E"/>
    <w:rsid w:val="00566C80"/>
    <w:rsid w:val="00566E4F"/>
    <w:rsid w:val="00567760"/>
    <w:rsid w:val="00570073"/>
    <w:rsid w:val="005703F2"/>
    <w:rsid w:val="005705D6"/>
    <w:rsid w:val="00570736"/>
    <w:rsid w:val="00571FB6"/>
    <w:rsid w:val="00572BCF"/>
    <w:rsid w:val="00573600"/>
    <w:rsid w:val="00573F48"/>
    <w:rsid w:val="00574306"/>
    <w:rsid w:val="00575019"/>
    <w:rsid w:val="00576364"/>
    <w:rsid w:val="005772C5"/>
    <w:rsid w:val="005805CF"/>
    <w:rsid w:val="00580CC8"/>
    <w:rsid w:val="00581506"/>
    <w:rsid w:val="00581FDC"/>
    <w:rsid w:val="0058256F"/>
    <w:rsid w:val="00582E9D"/>
    <w:rsid w:val="00583612"/>
    <w:rsid w:val="00583C23"/>
    <w:rsid w:val="0059045A"/>
    <w:rsid w:val="00590A28"/>
    <w:rsid w:val="00590C5F"/>
    <w:rsid w:val="00590CA9"/>
    <w:rsid w:val="00590CCB"/>
    <w:rsid w:val="00591591"/>
    <w:rsid w:val="00591AB9"/>
    <w:rsid w:val="0059202F"/>
    <w:rsid w:val="00595274"/>
    <w:rsid w:val="005956F3"/>
    <w:rsid w:val="005977E9"/>
    <w:rsid w:val="005A2D84"/>
    <w:rsid w:val="005A3412"/>
    <w:rsid w:val="005A51EB"/>
    <w:rsid w:val="005A7BAE"/>
    <w:rsid w:val="005A7F8D"/>
    <w:rsid w:val="005B1D53"/>
    <w:rsid w:val="005B3485"/>
    <w:rsid w:val="005B3F25"/>
    <w:rsid w:val="005B4558"/>
    <w:rsid w:val="005B5147"/>
    <w:rsid w:val="005B51C8"/>
    <w:rsid w:val="005B5372"/>
    <w:rsid w:val="005B54B6"/>
    <w:rsid w:val="005B60C4"/>
    <w:rsid w:val="005B636E"/>
    <w:rsid w:val="005C131F"/>
    <w:rsid w:val="005C148D"/>
    <w:rsid w:val="005C2743"/>
    <w:rsid w:val="005C3B6C"/>
    <w:rsid w:val="005C3D06"/>
    <w:rsid w:val="005C3EBA"/>
    <w:rsid w:val="005C42C6"/>
    <w:rsid w:val="005C5635"/>
    <w:rsid w:val="005C5640"/>
    <w:rsid w:val="005C5C45"/>
    <w:rsid w:val="005C60C9"/>
    <w:rsid w:val="005C60F3"/>
    <w:rsid w:val="005C6211"/>
    <w:rsid w:val="005C6343"/>
    <w:rsid w:val="005C6658"/>
    <w:rsid w:val="005C69F2"/>
    <w:rsid w:val="005D00BA"/>
    <w:rsid w:val="005D1421"/>
    <w:rsid w:val="005D1791"/>
    <w:rsid w:val="005D20FA"/>
    <w:rsid w:val="005D245D"/>
    <w:rsid w:val="005D2AF0"/>
    <w:rsid w:val="005D311B"/>
    <w:rsid w:val="005D316C"/>
    <w:rsid w:val="005D3B7F"/>
    <w:rsid w:val="005D3CBD"/>
    <w:rsid w:val="005D3D09"/>
    <w:rsid w:val="005D4A74"/>
    <w:rsid w:val="005D59F1"/>
    <w:rsid w:val="005D5A0D"/>
    <w:rsid w:val="005D63F8"/>
    <w:rsid w:val="005D6D53"/>
    <w:rsid w:val="005D6E67"/>
    <w:rsid w:val="005D6F82"/>
    <w:rsid w:val="005D7A74"/>
    <w:rsid w:val="005D7B1E"/>
    <w:rsid w:val="005D7CCB"/>
    <w:rsid w:val="005D7D3B"/>
    <w:rsid w:val="005E0DFA"/>
    <w:rsid w:val="005E1226"/>
    <w:rsid w:val="005E3D59"/>
    <w:rsid w:val="005E4894"/>
    <w:rsid w:val="005E64FE"/>
    <w:rsid w:val="005E7D1A"/>
    <w:rsid w:val="005E7E62"/>
    <w:rsid w:val="005F0DE6"/>
    <w:rsid w:val="005F1125"/>
    <w:rsid w:val="005F1630"/>
    <w:rsid w:val="005F2C8E"/>
    <w:rsid w:val="005F392A"/>
    <w:rsid w:val="005F3BA6"/>
    <w:rsid w:val="005F3CF1"/>
    <w:rsid w:val="005F3F71"/>
    <w:rsid w:val="005F4628"/>
    <w:rsid w:val="005F5F7A"/>
    <w:rsid w:val="005F6FAA"/>
    <w:rsid w:val="005F739B"/>
    <w:rsid w:val="00600900"/>
    <w:rsid w:val="006019A1"/>
    <w:rsid w:val="00601FE1"/>
    <w:rsid w:val="0060226D"/>
    <w:rsid w:val="0060242A"/>
    <w:rsid w:val="00602CD4"/>
    <w:rsid w:val="0060387C"/>
    <w:rsid w:val="006069E3"/>
    <w:rsid w:val="00606E81"/>
    <w:rsid w:val="006073D7"/>
    <w:rsid w:val="006105A2"/>
    <w:rsid w:val="00610E98"/>
    <w:rsid w:val="00610F18"/>
    <w:rsid w:val="00610F9B"/>
    <w:rsid w:val="00611232"/>
    <w:rsid w:val="00611D80"/>
    <w:rsid w:val="00612423"/>
    <w:rsid w:val="00612CF7"/>
    <w:rsid w:val="00613AAE"/>
    <w:rsid w:val="00614058"/>
    <w:rsid w:val="00615418"/>
    <w:rsid w:val="006165F1"/>
    <w:rsid w:val="00616A00"/>
    <w:rsid w:val="00616A55"/>
    <w:rsid w:val="00616D4C"/>
    <w:rsid w:val="00616E9A"/>
    <w:rsid w:val="0062130F"/>
    <w:rsid w:val="0062161E"/>
    <w:rsid w:val="00622190"/>
    <w:rsid w:val="0062282A"/>
    <w:rsid w:val="00622C23"/>
    <w:rsid w:val="00623515"/>
    <w:rsid w:val="00623BF9"/>
    <w:rsid w:val="00623FE4"/>
    <w:rsid w:val="006242D1"/>
    <w:rsid w:val="006248F7"/>
    <w:rsid w:val="006251B7"/>
    <w:rsid w:val="0062544B"/>
    <w:rsid w:val="00625826"/>
    <w:rsid w:val="00625962"/>
    <w:rsid w:val="00625E59"/>
    <w:rsid w:val="0062722C"/>
    <w:rsid w:val="00627E7A"/>
    <w:rsid w:val="0063021E"/>
    <w:rsid w:val="00630AA1"/>
    <w:rsid w:val="00631515"/>
    <w:rsid w:val="00631C41"/>
    <w:rsid w:val="00631D98"/>
    <w:rsid w:val="00632BD5"/>
    <w:rsid w:val="00632E66"/>
    <w:rsid w:val="00633498"/>
    <w:rsid w:val="00633BF6"/>
    <w:rsid w:val="00634301"/>
    <w:rsid w:val="00634675"/>
    <w:rsid w:val="00634E12"/>
    <w:rsid w:val="00635145"/>
    <w:rsid w:val="006354CF"/>
    <w:rsid w:val="00635D88"/>
    <w:rsid w:val="006365AB"/>
    <w:rsid w:val="0063665F"/>
    <w:rsid w:val="00636850"/>
    <w:rsid w:val="00636C88"/>
    <w:rsid w:val="00636D72"/>
    <w:rsid w:val="0063744A"/>
    <w:rsid w:val="00637455"/>
    <w:rsid w:val="00640231"/>
    <w:rsid w:val="0064129E"/>
    <w:rsid w:val="00641308"/>
    <w:rsid w:val="00642392"/>
    <w:rsid w:val="00642506"/>
    <w:rsid w:val="0064353A"/>
    <w:rsid w:val="0064489E"/>
    <w:rsid w:val="00645841"/>
    <w:rsid w:val="006464FF"/>
    <w:rsid w:val="0064689A"/>
    <w:rsid w:val="00646A59"/>
    <w:rsid w:val="00646BF8"/>
    <w:rsid w:val="006470D5"/>
    <w:rsid w:val="00647C11"/>
    <w:rsid w:val="006504EE"/>
    <w:rsid w:val="006510DD"/>
    <w:rsid w:val="0065129B"/>
    <w:rsid w:val="006521B8"/>
    <w:rsid w:val="006527F0"/>
    <w:rsid w:val="00653134"/>
    <w:rsid w:val="00654B0B"/>
    <w:rsid w:val="00655402"/>
    <w:rsid w:val="006555C7"/>
    <w:rsid w:val="00655749"/>
    <w:rsid w:val="00655BD8"/>
    <w:rsid w:val="00655E45"/>
    <w:rsid w:val="00656450"/>
    <w:rsid w:val="0065714D"/>
    <w:rsid w:val="006574AD"/>
    <w:rsid w:val="006609A1"/>
    <w:rsid w:val="00661E90"/>
    <w:rsid w:val="00661FE4"/>
    <w:rsid w:val="00662073"/>
    <w:rsid w:val="00662268"/>
    <w:rsid w:val="00665DCE"/>
    <w:rsid w:val="00666456"/>
    <w:rsid w:val="0066756E"/>
    <w:rsid w:val="00667959"/>
    <w:rsid w:val="0067054B"/>
    <w:rsid w:val="0067126D"/>
    <w:rsid w:val="00671633"/>
    <w:rsid w:val="00671E36"/>
    <w:rsid w:val="00672569"/>
    <w:rsid w:val="0067611F"/>
    <w:rsid w:val="00676471"/>
    <w:rsid w:val="00676C1D"/>
    <w:rsid w:val="00677171"/>
    <w:rsid w:val="00677F29"/>
    <w:rsid w:val="00682C1B"/>
    <w:rsid w:val="00683E6C"/>
    <w:rsid w:val="00684409"/>
    <w:rsid w:val="0068649C"/>
    <w:rsid w:val="00686E6D"/>
    <w:rsid w:val="00687AB2"/>
    <w:rsid w:val="0068B8C0"/>
    <w:rsid w:val="00691514"/>
    <w:rsid w:val="006915E0"/>
    <w:rsid w:val="006917E2"/>
    <w:rsid w:val="00691A60"/>
    <w:rsid w:val="006927F4"/>
    <w:rsid w:val="00693370"/>
    <w:rsid w:val="0069411C"/>
    <w:rsid w:val="00694599"/>
    <w:rsid w:val="00695169"/>
    <w:rsid w:val="006954A1"/>
    <w:rsid w:val="006959DE"/>
    <w:rsid w:val="00695A7B"/>
    <w:rsid w:val="006961F1"/>
    <w:rsid w:val="00696232"/>
    <w:rsid w:val="006967D3"/>
    <w:rsid w:val="006969E4"/>
    <w:rsid w:val="00696CDB"/>
    <w:rsid w:val="00696DC2"/>
    <w:rsid w:val="006972BD"/>
    <w:rsid w:val="00697398"/>
    <w:rsid w:val="006A067A"/>
    <w:rsid w:val="006A07B7"/>
    <w:rsid w:val="006A08B2"/>
    <w:rsid w:val="006A0D26"/>
    <w:rsid w:val="006A13E9"/>
    <w:rsid w:val="006A15E2"/>
    <w:rsid w:val="006A222E"/>
    <w:rsid w:val="006A29EB"/>
    <w:rsid w:val="006A3219"/>
    <w:rsid w:val="006A37FA"/>
    <w:rsid w:val="006A4014"/>
    <w:rsid w:val="006A473F"/>
    <w:rsid w:val="006A5A34"/>
    <w:rsid w:val="006A7232"/>
    <w:rsid w:val="006A778D"/>
    <w:rsid w:val="006A77F0"/>
    <w:rsid w:val="006B10DC"/>
    <w:rsid w:val="006B13FB"/>
    <w:rsid w:val="006B2F2C"/>
    <w:rsid w:val="006B2F83"/>
    <w:rsid w:val="006B4788"/>
    <w:rsid w:val="006B48BD"/>
    <w:rsid w:val="006B528E"/>
    <w:rsid w:val="006B566E"/>
    <w:rsid w:val="006B671A"/>
    <w:rsid w:val="006C00D1"/>
    <w:rsid w:val="006C0289"/>
    <w:rsid w:val="006C18E4"/>
    <w:rsid w:val="006C3E09"/>
    <w:rsid w:val="006C4DAE"/>
    <w:rsid w:val="006C4DF1"/>
    <w:rsid w:val="006C5E3B"/>
    <w:rsid w:val="006C7386"/>
    <w:rsid w:val="006C75FD"/>
    <w:rsid w:val="006D15DF"/>
    <w:rsid w:val="006D51C8"/>
    <w:rsid w:val="006D5507"/>
    <w:rsid w:val="006D6B0B"/>
    <w:rsid w:val="006D6D6C"/>
    <w:rsid w:val="006D79F1"/>
    <w:rsid w:val="006E1875"/>
    <w:rsid w:val="006E287C"/>
    <w:rsid w:val="006E34D1"/>
    <w:rsid w:val="006E35B3"/>
    <w:rsid w:val="006E394D"/>
    <w:rsid w:val="006E3C14"/>
    <w:rsid w:val="006E4B43"/>
    <w:rsid w:val="006E5080"/>
    <w:rsid w:val="006E61AB"/>
    <w:rsid w:val="006E62A5"/>
    <w:rsid w:val="006E7C75"/>
    <w:rsid w:val="006F001A"/>
    <w:rsid w:val="006F036C"/>
    <w:rsid w:val="006F170C"/>
    <w:rsid w:val="006F235F"/>
    <w:rsid w:val="006F31B5"/>
    <w:rsid w:val="006F33F2"/>
    <w:rsid w:val="006F4111"/>
    <w:rsid w:val="006F48F4"/>
    <w:rsid w:val="006F5264"/>
    <w:rsid w:val="006F547F"/>
    <w:rsid w:val="006F5B94"/>
    <w:rsid w:val="006F5C75"/>
    <w:rsid w:val="006F73E3"/>
    <w:rsid w:val="006F7CDE"/>
    <w:rsid w:val="007007A6"/>
    <w:rsid w:val="00701B98"/>
    <w:rsid w:val="00702CBB"/>
    <w:rsid w:val="0070334E"/>
    <w:rsid w:val="00703422"/>
    <w:rsid w:val="00704DCC"/>
    <w:rsid w:val="00705232"/>
    <w:rsid w:val="00705FB2"/>
    <w:rsid w:val="00706248"/>
    <w:rsid w:val="007069E5"/>
    <w:rsid w:val="00706CE0"/>
    <w:rsid w:val="00706D39"/>
    <w:rsid w:val="00706ED9"/>
    <w:rsid w:val="007074D9"/>
    <w:rsid w:val="007101CE"/>
    <w:rsid w:val="0071035A"/>
    <w:rsid w:val="00711F9F"/>
    <w:rsid w:val="00712978"/>
    <w:rsid w:val="00712AE0"/>
    <w:rsid w:val="00713DCA"/>
    <w:rsid w:val="007153A8"/>
    <w:rsid w:val="00715A7B"/>
    <w:rsid w:val="00715FBA"/>
    <w:rsid w:val="00716F74"/>
    <w:rsid w:val="00717552"/>
    <w:rsid w:val="00717901"/>
    <w:rsid w:val="0072040E"/>
    <w:rsid w:val="00720957"/>
    <w:rsid w:val="00720A20"/>
    <w:rsid w:val="00720BED"/>
    <w:rsid w:val="0072281C"/>
    <w:rsid w:val="00723B60"/>
    <w:rsid w:val="00723E56"/>
    <w:rsid w:val="00724272"/>
    <w:rsid w:val="00724278"/>
    <w:rsid w:val="00724411"/>
    <w:rsid w:val="00724EC1"/>
    <w:rsid w:val="0072582E"/>
    <w:rsid w:val="00726495"/>
    <w:rsid w:val="00726BC7"/>
    <w:rsid w:val="007277E7"/>
    <w:rsid w:val="007277FF"/>
    <w:rsid w:val="0073109D"/>
    <w:rsid w:val="0073151B"/>
    <w:rsid w:val="007318CB"/>
    <w:rsid w:val="00731BD0"/>
    <w:rsid w:val="00731BF6"/>
    <w:rsid w:val="00732128"/>
    <w:rsid w:val="00732C12"/>
    <w:rsid w:val="0073570B"/>
    <w:rsid w:val="0073611B"/>
    <w:rsid w:val="00736F64"/>
    <w:rsid w:val="00737041"/>
    <w:rsid w:val="007370E6"/>
    <w:rsid w:val="007374A3"/>
    <w:rsid w:val="00737AE2"/>
    <w:rsid w:val="00737CC3"/>
    <w:rsid w:val="00740652"/>
    <w:rsid w:val="00740A8C"/>
    <w:rsid w:val="00740B8D"/>
    <w:rsid w:val="00742148"/>
    <w:rsid w:val="00742627"/>
    <w:rsid w:val="0074269B"/>
    <w:rsid w:val="007429ED"/>
    <w:rsid w:val="00742ECF"/>
    <w:rsid w:val="007434AD"/>
    <w:rsid w:val="00745CE9"/>
    <w:rsid w:val="007463CE"/>
    <w:rsid w:val="00746723"/>
    <w:rsid w:val="00747C25"/>
    <w:rsid w:val="00747C8C"/>
    <w:rsid w:val="00747CC9"/>
    <w:rsid w:val="00750578"/>
    <w:rsid w:val="00750931"/>
    <w:rsid w:val="00750B60"/>
    <w:rsid w:val="00750C52"/>
    <w:rsid w:val="007511B3"/>
    <w:rsid w:val="007513CE"/>
    <w:rsid w:val="00751B7B"/>
    <w:rsid w:val="00751EAA"/>
    <w:rsid w:val="00751F4B"/>
    <w:rsid w:val="00752C57"/>
    <w:rsid w:val="0075389C"/>
    <w:rsid w:val="00753917"/>
    <w:rsid w:val="00754DC3"/>
    <w:rsid w:val="00756BA9"/>
    <w:rsid w:val="00757A37"/>
    <w:rsid w:val="00757C5F"/>
    <w:rsid w:val="00757C8E"/>
    <w:rsid w:val="007602E0"/>
    <w:rsid w:val="00761773"/>
    <w:rsid w:val="0076249C"/>
    <w:rsid w:val="0076394B"/>
    <w:rsid w:val="00764145"/>
    <w:rsid w:val="0076473A"/>
    <w:rsid w:val="00765DD7"/>
    <w:rsid w:val="007660D0"/>
    <w:rsid w:val="00766B75"/>
    <w:rsid w:val="00766BC6"/>
    <w:rsid w:val="007672A5"/>
    <w:rsid w:val="00767DF0"/>
    <w:rsid w:val="00770542"/>
    <w:rsid w:val="007706A6"/>
    <w:rsid w:val="007713FD"/>
    <w:rsid w:val="00774A90"/>
    <w:rsid w:val="00774CB6"/>
    <w:rsid w:val="00775549"/>
    <w:rsid w:val="00775604"/>
    <w:rsid w:val="007758A9"/>
    <w:rsid w:val="00775D0D"/>
    <w:rsid w:val="00776402"/>
    <w:rsid w:val="007768BE"/>
    <w:rsid w:val="00776B8C"/>
    <w:rsid w:val="00777772"/>
    <w:rsid w:val="00780423"/>
    <w:rsid w:val="007813E6"/>
    <w:rsid w:val="0078153E"/>
    <w:rsid w:val="00781BF0"/>
    <w:rsid w:val="007824E6"/>
    <w:rsid w:val="007838AC"/>
    <w:rsid w:val="00783BCF"/>
    <w:rsid w:val="00783C73"/>
    <w:rsid w:val="007843DE"/>
    <w:rsid w:val="00784F3E"/>
    <w:rsid w:val="00785050"/>
    <w:rsid w:val="00786AD4"/>
    <w:rsid w:val="00786B2E"/>
    <w:rsid w:val="007873ED"/>
    <w:rsid w:val="007894B0"/>
    <w:rsid w:val="00790108"/>
    <w:rsid w:val="00790AD9"/>
    <w:rsid w:val="00791921"/>
    <w:rsid w:val="00791AF3"/>
    <w:rsid w:val="00793119"/>
    <w:rsid w:val="007940D2"/>
    <w:rsid w:val="00794CB8"/>
    <w:rsid w:val="00795078"/>
    <w:rsid w:val="0079514E"/>
    <w:rsid w:val="00796759"/>
    <w:rsid w:val="00796E35"/>
    <w:rsid w:val="00796F7E"/>
    <w:rsid w:val="0079722D"/>
    <w:rsid w:val="007A0C7F"/>
    <w:rsid w:val="007A22E6"/>
    <w:rsid w:val="007A25A5"/>
    <w:rsid w:val="007A2724"/>
    <w:rsid w:val="007A283A"/>
    <w:rsid w:val="007A2ABD"/>
    <w:rsid w:val="007A3061"/>
    <w:rsid w:val="007A31EB"/>
    <w:rsid w:val="007A3A94"/>
    <w:rsid w:val="007A42B5"/>
    <w:rsid w:val="007A44B4"/>
    <w:rsid w:val="007A5977"/>
    <w:rsid w:val="007A5D68"/>
    <w:rsid w:val="007A6364"/>
    <w:rsid w:val="007A6415"/>
    <w:rsid w:val="007A677E"/>
    <w:rsid w:val="007B092C"/>
    <w:rsid w:val="007B2CC2"/>
    <w:rsid w:val="007B31A1"/>
    <w:rsid w:val="007B4137"/>
    <w:rsid w:val="007B7C61"/>
    <w:rsid w:val="007C35A5"/>
    <w:rsid w:val="007C4170"/>
    <w:rsid w:val="007C4EB9"/>
    <w:rsid w:val="007C61E9"/>
    <w:rsid w:val="007C627D"/>
    <w:rsid w:val="007C6908"/>
    <w:rsid w:val="007C7316"/>
    <w:rsid w:val="007D209E"/>
    <w:rsid w:val="007D3D7D"/>
    <w:rsid w:val="007D4120"/>
    <w:rsid w:val="007D4966"/>
    <w:rsid w:val="007D4EEF"/>
    <w:rsid w:val="007D4F95"/>
    <w:rsid w:val="007D575C"/>
    <w:rsid w:val="007D6042"/>
    <w:rsid w:val="007D6130"/>
    <w:rsid w:val="007D888D"/>
    <w:rsid w:val="007E01EC"/>
    <w:rsid w:val="007E0E02"/>
    <w:rsid w:val="007E0EE8"/>
    <w:rsid w:val="007E1AEF"/>
    <w:rsid w:val="007E1B3E"/>
    <w:rsid w:val="007E1E2E"/>
    <w:rsid w:val="007E20CB"/>
    <w:rsid w:val="007E3575"/>
    <w:rsid w:val="007E3B00"/>
    <w:rsid w:val="007E55C7"/>
    <w:rsid w:val="007E6F7F"/>
    <w:rsid w:val="007F01BC"/>
    <w:rsid w:val="007F0410"/>
    <w:rsid w:val="007F09FC"/>
    <w:rsid w:val="007F1081"/>
    <w:rsid w:val="007F19C0"/>
    <w:rsid w:val="007F39A8"/>
    <w:rsid w:val="007F3CA8"/>
    <w:rsid w:val="007F410F"/>
    <w:rsid w:val="007F460D"/>
    <w:rsid w:val="007F4AC3"/>
    <w:rsid w:val="007F67F7"/>
    <w:rsid w:val="0080015D"/>
    <w:rsid w:val="008003C4"/>
    <w:rsid w:val="00800B58"/>
    <w:rsid w:val="00800C3E"/>
    <w:rsid w:val="008010DB"/>
    <w:rsid w:val="00801732"/>
    <w:rsid w:val="00801D28"/>
    <w:rsid w:val="00802C81"/>
    <w:rsid w:val="0080331C"/>
    <w:rsid w:val="0080347A"/>
    <w:rsid w:val="00804521"/>
    <w:rsid w:val="00804624"/>
    <w:rsid w:val="00805D47"/>
    <w:rsid w:val="0080680C"/>
    <w:rsid w:val="008073D1"/>
    <w:rsid w:val="008075AB"/>
    <w:rsid w:val="008113F5"/>
    <w:rsid w:val="00811F7F"/>
    <w:rsid w:val="0081224F"/>
    <w:rsid w:val="00812B8C"/>
    <w:rsid w:val="00813053"/>
    <w:rsid w:val="008131E9"/>
    <w:rsid w:val="00813446"/>
    <w:rsid w:val="008138D7"/>
    <w:rsid w:val="00813A40"/>
    <w:rsid w:val="00813F8F"/>
    <w:rsid w:val="00814C3F"/>
    <w:rsid w:val="00815799"/>
    <w:rsid w:val="00816E3E"/>
    <w:rsid w:val="00816FD7"/>
    <w:rsid w:val="008212A8"/>
    <w:rsid w:val="00821E30"/>
    <w:rsid w:val="008228B2"/>
    <w:rsid w:val="00822A42"/>
    <w:rsid w:val="00823399"/>
    <w:rsid w:val="008241A2"/>
    <w:rsid w:val="00824640"/>
    <w:rsid w:val="00824717"/>
    <w:rsid w:val="0082623F"/>
    <w:rsid w:val="00827940"/>
    <w:rsid w:val="0082BFF7"/>
    <w:rsid w:val="008304E1"/>
    <w:rsid w:val="00830948"/>
    <w:rsid w:val="00830ADF"/>
    <w:rsid w:val="00830B29"/>
    <w:rsid w:val="008312EA"/>
    <w:rsid w:val="0083152E"/>
    <w:rsid w:val="00832C23"/>
    <w:rsid w:val="00832CDC"/>
    <w:rsid w:val="00833225"/>
    <w:rsid w:val="0083373B"/>
    <w:rsid w:val="00833B18"/>
    <w:rsid w:val="00834BDD"/>
    <w:rsid w:val="008363F6"/>
    <w:rsid w:val="0083D478"/>
    <w:rsid w:val="008407BA"/>
    <w:rsid w:val="00840914"/>
    <w:rsid w:val="0084120C"/>
    <w:rsid w:val="0084195C"/>
    <w:rsid w:val="00842334"/>
    <w:rsid w:val="0084254D"/>
    <w:rsid w:val="00842C05"/>
    <w:rsid w:val="008436A2"/>
    <w:rsid w:val="0084446C"/>
    <w:rsid w:val="00845AED"/>
    <w:rsid w:val="0084667C"/>
    <w:rsid w:val="00846962"/>
    <w:rsid w:val="00846BE7"/>
    <w:rsid w:val="00847170"/>
    <w:rsid w:val="008477EA"/>
    <w:rsid w:val="00850866"/>
    <w:rsid w:val="00850FD4"/>
    <w:rsid w:val="00852724"/>
    <w:rsid w:val="00852B15"/>
    <w:rsid w:val="008530A4"/>
    <w:rsid w:val="00854CA2"/>
    <w:rsid w:val="00856CAD"/>
    <w:rsid w:val="00856F59"/>
    <w:rsid w:val="00857F6A"/>
    <w:rsid w:val="00857FED"/>
    <w:rsid w:val="008607C4"/>
    <w:rsid w:val="00860E22"/>
    <w:rsid w:val="008616CD"/>
    <w:rsid w:val="00863273"/>
    <w:rsid w:val="00863F16"/>
    <w:rsid w:val="0086573A"/>
    <w:rsid w:val="008666DE"/>
    <w:rsid w:val="00867CC5"/>
    <w:rsid w:val="008705AA"/>
    <w:rsid w:val="00872586"/>
    <w:rsid w:val="00872A7A"/>
    <w:rsid w:val="00873020"/>
    <w:rsid w:val="0087617A"/>
    <w:rsid w:val="008800DC"/>
    <w:rsid w:val="0088016D"/>
    <w:rsid w:val="00880DC8"/>
    <w:rsid w:val="0088154F"/>
    <w:rsid w:val="00881ED9"/>
    <w:rsid w:val="008833D8"/>
    <w:rsid w:val="00883D3F"/>
    <w:rsid w:val="00884F5B"/>
    <w:rsid w:val="008852F2"/>
    <w:rsid w:val="00885C9C"/>
    <w:rsid w:val="00887D2B"/>
    <w:rsid w:val="00890D2F"/>
    <w:rsid w:val="008939E3"/>
    <w:rsid w:val="00894195"/>
    <w:rsid w:val="00894754"/>
    <w:rsid w:val="008959B8"/>
    <w:rsid w:val="00895EF8"/>
    <w:rsid w:val="00895F72"/>
    <w:rsid w:val="008960DA"/>
    <w:rsid w:val="008967A4"/>
    <w:rsid w:val="00896D71"/>
    <w:rsid w:val="00897110"/>
    <w:rsid w:val="00897409"/>
    <w:rsid w:val="008A03F8"/>
    <w:rsid w:val="008A0F37"/>
    <w:rsid w:val="008A1699"/>
    <w:rsid w:val="008A16FC"/>
    <w:rsid w:val="008A3414"/>
    <w:rsid w:val="008A3882"/>
    <w:rsid w:val="008A4213"/>
    <w:rsid w:val="008A4495"/>
    <w:rsid w:val="008A5A9A"/>
    <w:rsid w:val="008A6301"/>
    <w:rsid w:val="008A7047"/>
    <w:rsid w:val="008A7CBF"/>
    <w:rsid w:val="008B0B22"/>
    <w:rsid w:val="008B0D15"/>
    <w:rsid w:val="008B17EB"/>
    <w:rsid w:val="008B1A10"/>
    <w:rsid w:val="008B1AD0"/>
    <w:rsid w:val="008B23DB"/>
    <w:rsid w:val="008B28E5"/>
    <w:rsid w:val="008B2A2D"/>
    <w:rsid w:val="008B3407"/>
    <w:rsid w:val="008B35C9"/>
    <w:rsid w:val="008B4FEC"/>
    <w:rsid w:val="008B51D8"/>
    <w:rsid w:val="008B5397"/>
    <w:rsid w:val="008B57D7"/>
    <w:rsid w:val="008B65D5"/>
    <w:rsid w:val="008B67B5"/>
    <w:rsid w:val="008B6BA0"/>
    <w:rsid w:val="008B6D4A"/>
    <w:rsid w:val="008B7B4D"/>
    <w:rsid w:val="008C02B4"/>
    <w:rsid w:val="008C0C8B"/>
    <w:rsid w:val="008C2548"/>
    <w:rsid w:val="008C377C"/>
    <w:rsid w:val="008C40C1"/>
    <w:rsid w:val="008C42E4"/>
    <w:rsid w:val="008C516B"/>
    <w:rsid w:val="008C5555"/>
    <w:rsid w:val="008C5B24"/>
    <w:rsid w:val="008C6261"/>
    <w:rsid w:val="008C64FD"/>
    <w:rsid w:val="008C71A1"/>
    <w:rsid w:val="008C790B"/>
    <w:rsid w:val="008D0179"/>
    <w:rsid w:val="008D055E"/>
    <w:rsid w:val="008D0E4D"/>
    <w:rsid w:val="008D0F65"/>
    <w:rsid w:val="008D1323"/>
    <w:rsid w:val="008D1674"/>
    <w:rsid w:val="008D1E7F"/>
    <w:rsid w:val="008D1EAD"/>
    <w:rsid w:val="008D3938"/>
    <w:rsid w:val="008D39B0"/>
    <w:rsid w:val="008D4819"/>
    <w:rsid w:val="008D4FF2"/>
    <w:rsid w:val="008D5BCD"/>
    <w:rsid w:val="008D66E3"/>
    <w:rsid w:val="008D6C74"/>
    <w:rsid w:val="008E0518"/>
    <w:rsid w:val="008E0703"/>
    <w:rsid w:val="008E079E"/>
    <w:rsid w:val="008E27D2"/>
    <w:rsid w:val="008E296C"/>
    <w:rsid w:val="008E2C52"/>
    <w:rsid w:val="008E32CB"/>
    <w:rsid w:val="008E3644"/>
    <w:rsid w:val="008E3F18"/>
    <w:rsid w:val="008E54BD"/>
    <w:rsid w:val="008E5660"/>
    <w:rsid w:val="008E6523"/>
    <w:rsid w:val="008E6578"/>
    <w:rsid w:val="008E70FD"/>
    <w:rsid w:val="008E7E59"/>
    <w:rsid w:val="008F0B53"/>
    <w:rsid w:val="008F18D2"/>
    <w:rsid w:val="008F1CBC"/>
    <w:rsid w:val="008F3074"/>
    <w:rsid w:val="008F32A2"/>
    <w:rsid w:val="008F37D3"/>
    <w:rsid w:val="008F47E8"/>
    <w:rsid w:val="008F4B85"/>
    <w:rsid w:val="008F5F1B"/>
    <w:rsid w:val="008F695D"/>
    <w:rsid w:val="008F709B"/>
    <w:rsid w:val="008F73A1"/>
    <w:rsid w:val="008F799B"/>
    <w:rsid w:val="008F7E57"/>
    <w:rsid w:val="00902DC7"/>
    <w:rsid w:val="00902DC9"/>
    <w:rsid w:val="00903924"/>
    <w:rsid w:val="00904D45"/>
    <w:rsid w:val="00904F10"/>
    <w:rsid w:val="00905CFD"/>
    <w:rsid w:val="00905E49"/>
    <w:rsid w:val="009065CA"/>
    <w:rsid w:val="009066A2"/>
    <w:rsid w:val="009073F2"/>
    <w:rsid w:val="00909896"/>
    <w:rsid w:val="00911242"/>
    <w:rsid w:val="00911E08"/>
    <w:rsid w:val="009121C0"/>
    <w:rsid w:val="009121D8"/>
    <w:rsid w:val="009128C3"/>
    <w:rsid w:val="009138A7"/>
    <w:rsid w:val="00913A5C"/>
    <w:rsid w:val="00913AA4"/>
    <w:rsid w:val="00913C66"/>
    <w:rsid w:val="00913E7F"/>
    <w:rsid w:val="00915AFE"/>
    <w:rsid w:val="00915E7E"/>
    <w:rsid w:val="0091638A"/>
    <w:rsid w:val="009164AB"/>
    <w:rsid w:val="009168B4"/>
    <w:rsid w:val="009168B7"/>
    <w:rsid w:val="00917539"/>
    <w:rsid w:val="00920107"/>
    <w:rsid w:val="00920704"/>
    <w:rsid w:val="009208F2"/>
    <w:rsid w:val="00922104"/>
    <w:rsid w:val="009241BD"/>
    <w:rsid w:val="00924B25"/>
    <w:rsid w:val="00925006"/>
    <w:rsid w:val="00925E51"/>
    <w:rsid w:val="00925F40"/>
    <w:rsid w:val="009266E0"/>
    <w:rsid w:val="00927A91"/>
    <w:rsid w:val="00927CF1"/>
    <w:rsid w:val="0092F5B3"/>
    <w:rsid w:val="00930647"/>
    <w:rsid w:val="009307EE"/>
    <w:rsid w:val="00930C87"/>
    <w:rsid w:val="00931E20"/>
    <w:rsid w:val="00932DBB"/>
    <w:rsid w:val="00932E13"/>
    <w:rsid w:val="009338ED"/>
    <w:rsid w:val="00933949"/>
    <w:rsid w:val="00933A8A"/>
    <w:rsid w:val="00933AAF"/>
    <w:rsid w:val="0093461F"/>
    <w:rsid w:val="00935078"/>
    <w:rsid w:val="00937F68"/>
    <w:rsid w:val="00937FB9"/>
    <w:rsid w:val="0094013C"/>
    <w:rsid w:val="00941354"/>
    <w:rsid w:val="00941D2D"/>
    <w:rsid w:val="00942385"/>
    <w:rsid w:val="0094258E"/>
    <w:rsid w:val="00944282"/>
    <w:rsid w:val="00945840"/>
    <w:rsid w:val="00945D9A"/>
    <w:rsid w:val="00946A4E"/>
    <w:rsid w:val="009475CF"/>
    <w:rsid w:val="00947F98"/>
    <w:rsid w:val="009503B3"/>
    <w:rsid w:val="0095213F"/>
    <w:rsid w:val="009527E8"/>
    <w:rsid w:val="00952867"/>
    <w:rsid w:val="0095352D"/>
    <w:rsid w:val="0095370C"/>
    <w:rsid w:val="00953BF3"/>
    <w:rsid w:val="0095477D"/>
    <w:rsid w:val="00954879"/>
    <w:rsid w:val="00954B2E"/>
    <w:rsid w:val="00955076"/>
    <w:rsid w:val="009557C3"/>
    <w:rsid w:val="00956190"/>
    <w:rsid w:val="00956968"/>
    <w:rsid w:val="00956C4F"/>
    <w:rsid w:val="00960450"/>
    <w:rsid w:val="00962572"/>
    <w:rsid w:val="009631CF"/>
    <w:rsid w:val="00964FB2"/>
    <w:rsid w:val="0096533C"/>
    <w:rsid w:val="00965A97"/>
    <w:rsid w:val="00966AE2"/>
    <w:rsid w:val="00970A4E"/>
    <w:rsid w:val="00970F14"/>
    <w:rsid w:val="0097109E"/>
    <w:rsid w:val="00971C5B"/>
    <w:rsid w:val="00972A78"/>
    <w:rsid w:val="009734E7"/>
    <w:rsid w:val="009741C9"/>
    <w:rsid w:val="00975747"/>
    <w:rsid w:val="00975882"/>
    <w:rsid w:val="009760C8"/>
    <w:rsid w:val="0097788A"/>
    <w:rsid w:val="009821C4"/>
    <w:rsid w:val="009829E7"/>
    <w:rsid w:val="00982E69"/>
    <w:rsid w:val="00983698"/>
    <w:rsid w:val="00984211"/>
    <w:rsid w:val="009851C4"/>
    <w:rsid w:val="0098583F"/>
    <w:rsid w:val="00985C61"/>
    <w:rsid w:val="00991162"/>
    <w:rsid w:val="009914EB"/>
    <w:rsid w:val="009917B3"/>
    <w:rsid w:val="00991A1E"/>
    <w:rsid w:val="00993739"/>
    <w:rsid w:val="0099405D"/>
    <w:rsid w:val="009963F8"/>
    <w:rsid w:val="00996A95"/>
    <w:rsid w:val="00997BA4"/>
    <w:rsid w:val="009A0303"/>
    <w:rsid w:val="009A04A8"/>
    <w:rsid w:val="009A09B7"/>
    <w:rsid w:val="009A10A1"/>
    <w:rsid w:val="009A15BD"/>
    <w:rsid w:val="009A1F06"/>
    <w:rsid w:val="009A33F8"/>
    <w:rsid w:val="009A344C"/>
    <w:rsid w:val="009A39A7"/>
    <w:rsid w:val="009A3CE4"/>
    <w:rsid w:val="009A445D"/>
    <w:rsid w:val="009A4813"/>
    <w:rsid w:val="009A4D31"/>
    <w:rsid w:val="009A4F0C"/>
    <w:rsid w:val="009A6497"/>
    <w:rsid w:val="009A6939"/>
    <w:rsid w:val="009B0D41"/>
    <w:rsid w:val="009B2A14"/>
    <w:rsid w:val="009B38F2"/>
    <w:rsid w:val="009B3CDE"/>
    <w:rsid w:val="009B4EED"/>
    <w:rsid w:val="009B5961"/>
    <w:rsid w:val="009B6961"/>
    <w:rsid w:val="009B7072"/>
    <w:rsid w:val="009B8C8A"/>
    <w:rsid w:val="009C00D9"/>
    <w:rsid w:val="009C07C4"/>
    <w:rsid w:val="009C116F"/>
    <w:rsid w:val="009C15D8"/>
    <w:rsid w:val="009C1637"/>
    <w:rsid w:val="009C1842"/>
    <w:rsid w:val="009C2209"/>
    <w:rsid w:val="009C3291"/>
    <w:rsid w:val="009C42E1"/>
    <w:rsid w:val="009C49C4"/>
    <w:rsid w:val="009C4A86"/>
    <w:rsid w:val="009C4AD2"/>
    <w:rsid w:val="009C4D01"/>
    <w:rsid w:val="009C58E3"/>
    <w:rsid w:val="009D0FC7"/>
    <w:rsid w:val="009D1193"/>
    <w:rsid w:val="009D140C"/>
    <w:rsid w:val="009D33E7"/>
    <w:rsid w:val="009D34D0"/>
    <w:rsid w:val="009D493C"/>
    <w:rsid w:val="009D4A94"/>
    <w:rsid w:val="009D4BBE"/>
    <w:rsid w:val="009D4D11"/>
    <w:rsid w:val="009D5C01"/>
    <w:rsid w:val="009D6A6D"/>
    <w:rsid w:val="009D71B4"/>
    <w:rsid w:val="009DB05A"/>
    <w:rsid w:val="009E0544"/>
    <w:rsid w:val="009E05CB"/>
    <w:rsid w:val="009E1D86"/>
    <w:rsid w:val="009E3580"/>
    <w:rsid w:val="009E4157"/>
    <w:rsid w:val="009E57E4"/>
    <w:rsid w:val="009E65F4"/>
    <w:rsid w:val="009E6A6A"/>
    <w:rsid w:val="009F095B"/>
    <w:rsid w:val="009F1254"/>
    <w:rsid w:val="009F1BBB"/>
    <w:rsid w:val="009F2F90"/>
    <w:rsid w:val="009F43AE"/>
    <w:rsid w:val="009F50C1"/>
    <w:rsid w:val="009F5F6B"/>
    <w:rsid w:val="009F6F27"/>
    <w:rsid w:val="009F6F89"/>
    <w:rsid w:val="009F7126"/>
    <w:rsid w:val="00A00717"/>
    <w:rsid w:val="00A01B56"/>
    <w:rsid w:val="00A01D5C"/>
    <w:rsid w:val="00A044BD"/>
    <w:rsid w:val="00A04C7F"/>
    <w:rsid w:val="00A052E5"/>
    <w:rsid w:val="00A0633F"/>
    <w:rsid w:val="00A0A1EA"/>
    <w:rsid w:val="00A1076A"/>
    <w:rsid w:val="00A10C3E"/>
    <w:rsid w:val="00A10CD3"/>
    <w:rsid w:val="00A1514A"/>
    <w:rsid w:val="00A16136"/>
    <w:rsid w:val="00A16452"/>
    <w:rsid w:val="00A1741C"/>
    <w:rsid w:val="00A17738"/>
    <w:rsid w:val="00A2017E"/>
    <w:rsid w:val="00A21D6C"/>
    <w:rsid w:val="00A22C6E"/>
    <w:rsid w:val="00A2409B"/>
    <w:rsid w:val="00A24C53"/>
    <w:rsid w:val="00A24E05"/>
    <w:rsid w:val="00A25132"/>
    <w:rsid w:val="00A25E0D"/>
    <w:rsid w:val="00A27A7A"/>
    <w:rsid w:val="00A3083F"/>
    <w:rsid w:val="00A30DB5"/>
    <w:rsid w:val="00A3102F"/>
    <w:rsid w:val="00A316C9"/>
    <w:rsid w:val="00A31D8B"/>
    <w:rsid w:val="00A32A26"/>
    <w:rsid w:val="00A32A6F"/>
    <w:rsid w:val="00A332F2"/>
    <w:rsid w:val="00A33931"/>
    <w:rsid w:val="00A345C9"/>
    <w:rsid w:val="00A351BE"/>
    <w:rsid w:val="00A35837"/>
    <w:rsid w:val="00A360A6"/>
    <w:rsid w:val="00A36E0B"/>
    <w:rsid w:val="00A376BA"/>
    <w:rsid w:val="00A4129C"/>
    <w:rsid w:val="00A4151E"/>
    <w:rsid w:val="00A41CBE"/>
    <w:rsid w:val="00A42044"/>
    <w:rsid w:val="00A425DF"/>
    <w:rsid w:val="00A4392B"/>
    <w:rsid w:val="00A43A3D"/>
    <w:rsid w:val="00A43D0A"/>
    <w:rsid w:val="00A45232"/>
    <w:rsid w:val="00A45573"/>
    <w:rsid w:val="00A45D4A"/>
    <w:rsid w:val="00A46027"/>
    <w:rsid w:val="00A46197"/>
    <w:rsid w:val="00A4620F"/>
    <w:rsid w:val="00A46729"/>
    <w:rsid w:val="00A46ACE"/>
    <w:rsid w:val="00A46C7D"/>
    <w:rsid w:val="00A4752A"/>
    <w:rsid w:val="00A5002F"/>
    <w:rsid w:val="00A5052F"/>
    <w:rsid w:val="00A51B84"/>
    <w:rsid w:val="00A52A05"/>
    <w:rsid w:val="00A53DC9"/>
    <w:rsid w:val="00A54C14"/>
    <w:rsid w:val="00A555A2"/>
    <w:rsid w:val="00A555F6"/>
    <w:rsid w:val="00A55970"/>
    <w:rsid w:val="00A6097B"/>
    <w:rsid w:val="00A60C42"/>
    <w:rsid w:val="00A613F3"/>
    <w:rsid w:val="00A621B6"/>
    <w:rsid w:val="00A626CA"/>
    <w:rsid w:val="00A641F9"/>
    <w:rsid w:val="00A6477E"/>
    <w:rsid w:val="00A6490A"/>
    <w:rsid w:val="00A65EC1"/>
    <w:rsid w:val="00A65F23"/>
    <w:rsid w:val="00A66B0B"/>
    <w:rsid w:val="00A679B5"/>
    <w:rsid w:val="00A67A39"/>
    <w:rsid w:val="00A6EAED"/>
    <w:rsid w:val="00A7084E"/>
    <w:rsid w:val="00A710F3"/>
    <w:rsid w:val="00A72863"/>
    <w:rsid w:val="00A7354F"/>
    <w:rsid w:val="00A74197"/>
    <w:rsid w:val="00A745AC"/>
    <w:rsid w:val="00A74808"/>
    <w:rsid w:val="00A76651"/>
    <w:rsid w:val="00A766AD"/>
    <w:rsid w:val="00A77BCA"/>
    <w:rsid w:val="00A77DF3"/>
    <w:rsid w:val="00A801DB"/>
    <w:rsid w:val="00A802BA"/>
    <w:rsid w:val="00A808AC"/>
    <w:rsid w:val="00A8154E"/>
    <w:rsid w:val="00A817D6"/>
    <w:rsid w:val="00A81E05"/>
    <w:rsid w:val="00A82907"/>
    <w:rsid w:val="00A82CFD"/>
    <w:rsid w:val="00A842BC"/>
    <w:rsid w:val="00A844EC"/>
    <w:rsid w:val="00A867AF"/>
    <w:rsid w:val="00A878AA"/>
    <w:rsid w:val="00A87DF3"/>
    <w:rsid w:val="00A90A0E"/>
    <w:rsid w:val="00A90AEA"/>
    <w:rsid w:val="00A90FBA"/>
    <w:rsid w:val="00A9123D"/>
    <w:rsid w:val="00A92500"/>
    <w:rsid w:val="00A93730"/>
    <w:rsid w:val="00A93B0E"/>
    <w:rsid w:val="00A95784"/>
    <w:rsid w:val="00A95A71"/>
    <w:rsid w:val="00A96A40"/>
    <w:rsid w:val="00A9738C"/>
    <w:rsid w:val="00AA08F9"/>
    <w:rsid w:val="00AA1BDF"/>
    <w:rsid w:val="00AA319E"/>
    <w:rsid w:val="00AA4603"/>
    <w:rsid w:val="00AA5265"/>
    <w:rsid w:val="00AA6126"/>
    <w:rsid w:val="00AA64DB"/>
    <w:rsid w:val="00AA6F0F"/>
    <w:rsid w:val="00AA79AE"/>
    <w:rsid w:val="00AA7B89"/>
    <w:rsid w:val="00AB02DC"/>
    <w:rsid w:val="00AB0E43"/>
    <w:rsid w:val="00AB10E3"/>
    <w:rsid w:val="00AB19C9"/>
    <w:rsid w:val="00AB1EC0"/>
    <w:rsid w:val="00AB21E2"/>
    <w:rsid w:val="00AB46FC"/>
    <w:rsid w:val="00AB473B"/>
    <w:rsid w:val="00AB5023"/>
    <w:rsid w:val="00AB510E"/>
    <w:rsid w:val="00AB5BFC"/>
    <w:rsid w:val="00AB635A"/>
    <w:rsid w:val="00AB6F7B"/>
    <w:rsid w:val="00AC2C47"/>
    <w:rsid w:val="00AC3742"/>
    <w:rsid w:val="00AC4248"/>
    <w:rsid w:val="00AC523D"/>
    <w:rsid w:val="00AC598C"/>
    <w:rsid w:val="00AC6425"/>
    <w:rsid w:val="00AC6C76"/>
    <w:rsid w:val="00AC7E9C"/>
    <w:rsid w:val="00AD0E51"/>
    <w:rsid w:val="00AD0F43"/>
    <w:rsid w:val="00AD245C"/>
    <w:rsid w:val="00AD2804"/>
    <w:rsid w:val="00AD3AF5"/>
    <w:rsid w:val="00AD3DD2"/>
    <w:rsid w:val="00AD3FC2"/>
    <w:rsid w:val="00AD4D32"/>
    <w:rsid w:val="00AD5A32"/>
    <w:rsid w:val="00AD5AA3"/>
    <w:rsid w:val="00AD5C48"/>
    <w:rsid w:val="00AD5CD3"/>
    <w:rsid w:val="00AD6859"/>
    <w:rsid w:val="00AD6D0F"/>
    <w:rsid w:val="00AD7125"/>
    <w:rsid w:val="00AD726B"/>
    <w:rsid w:val="00AD793F"/>
    <w:rsid w:val="00AE063F"/>
    <w:rsid w:val="00AE07CA"/>
    <w:rsid w:val="00AE0DCF"/>
    <w:rsid w:val="00AE20F9"/>
    <w:rsid w:val="00AE22C1"/>
    <w:rsid w:val="00AE2578"/>
    <w:rsid w:val="00AE25FC"/>
    <w:rsid w:val="00AE26D2"/>
    <w:rsid w:val="00AE3C0D"/>
    <w:rsid w:val="00AE3ED5"/>
    <w:rsid w:val="00AE5CFB"/>
    <w:rsid w:val="00AE6504"/>
    <w:rsid w:val="00AE6A7C"/>
    <w:rsid w:val="00AE6F0D"/>
    <w:rsid w:val="00AE7945"/>
    <w:rsid w:val="00AF0D3C"/>
    <w:rsid w:val="00AF1374"/>
    <w:rsid w:val="00AF3DCA"/>
    <w:rsid w:val="00AF43B9"/>
    <w:rsid w:val="00AF49A2"/>
    <w:rsid w:val="00AF4FA6"/>
    <w:rsid w:val="00AF51A0"/>
    <w:rsid w:val="00AF5D4D"/>
    <w:rsid w:val="00AF6AA5"/>
    <w:rsid w:val="00AF79E0"/>
    <w:rsid w:val="00AF7BFE"/>
    <w:rsid w:val="00B00EF3"/>
    <w:rsid w:val="00B0206D"/>
    <w:rsid w:val="00B02E55"/>
    <w:rsid w:val="00B02F54"/>
    <w:rsid w:val="00B05FE4"/>
    <w:rsid w:val="00B062B2"/>
    <w:rsid w:val="00B06479"/>
    <w:rsid w:val="00B07045"/>
    <w:rsid w:val="00B07EE8"/>
    <w:rsid w:val="00B110DD"/>
    <w:rsid w:val="00B11151"/>
    <w:rsid w:val="00B13540"/>
    <w:rsid w:val="00B13A3A"/>
    <w:rsid w:val="00B142D6"/>
    <w:rsid w:val="00B15DA9"/>
    <w:rsid w:val="00B160A7"/>
    <w:rsid w:val="00B167C3"/>
    <w:rsid w:val="00B16A4D"/>
    <w:rsid w:val="00B177CE"/>
    <w:rsid w:val="00B21030"/>
    <w:rsid w:val="00B21255"/>
    <w:rsid w:val="00B226A0"/>
    <w:rsid w:val="00B227F3"/>
    <w:rsid w:val="00B230A3"/>
    <w:rsid w:val="00B23D01"/>
    <w:rsid w:val="00B24489"/>
    <w:rsid w:val="00B24681"/>
    <w:rsid w:val="00B2480D"/>
    <w:rsid w:val="00B24CE5"/>
    <w:rsid w:val="00B24D9D"/>
    <w:rsid w:val="00B24F0C"/>
    <w:rsid w:val="00B25A0A"/>
    <w:rsid w:val="00B2679F"/>
    <w:rsid w:val="00B27714"/>
    <w:rsid w:val="00B27D76"/>
    <w:rsid w:val="00B27F59"/>
    <w:rsid w:val="00B30028"/>
    <w:rsid w:val="00B30035"/>
    <w:rsid w:val="00B308F4"/>
    <w:rsid w:val="00B31A1F"/>
    <w:rsid w:val="00B31F01"/>
    <w:rsid w:val="00B326F7"/>
    <w:rsid w:val="00B32F9C"/>
    <w:rsid w:val="00B332B5"/>
    <w:rsid w:val="00B34819"/>
    <w:rsid w:val="00B3578E"/>
    <w:rsid w:val="00B35C60"/>
    <w:rsid w:val="00B36A1D"/>
    <w:rsid w:val="00B36E0F"/>
    <w:rsid w:val="00B37588"/>
    <w:rsid w:val="00B37CBB"/>
    <w:rsid w:val="00B37CEF"/>
    <w:rsid w:val="00B40AF9"/>
    <w:rsid w:val="00B4133B"/>
    <w:rsid w:val="00B413C6"/>
    <w:rsid w:val="00B4292C"/>
    <w:rsid w:val="00B43D34"/>
    <w:rsid w:val="00B455BA"/>
    <w:rsid w:val="00B469FA"/>
    <w:rsid w:val="00B469FD"/>
    <w:rsid w:val="00B470B1"/>
    <w:rsid w:val="00B4726D"/>
    <w:rsid w:val="00B50BFE"/>
    <w:rsid w:val="00B51E74"/>
    <w:rsid w:val="00B51EB7"/>
    <w:rsid w:val="00B52878"/>
    <w:rsid w:val="00B52B74"/>
    <w:rsid w:val="00B53D92"/>
    <w:rsid w:val="00B549B4"/>
    <w:rsid w:val="00B550D8"/>
    <w:rsid w:val="00B562A4"/>
    <w:rsid w:val="00B563B1"/>
    <w:rsid w:val="00B61461"/>
    <w:rsid w:val="00B62ED4"/>
    <w:rsid w:val="00B630C7"/>
    <w:rsid w:val="00B6353C"/>
    <w:rsid w:val="00B63D12"/>
    <w:rsid w:val="00B645E4"/>
    <w:rsid w:val="00B64D1E"/>
    <w:rsid w:val="00B652BC"/>
    <w:rsid w:val="00B66182"/>
    <w:rsid w:val="00B66447"/>
    <w:rsid w:val="00B66867"/>
    <w:rsid w:val="00B66D7F"/>
    <w:rsid w:val="00B70144"/>
    <w:rsid w:val="00B705B0"/>
    <w:rsid w:val="00B72533"/>
    <w:rsid w:val="00B7261D"/>
    <w:rsid w:val="00B72D57"/>
    <w:rsid w:val="00B73A1E"/>
    <w:rsid w:val="00B74FCF"/>
    <w:rsid w:val="00B75B22"/>
    <w:rsid w:val="00B7703B"/>
    <w:rsid w:val="00B81815"/>
    <w:rsid w:val="00B8225E"/>
    <w:rsid w:val="00B82547"/>
    <w:rsid w:val="00B85609"/>
    <w:rsid w:val="00B85880"/>
    <w:rsid w:val="00B8604E"/>
    <w:rsid w:val="00B8611D"/>
    <w:rsid w:val="00B86744"/>
    <w:rsid w:val="00B86DC8"/>
    <w:rsid w:val="00B90825"/>
    <w:rsid w:val="00B91B3B"/>
    <w:rsid w:val="00B92221"/>
    <w:rsid w:val="00B92406"/>
    <w:rsid w:val="00B9262F"/>
    <w:rsid w:val="00B93BD0"/>
    <w:rsid w:val="00B93DA4"/>
    <w:rsid w:val="00B94699"/>
    <w:rsid w:val="00B94C4D"/>
    <w:rsid w:val="00B94EE2"/>
    <w:rsid w:val="00B95153"/>
    <w:rsid w:val="00B95EBA"/>
    <w:rsid w:val="00B96115"/>
    <w:rsid w:val="00B977E8"/>
    <w:rsid w:val="00B97846"/>
    <w:rsid w:val="00BA0129"/>
    <w:rsid w:val="00BA0360"/>
    <w:rsid w:val="00BA05B9"/>
    <w:rsid w:val="00BA0B3B"/>
    <w:rsid w:val="00BA296C"/>
    <w:rsid w:val="00BA454B"/>
    <w:rsid w:val="00BA4CF1"/>
    <w:rsid w:val="00BA5B73"/>
    <w:rsid w:val="00BA7B97"/>
    <w:rsid w:val="00BB0055"/>
    <w:rsid w:val="00BB0379"/>
    <w:rsid w:val="00BB1A88"/>
    <w:rsid w:val="00BB26C7"/>
    <w:rsid w:val="00BB2D6D"/>
    <w:rsid w:val="00BB3DED"/>
    <w:rsid w:val="00BB4472"/>
    <w:rsid w:val="00BB46AB"/>
    <w:rsid w:val="00BB4A84"/>
    <w:rsid w:val="00BB5868"/>
    <w:rsid w:val="00BB6212"/>
    <w:rsid w:val="00BB6FB3"/>
    <w:rsid w:val="00BB7A4C"/>
    <w:rsid w:val="00BC1463"/>
    <w:rsid w:val="00BC1543"/>
    <w:rsid w:val="00BC2357"/>
    <w:rsid w:val="00BC3101"/>
    <w:rsid w:val="00BC424A"/>
    <w:rsid w:val="00BC509F"/>
    <w:rsid w:val="00BC554C"/>
    <w:rsid w:val="00BC5874"/>
    <w:rsid w:val="00BC7643"/>
    <w:rsid w:val="00BC784B"/>
    <w:rsid w:val="00BD1B57"/>
    <w:rsid w:val="00BD1C14"/>
    <w:rsid w:val="00BD290D"/>
    <w:rsid w:val="00BD2CD4"/>
    <w:rsid w:val="00BD2CDF"/>
    <w:rsid w:val="00BD38E1"/>
    <w:rsid w:val="00BD522A"/>
    <w:rsid w:val="00BD5491"/>
    <w:rsid w:val="00BD6947"/>
    <w:rsid w:val="00BD69E2"/>
    <w:rsid w:val="00BD6ACC"/>
    <w:rsid w:val="00BD71FD"/>
    <w:rsid w:val="00BD7744"/>
    <w:rsid w:val="00BE0449"/>
    <w:rsid w:val="00BE0CCC"/>
    <w:rsid w:val="00BE0E77"/>
    <w:rsid w:val="00BE115E"/>
    <w:rsid w:val="00BE1503"/>
    <w:rsid w:val="00BE1B84"/>
    <w:rsid w:val="00BE3011"/>
    <w:rsid w:val="00BE3AFF"/>
    <w:rsid w:val="00BE3F3B"/>
    <w:rsid w:val="00BE444D"/>
    <w:rsid w:val="00BE4B5E"/>
    <w:rsid w:val="00BE52A9"/>
    <w:rsid w:val="00BE587E"/>
    <w:rsid w:val="00BE7AFB"/>
    <w:rsid w:val="00BE7F17"/>
    <w:rsid w:val="00BF09D2"/>
    <w:rsid w:val="00BF120E"/>
    <w:rsid w:val="00BF130E"/>
    <w:rsid w:val="00BF2C84"/>
    <w:rsid w:val="00BF3057"/>
    <w:rsid w:val="00BF3A20"/>
    <w:rsid w:val="00BF3B98"/>
    <w:rsid w:val="00BF3F75"/>
    <w:rsid w:val="00BF4461"/>
    <w:rsid w:val="00BF594B"/>
    <w:rsid w:val="00BF5B3E"/>
    <w:rsid w:val="00BF7BF5"/>
    <w:rsid w:val="00C0051F"/>
    <w:rsid w:val="00C009E3"/>
    <w:rsid w:val="00C02E97"/>
    <w:rsid w:val="00C04523"/>
    <w:rsid w:val="00C045FB"/>
    <w:rsid w:val="00C04AF9"/>
    <w:rsid w:val="00C05216"/>
    <w:rsid w:val="00C05612"/>
    <w:rsid w:val="00C057AC"/>
    <w:rsid w:val="00C0611D"/>
    <w:rsid w:val="00C07130"/>
    <w:rsid w:val="00C07851"/>
    <w:rsid w:val="00C07996"/>
    <w:rsid w:val="00C07D3B"/>
    <w:rsid w:val="00C108C0"/>
    <w:rsid w:val="00C11544"/>
    <w:rsid w:val="00C1160B"/>
    <w:rsid w:val="00C11CAE"/>
    <w:rsid w:val="00C11F73"/>
    <w:rsid w:val="00C125E7"/>
    <w:rsid w:val="00C1294E"/>
    <w:rsid w:val="00C12DCD"/>
    <w:rsid w:val="00C1306C"/>
    <w:rsid w:val="00C13172"/>
    <w:rsid w:val="00C1618B"/>
    <w:rsid w:val="00C16DF2"/>
    <w:rsid w:val="00C1755B"/>
    <w:rsid w:val="00C20D20"/>
    <w:rsid w:val="00C20F46"/>
    <w:rsid w:val="00C21784"/>
    <w:rsid w:val="00C22FDA"/>
    <w:rsid w:val="00C24020"/>
    <w:rsid w:val="00C2451B"/>
    <w:rsid w:val="00C24C24"/>
    <w:rsid w:val="00C24FEA"/>
    <w:rsid w:val="00C25356"/>
    <w:rsid w:val="00C26489"/>
    <w:rsid w:val="00C267BC"/>
    <w:rsid w:val="00C26ACC"/>
    <w:rsid w:val="00C26F64"/>
    <w:rsid w:val="00C278C6"/>
    <w:rsid w:val="00C30102"/>
    <w:rsid w:val="00C30278"/>
    <w:rsid w:val="00C302FE"/>
    <w:rsid w:val="00C30824"/>
    <w:rsid w:val="00C32D04"/>
    <w:rsid w:val="00C32F5B"/>
    <w:rsid w:val="00C333A9"/>
    <w:rsid w:val="00C33F80"/>
    <w:rsid w:val="00C353A2"/>
    <w:rsid w:val="00C3610F"/>
    <w:rsid w:val="00C36AD0"/>
    <w:rsid w:val="00C40A93"/>
    <w:rsid w:val="00C41211"/>
    <w:rsid w:val="00C41808"/>
    <w:rsid w:val="00C41B8E"/>
    <w:rsid w:val="00C42945"/>
    <w:rsid w:val="00C42F29"/>
    <w:rsid w:val="00C4350B"/>
    <w:rsid w:val="00C4499C"/>
    <w:rsid w:val="00C44E68"/>
    <w:rsid w:val="00C44EE4"/>
    <w:rsid w:val="00C46705"/>
    <w:rsid w:val="00C468CD"/>
    <w:rsid w:val="00C47CE6"/>
    <w:rsid w:val="00C5083E"/>
    <w:rsid w:val="00C50A27"/>
    <w:rsid w:val="00C515C7"/>
    <w:rsid w:val="00C51FEA"/>
    <w:rsid w:val="00C540F5"/>
    <w:rsid w:val="00C54178"/>
    <w:rsid w:val="00C54E0D"/>
    <w:rsid w:val="00C55496"/>
    <w:rsid w:val="00C56B59"/>
    <w:rsid w:val="00C57418"/>
    <w:rsid w:val="00C602AB"/>
    <w:rsid w:val="00C602BF"/>
    <w:rsid w:val="00C602D0"/>
    <w:rsid w:val="00C60691"/>
    <w:rsid w:val="00C613CB"/>
    <w:rsid w:val="00C645EC"/>
    <w:rsid w:val="00C64897"/>
    <w:rsid w:val="00C650F7"/>
    <w:rsid w:val="00C6592A"/>
    <w:rsid w:val="00C65CE8"/>
    <w:rsid w:val="00C66044"/>
    <w:rsid w:val="00C66405"/>
    <w:rsid w:val="00C6660D"/>
    <w:rsid w:val="00C66806"/>
    <w:rsid w:val="00C66A03"/>
    <w:rsid w:val="00C67356"/>
    <w:rsid w:val="00C67A52"/>
    <w:rsid w:val="00C67FB2"/>
    <w:rsid w:val="00C72540"/>
    <w:rsid w:val="00C729CB"/>
    <w:rsid w:val="00C733F2"/>
    <w:rsid w:val="00C73670"/>
    <w:rsid w:val="00C74CE8"/>
    <w:rsid w:val="00C75154"/>
    <w:rsid w:val="00C75B47"/>
    <w:rsid w:val="00C760D9"/>
    <w:rsid w:val="00C7666E"/>
    <w:rsid w:val="00C76A5D"/>
    <w:rsid w:val="00C7784F"/>
    <w:rsid w:val="00C77C6D"/>
    <w:rsid w:val="00C8021B"/>
    <w:rsid w:val="00C809BD"/>
    <w:rsid w:val="00C81587"/>
    <w:rsid w:val="00C8197C"/>
    <w:rsid w:val="00C81BA5"/>
    <w:rsid w:val="00C82B3A"/>
    <w:rsid w:val="00C83A03"/>
    <w:rsid w:val="00C84378"/>
    <w:rsid w:val="00C852A7"/>
    <w:rsid w:val="00C85736"/>
    <w:rsid w:val="00C857A7"/>
    <w:rsid w:val="00C858F6"/>
    <w:rsid w:val="00C86C07"/>
    <w:rsid w:val="00C87934"/>
    <w:rsid w:val="00C87A4E"/>
    <w:rsid w:val="00C904D1"/>
    <w:rsid w:val="00C90834"/>
    <w:rsid w:val="00C90D40"/>
    <w:rsid w:val="00C91072"/>
    <w:rsid w:val="00C91ADD"/>
    <w:rsid w:val="00C942C9"/>
    <w:rsid w:val="00C94F25"/>
    <w:rsid w:val="00C953F1"/>
    <w:rsid w:val="00C954C8"/>
    <w:rsid w:val="00C9644C"/>
    <w:rsid w:val="00C976AB"/>
    <w:rsid w:val="00CA06A3"/>
    <w:rsid w:val="00CA09BA"/>
    <w:rsid w:val="00CA1ED4"/>
    <w:rsid w:val="00CA2A10"/>
    <w:rsid w:val="00CA2C7D"/>
    <w:rsid w:val="00CA38FA"/>
    <w:rsid w:val="00CA3BA4"/>
    <w:rsid w:val="00CA4F40"/>
    <w:rsid w:val="00CA5347"/>
    <w:rsid w:val="00CA57F0"/>
    <w:rsid w:val="00CA5C4F"/>
    <w:rsid w:val="00CA7FE8"/>
    <w:rsid w:val="00CB0385"/>
    <w:rsid w:val="00CB0956"/>
    <w:rsid w:val="00CB0962"/>
    <w:rsid w:val="00CB0D26"/>
    <w:rsid w:val="00CB17EA"/>
    <w:rsid w:val="00CB1C11"/>
    <w:rsid w:val="00CB2136"/>
    <w:rsid w:val="00CB268C"/>
    <w:rsid w:val="00CB2BC5"/>
    <w:rsid w:val="00CB3172"/>
    <w:rsid w:val="00CB3C00"/>
    <w:rsid w:val="00CB4542"/>
    <w:rsid w:val="00CB738A"/>
    <w:rsid w:val="00CC0A0C"/>
    <w:rsid w:val="00CC1734"/>
    <w:rsid w:val="00CC3376"/>
    <w:rsid w:val="00CC4599"/>
    <w:rsid w:val="00CC4B96"/>
    <w:rsid w:val="00CC4D2E"/>
    <w:rsid w:val="00CC54EB"/>
    <w:rsid w:val="00CC6E74"/>
    <w:rsid w:val="00CC7E17"/>
    <w:rsid w:val="00CD05DE"/>
    <w:rsid w:val="00CD0A06"/>
    <w:rsid w:val="00CD1CB6"/>
    <w:rsid w:val="00CD1FC8"/>
    <w:rsid w:val="00CD3AA8"/>
    <w:rsid w:val="00CD410F"/>
    <w:rsid w:val="00CD4E70"/>
    <w:rsid w:val="00CD5737"/>
    <w:rsid w:val="00CD5860"/>
    <w:rsid w:val="00CD58A9"/>
    <w:rsid w:val="00CD6E0F"/>
    <w:rsid w:val="00CE14FF"/>
    <w:rsid w:val="00CE1972"/>
    <w:rsid w:val="00CE2B96"/>
    <w:rsid w:val="00CE4CFE"/>
    <w:rsid w:val="00CE5074"/>
    <w:rsid w:val="00CE5D21"/>
    <w:rsid w:val="00CE69C6"/>
    <w:rsid w:val="00CE73D4"/>
    <w:rsid w:val="00CE759F"/>
    <w:rsid w:val="00CF1419"/>
    <w:rsid w:val="00CF1AD5"/>
    <w:rsid w:val="00CF1F5C"/>
    <w:rsid w:val="00CF200E"/>
    <w:rsid w:val="00CF62D9"/>
    <w:rsid w:val="00CF6587"/>
    <w:rsid w:val="00CF69B3"/>
    <w:rsid w:val="00D0166E"/>
    <w:rsid w:val="00D01E71"/>
    <w:rsid w:val="00D03A2A"/>
    <w:rsid w:val="00D03C3E"/>
    <w:rsid w:val="00D046AC"/>
    <w:rsid w:val="00D049D0"/>
    <w:rsid w:val="00D04EC0"/>
    <w:rsid w:val="00D05C30"/>
    <w:rsid w:val="00D06034"/>
    <w:rsid w:val="00D060BC"/>
    <w:rsid w:val="00D06242"/>
    <w:rsid w:val="00D06353"/>
    <w:rsid w:val="00D0747C"/>
    <w:rsid w:val="00D079FE"/>
    <w:rsid w:val="00D07B9C"/>
    <w:rsid w:val="00D07D8E"/>
    <w:rsid w:val="00D100C1"/>
    <w:rsid w:val="00D1048C"/>
    <w:rsid w:val="00D10C89"/>
    <w:rsid w:val="00D10CE4"/>
    <w:rsid w:val="00D11733"/>
    <w:rsid w:val="00D12720"/>
    <w:rsid w:val="00D13CE0"/>
    <w:rsid w:val="00D14791"/>
    <w:rsid w:val="00D148A6"/>
    <w:rsid w:val="00D14C0B"/>
    <w:rsid w:val="00D155E9"/>
    <w:rsid w:val="00D167C0"/>
    <w:rsid w:val="00D1789B"/>
    <w:rsid w:val="00D179CA"/>
    <w:rsid w:val="00D17D6F"/>
    <w:rsid w:val="00D17FF1"/>
    <w:rsid w:val="00D20139"/>
    <w:rsid w:val="00D20712"/>
    <w:rsid w:val="00D2334D"/>
    <w:rsid w:val="00D23787"/>
    <w:rsid w:val="00D237F8"/>
    <w:rsid w:val="00D23C9E"/>
    <w:rsid w:val="00D23CA7"/>
    <w:rsid w:val="00D24C9C"/>
    <w:rsid w:val="00D2660F"/>
    <w:rsid w:val="00D26A1C"/>
    <w:rsid w:val="00D30175"/>
    <w:rsid w:val="00D30620"/>
    <w:rsid w:val="00D30CA4"/>
    <w:rsid w:val="00D31710"/>
    <w:rsid w:val="00D32181"/>
    <w:rsid w:val="00D326E2"/>
    <w:rsid w:val="00D3295E"/>
    <w:rsid w:val="00D33752"/>
    <w:rsid w:val="00D33CEC"/>
    <w:rsid w:val="00D350E1"/>
    <w:rsid w:val="00D36A13"/>
    <w:rsid w:val="00D373D3"/>
    <w:rsid w:val="00D40058"/>
    <w:rsid w:val="00D417B9"/>
    <w:rsid w:val="00D42524"/>
    <w:rsid w:val="00D42A8A"/>
    <w:rsid w:val="00D42FCE"/>
    <w:rsid w:val="00D4323C"/>
    <w:rsid w:val="00D44207"/>
    <w:rsid w:val="00D453EF"/>
    <w:rsid w:val="00D4568C"/>
    <w:rsid w:val="00D45973"/>
    <w:rsid w:val="00D45D74"/>
    <w:rsid w:val="00D464A0"/>
    <w:rsid w:val="00D465F9"/>
    <w:rsid w:val="00D47068"/>
    <w:rsid w:val="00D471D4"/>
    <w:rsid w:val="00D47552"/>
    <w:rsid w:val="00D478E9"/>
    <w:rsid w:val="00D50591"/>
    <w:rsid w:val="00D50C8D"/>
    <w:rsid w:val="00D51263"/>
    <w:rsid w:val="00D52F0A"/>
    <w:rsid w:val="00D54EDF"/>
    <w:rsid w:val="00D55D20"/>
    <w:rsid w:val="00D60020"/>
    <w:rsid w:val="00D60471"/>
    <w:rsid w:val="00D606E6"/>
    <w:rsid w:val="00D60C90"/>
    <w:rsid w:val="00D628CA"/>
    <w:rsid w:val="00D6311B"/>
    <w:rsid w:val="00D63B56"/>
    <w:rsid w:val="00D63DCA"/>
    <w:rsid w:val="00D649E6"/>
    <w:rsid w:val="00D64B10"/>
    <w:rsid w:val="00D65F8F"/>
    <w:rsid w:val="00D6655C"/>
    <w:rsid w:val="00D66D15"/>
    <w:rsid w:val="00D66D3F"/>
    <w:rsid w:val="00D67233"/>
    <w:rsid w:val="00D7037B"/>
    <w:rsid w:val="00D70947"/>
    <w:rsid w:val="00D715B5"/>
    <w:rsid w:val="00D723D0"/>
    <w:rsid w:val="00D7296E"/>
    <w:rsid w:val="00D729AA"/>
    <w:rsid w:val="00D72C82"/>
    <w:rsid w:val="00D73E4A"/>
    <w:rsid w:val="00D74A37"/>
    <w:rsid w:val="00D74D42"/>
    <w:rsid w:val="00D74FCE"/>
    <w:rsid w:val="00D75C16"/>
    <w:rsid w:val="00D76A03"/>
    <w:rsid w:val="00D76FE2"/>
    <w:rsid w:val="00D7723E"/>
    <w:rsid w:val="00D821C8"/>
    <w:rsid w:val="00D837C3"/>
    <w:rsid w:val="00D839AE"/>
    <w:rsid w:val="00D8409C"/>
    <w:rsid w:val="00D84F54"/>
    <w:rsid w:val="00D85346"/>
    <w:rsid w:val="00D85502"/>
    <w:rsid w:val="00D86C6E"/>
    <w:rsid w:val="00D8749E"/>
    <w:rsid w:val="00D90028"/>
    <w:rsid w:val="00D90C1D"/>
    <w:rsid w:val="00D90E35"/>
    <w:rsid w:val="00D9201C"/>
    <w:rsid w:val="00D9245B"/>
    <w:rsid w:val="00D92673"/>
    <w:rsid w:val="00D92810"/>
    <w:rsid w:val="00D94DE7"/>
    <w:rsid w:val="00D95496"/>
    <w:rsid w:val="00DA0437"/>
    <w:rsid w:val="00DA1D21"/>
    <w:rsid w:val="00DA22CF"/>
    <w:rsid w:val="00DA2333"/>
    <w:rsid w:val="00DA3FBE"/>
    <w:rsid w:val="00DA4432"/>
    <w:rsid w:val="00DA4FD6"/>
    <w:rsid w:val="00DA5931"/>
    <w:rsid w:val="00DA5F2A"/>
    <w:rsid w:val="00DA67C0"/>
    <w:rsid w:val="00DA6CB5"/>
    <w:rsid w:val="00DA71FA"/>
    <w:rsid w:val="00DA7AE4"/>
    <w:rsid w:val="00DA7C15"/>
    <w:rsid w:val="00DB0213"/>
    <w:rsid w:val="00DB0928"/>
    <w:rsid w:val="00DB1813"/>
    <w:rsid w:val="00DB18B8"/>
    <w:rsid w:val="00DB1BBD"/>
    <w:rsid w:val="00DB2641"/>
    <w:rsid w:val="00DB26B4"/>
    <w:rsid w:val="00DB26E5"/>
    <w:rsid w:val="00DB2F25"/>
    <w:rsid w:val="00DB6779"/>
    <w:rsid w:val="00DB7355"/>
    <w:rsid w:val="00DB7D5B"/>
    <w:rsid w:val="00DC0353"/>
    <w:rsid w:val="00DC1982"/>
    <w:rsid w:val="00DC28E5"/>
    <w:rsid w:val="00DC2F7D"/>
    <w:rsid w:val="00DC3164"/>
    <w:rsid w:val="00DC3BD0"/>
    <w:rsid w:val="00DC48B0"/>
    <w:rsid w:val="00DC5EBD"/>
    <w:rsid w:val="00DC68CF"/>
    <w:rsid w:val="00DC6D4B"/>
    <w:rsid w:val="00DC7A76"/>
    <w:rsid w:val="00DCC494"/>
    <w:rsid w:val="00DD07B0"/>
    <w:rsid w:val="00DD08AB"/>
    <w:rsid w:val="00DD189A"/>
    <w:rsid w:val="00DD1C1E"/>
    <w:rsid w:val="00DD2092"/>
    <w:rsid w:val="00DD2467"/>
    <w:rsid w:val="00DD2637"/>
    <w:rsid w:val="00DD2C0E"/>
    <w:rsid w:val="00DD3646"/>
    <w:rsid w:val="00DD44DE"/>
    <w:rsid w:val="00DD4939"/>
    <w:rsid w:val="00DD5417"/>
    <w:rsid w:val="00DD5D69"/>
    <w:rsid w:val="00DD7944"/>
    <w:rsid w:val="00DE0527"/>
    <w:rsid w:val="00DE1125"/>
    <w:rsid w:val="00DE1CE5"/>
    <w:rsid w:val="00DE2120"/>
    <w:rsid w:val="00DE21B2"/>
    <w:rsid w:val="00DE26A4"/>
    <w:rsid w:val="00DE29C5"/>
    <w:rsid w:val="00DE4668"/>
    <w:rsid w:val="00DE4A57"/>
    <w:rsid w:val="00DE57A0"/>
    <w:rsid w:val="00DE5E88"/>
    <w:rsid w:val="00DE6BA6"/>
    <w:rsid w:val="00DE6F85"/>
    <w:rsid w:val="00DF1560"/>
    <w:rsid w:val="00DF173A"/>
    <w:rsid w:val="00DF203A"/>
    <w:rsid w:val="00DF2395"/>
    <w:rsid w:val="00DF312B"/>
    <w:rsid w:val="00DF3538"/>
    <w:rsid w:val="00DF3B42"/>
    <w:rsid w:val="00DF49A0"/>
    <w:rsid w:val="00DF4A06"/>
    <w:rsid w:val="00DF5A1D"/>
    <w:rsid w:val="00DF6FBD"/>
    <w:rsid w:val="00E003A6"/>
    <w:rsid w:val="00E004E7"/>
    <w:rsid w:val="00E0102D"/>
    <w:rsid w:val="00E01111"/>
    <w:rsid w:val="00E01202"/>
    <w:rsid w:val="00E02310"/>
    <w:rsid w:val="00E03316"/>
    <w:rsid w:val="00E03540"/>
    <w:rsid w:val="00E06523"/>
    <w:rsid w:val="00E06B45"/>
    <w:rsid w:val="00E10498"/>
    <w:rsid w:val="00E10936"/>
    <w:rsid w:val="00E10DC8"/>
    <w:rsid w:val="00E10E1B"/>
    <w:rsid w:val="00E10ED1"/>
    <w:rsid w:val="00E110EE"/>
    <w:rsid w:val="00E118C0"/>
    <w:rsid w:val="00E118F8"/>
    <w:rsid w:val="00E11B5D"/>
    <w:rsid w:val="00E12031"/>
    <w:rsid w:val="00E121EA"/>
    <w:rsid w:val="00E12FD7"/>
    <w:rsid w:val="00E13D24"/>
    <w:rsid w:val="00E13E64"/>
    <w:rsid w:val="00E14CEC"/>
    <w:rsid w:val="00E152A5"/>
    <w:rsid w:val="00E15A23"/>
    <w:rsid w:val="00E17554"/>
    <w:rsid w:val="00E17DEF"/>
    <w:rsid w:val="00E20711"/>
    <w:rsid w:val="00E20933"/>
    <w:rsid w:val="00E21102"/>
    <w:rsid w:val="00E21153"/>
    <w:rsid w:val="00E21A04"/>
    <w:rsid w:val="00E23173"/>
    <w:rsid w:val="00E240C1"/>
    <w:rsid w:val="00E245FF"/>
    <w:rsid w:val="00E24798"/>
    <w:rsid w:val="00E247B5"/>
    <w:rsid w:val="00E24CA5"/>
    <w:rsid w:val="00E2524D"/>
    <w:rsid w:val="00E26915"/>
    <w:rsid w:val="00E275AA"/>
    <w:rsid w:val="00E27A7C"/>
    <w:rsid w:val="00E307A8"/>
    <w:rsid w:val="00E31068"/>
    <w:rsid w:val="00E340B0"/>
    <w:rsid w:val="00E35324"/>
    <w:rsid w:val="00E3537B"/>
    <w:rsid w:val="00E35782"/>
    <w:rsid w:val="00E35C9F"/>
    <w:rsid w:val="00E373C5"/>
    <w:rsid w:val="00E40190"/>
    <w:rsid w:val="00E42051"/>
    <w:rsid w:val="00E427A6"/>
    <w:rsid w:val="00E42AA6"/>
    <w:rsid w:val="00E449E8"/>
    <w:rsid w:val="00E44D18"/>
    <w:rsid w:val="00E45D99"/>
    <w:rsid w:val="00E45FAF"/>
    <w:rsid w:val="00E46DA5"/>
    <w:rsid w:val="00E47193"/>
    <w:rsid w:val="00E4723F"/>
    <w:rsid w:val="00E4727E"/>
    <w:rsid w:val="00E4729C"/>
    <w:rsid w:val="00E510CB"/>
    <w:rsid w:val="00E514B9"/>
    <w:rsid w:val="00E51F5E"/>
    <w:rsid w:val="00E52B85"/>
    <w:rsid w:val="00E53919"/>
    <w:rsid w:val="00E5408D"/>
    <w:rsid w:val="00E5426D"/>
    <w:rsid w:val="00E5555D"/>
    <w:rsid w:val="00E564AF"/>
    <w:rsid w:val="00E603D4"/>
    <w:rsid w:val="00E61279"/>
    <w:rsid w:val="00E6194E"/>
    <w:rsid w:val="00E61C24"/>
    <w:rsid w:val="00E62BA9"/>
    <w:rsid w:val="00E63C12"/>
    <w:rsid w:val="00E64379"/>
    <w:rsid w:val="00E645CF"/>
    <w:rsid w:val="00E64DC9"/>
    <w:rsid w:val="00E65067"/>
    <w:rsid w:val="00E65826"/>
    <w:rsid w:val="00E65C50"/>
    <w:rsid w:val="00E65EB3"/>
    <w:rsid w:val="00E66173"/>
    <w:rsid w:val="00E66373"/>
    <w:rsid w:val="00E67625"/>
    <w:rsid w:val="00E678BF"/>
    <w:rsid w:val="00E67B71"/>
    <w:rsid w:val="00E70AB7"/>
    <w:rsid w:val="00E70ADF"/>
    <w:rsid w:val="00E70C36"/>
    <w:rsid w:val="00E70F3A"/>
    <w:rsid w:val="00E71C62"/>
    <w:rsid w:val="00E72010"/>
    <w:rsid w:val="00E7244A"/>
    <w:rsid w:val="00E724DC"/>
    <w:rsid w:val="00E742B5"/>
    <w:rsid w:val="00E7438A"/>
    <w:rsid w:val="00E76D8B"/>
    <w:rsid w:val="00E76E28"/>
    <w:rsid w:val="00E76E6B"/>
    <w:rsid w:val="00E7727F"/>
    <w:rsid w:val="00E81198"/>
    <w:rsid w:val="00E81362"/>
    <w:rsid w:val="00E81DEF"/>
    <w:rsid w:val="00E834ED"/>
    <w:rsid w:val="00E84B02"/>
    <w:rsid w:val="00E84C15"/>
    <w:rsid w:val="00E85073"/>
    <w:rsid w:val="00E8573D"/>
    <w:rsid w:val="00E857AB"/>
    <w:rsid w:val="00E857D5"/>
    <w:rsid w:val="00E8599E"/>
    <w:rsid w:val="00E8715A"/>
    <w:rsid w:val="00E87492"/>
    <w:rsid w:val="00E90055"/>
    <w:rsid w:val="00E90911"/>
    <w:rsid w:val="00E927EC"/>
    <w:rsid w:val="00E9346F"/>
    <w:rsid w:val="00E935BB"/>
    <w:rsid w:val="00E938AB"/>
    <w:rsid w:val="00E94B8E"/>
    <w:rsid w:val="00E96338"/>
    <w:rsid w:val="00E978FC"/>
    <w:rsid w:val="00E97999"/>
    <w:rsid w:val="00EA045E"/>
    <w:rsid w:val="00EA04D4"/>
    <w:rsid w:val="00EA0C2F"/>
    <w:rsid w:val="00EA27A7"/>
    <w:rsid w:val="00EA33C1"/>
    <w:rsid w:val="00EA3843"/>
    <w:rsid w:val="00EA3FAB"/>
    <w:rsid w:val="00EA435C"/>
    <w:rsid w:val="00EA4B16"/>
    <w:rsid w:val="00EA6557"/>
    <w:rsid w:val="00EA7B19"/>
    <w:rsid w:val="00EA7F84"/>
    <w:rsid w:val="00EA7FDF"/>
    <w:rsid w:val="00EB10EE"/>
    <w:rsid w:val="00EB1261"/>
    <w:rsid w:val="00EB2005"/>
    <w:rsid w:val="00EB2766"/>
    <w:rsid w:val="00EB2893"/>
    <w:rsid w:val="00EB3BC2"/>
    <w:rsid w:val="00EB4B35"/>
    <w:rsid w:val="00EB4F28"/>
    <w:rsid w:val="00EB5445"/>
    <w:rsid w:val="00EB5ACB"/>
    <w:rsid w:val="00EC06A4"/>
    <w:rsid w:val="00EC15EA"/>
    <w:rsid w:val="00EC2935"/>
    <w:rsid w:val="00EC2A22"/>
    <w:rsid w:val="00EC2C32"/>
    <w:rsid w:val="00EC306D"/>
    <w:rsid w:val="00EC48EE"/>
    <w:rsid w:val="00EC4C5A"/>
    <w:rsid w:val="00EC4F29"/>
    <w:rsid w:val="00EC68C2"/>
    <w:rsid w:val="00EC7862"/>
    <w:rsid w:val="00EC7C54"/>
    <w:rsid w:val="00ED0BA8"/>
    <w:rsid w:val="00ED190D"/>
    <w:rsid w:val="00ED1C0C"/>
    <w:rsid w:val="00ED32DF"/>
    <w:rsid w:val="00ED64B0"/>
    <w:rsid w:val="00EE1085"/>
    <w:rsid w:val="00EE2512"/>
    <w:rsid w:val="00EE4090"/>
    <w:rsid w:val="00EE464A"/>
    <w:rsid w:val="00EE4EAA"/>
    <w:rsid w:val="00EE4F63"/>
    <w:rsid w:val="00EE5854"/>
    <w:rsid w:val="00EE5ED1"/>
    <w:rsid w:val="00EE5F45"/>
    <w:rsid w:val="00EE76D1"/>
    <w:rsid w:val="00EE7AAC"/>
    <w:rsid w:val="00EF159B"/>
    <w:rsid w:val="00EF1F01"/>
    <w:rsid w:val="00EF3575"/>
    <w:rsid w:val="00EF4B90"/>
    <w:rsid w:val="00EF540D"/>
    <w:rsid w:val="00EF57EA"/>
    <w:rsid w:val="00EF6844"/>
    <w:rsid w:val="00EF7140"/>
    <w:rsid w:val="00EF7523"/>
    <w:rsid w:val="00F00022"/>
    <w:rsid w:val="00F003AC"/>
    <w:rsid w:val="00F02981"/>
    <w:rsid w:val="00F02BE1"/>
    <w:rsid w:val="00F02D6B"/>
    <w:rsid w:val="00F03C31"/>
    <w:rsid w:val="00F04941"/>
    <w:rsid w:val="00F056F4"/>
    <w:rsid w:val="00F069E4"/>
    <w:rsid w:val="00F07083"/>
    <w:rsid w:val="00F07AF0"/>
    <w:rsid w:val="00F101A0"/>
    <w:rsid w:val="00F102F0"/>
    <w:rsid w:val="00F12B3A"/>
    <w:rsid w:val="00F12DFD"/>
    <w:rsid w:val="00F12E16"/>
    <w:rsid w:val="00F1320F"/>
    <w:rsid w:val="00F155C5"/>
    <w:rsid w:val="00F16CF7"/>
    <w:rsid w:val="00F20915"/>
    <w:rsid w:val="00F20E84"/>
    <w:rsid w:val="00F21131"/>
    <w:rsid w:val="00F23A30"/>
    <w:rsid w:val="00F23B91"/>
    <w:rsid w:val="00F24A0E"/>
    <w:rsid w:val="00F24A97"/>
    <w:rsid w:val="00F25434"/>
    <w:rsid w:val="00F258D9"/>
    <w:rsid w:val="00F26CAA"/>
    <w:rsid w:val="00F27EB9"/>
    <w:rsid w:val="00F30066"/>
    <w:rsid w:val="00F301C8"/>
    <w:rsid w:val="00F30264"/>
    <w:rsid w:val="00F30651"/>
    <w:rsid w:val="00F311A3"/>
    <w:rsid w:val="00F31AB1"/>
    <w:rsid w:val="00F3245D"/>
    <w:rsid w:val="00F331EE"/>
    <w:rsid w:val="00F332B3"/>
    <w:rsid w:val="00F33633"/>
    <w:rsid w:val="00F350BF"/>
    <w:rsid w:val="00F350E4"/>
    <w:rsid w:val="00F3518D"/>
    <w:rsid w:val="00F35CBA"/>
    <w:rsid w:val="00F35DA1"/>
    <w:rsid w:val="00F36310"/>
    <w:rsid w:val="00F37B2E"/>
    <w:rsid w:val="00F40933"/>
    <w:rsid w:val="00F40AAB"/>
    <w:rsid w:val="00F41299"/>
    <w:rsid w:val="00F41331"/>
    <w:rsid w:val="00F41A01"/>
    <w:rsid w:val="00F41E97"/>
    <w:rsid w:val="00F42CBE"/>
    <w:rsid w:val="00F440D4"/>
    <w:rsid w:val="00F4466A"/>
    <w:rsid w:val="00F4501D"/>
    <w:rsid w:val="00F45793"/>
    <w:rsid w:val="00F46492"/>
    <w:rsid w:val="00F46BBF"/>
    <w:rsid w:val="00F46D1E"/>
    <w:rsid w:val="00F470B2"/>
    <w:rsid w:val="00F50013"/>
    <w:rsid w:val="00F50624"/>
    <w:rsid w:val="00F510DD"/>
    <w:rsid w:val="00F52B4A"/>
    <w:rsid w:val="00F52BB0"/>
    <w:rsid w:val="00F53618"/>
    <w:rsid w:val="00F53635"/>
    <w:rsid w:val="00F54FD2"/>
    <w:rsid w:val="00F557AC"/>
    <w:rsid w:val="00F62C0D"/>
    <w:rsid w:val="00F62C70"/>
    <w:rsid w:val="00F64167"/>
    <w:rsid w:val="00F64E80"/>
    <w:rsid w:val="00F65AED"/>
    <w:rsid w:val="00F70E5A"/>
    <w:rsid w:val="00F71697"/>
    <w:rsid w:val="00F7388D"/>
    <w:rsid w:val="00F740AE"/>
    <w:rsid w:val="00F7495A"/>
    <w:rsid w:val="00F749F9"/>
    <w:rsid w:val="00F7632C"/>
    <w:rsid w:val="00F76629"/>
    <w:rsid w:val="00F80615"/>
    <w:rsid w:val="00F80FEE"/>
    <w:rsid w:val="00F8175C"/>
    <w:rsid w:val="00F81A32"/>
    <w:rsid w:val="00F81F33"/>
    <w:rsid w:val="00F82273"/>
    <w:rsid w:val="00F84E0B"/>
    <w:rsid w:val="00F854EB"/>
    <w:rsid w:val="00F8608A"/>
    <w:rsid w:val="00F86E0E"/>
    <w:rsid w:val="00F877EA"/>
    <w:rsid w:val="00F90763"/>
    <w:rsid w:val="00F909F4"/>
    <w:rsid w:val="00F90A6C"/>
    <w:rsid w:val="00F90E8A"/>
    <w:rsid w:val="00F9166D"/>
    <w:rsid w:val="00F91D6A"/>
    <w:rsid w:val="00F92167"/>
    <w:rsid w:val="00F92958"/>
    <w:rsid w:val="00F94061"/>
    <w:rsid w:val="00F94A21"/>
    <w:rsid w:val="00F9619F"/>
    <w:rsid w:val="00F96993"/>
    <w:rsid w:val="00F97A21"/>
    <w:rsid w:val="00FA0408"/>
    <w:rsid w:val="00FA0C09"/>
    <w:rsid w:val="00FA300D"/>
    <w:rsid w:val="00FA42BC"/>
    <w:rsid w:val="00FA592F"/>
    <w:rsid w:val="00FA6900"/>
    <w:rsid w:val="00FA7AA5"/>
    <w:rsid w:val="00FA9687"/>
    <w:rsid w:val="00FB0923"/>
    <w:rsid w:val="00FB0C1C"/>
    <w:rsid w:val="00FB0C5D"/>
    <w:rsid w:val="00FB1366"/>
    <w:rsid w:val="00FB14B5"/>
    <w:rsid w:val="00FB215F"/>
    <w:rsid w:val="00FB24C4"/>
    <w:rsid w:val="00FB371B"/>
    <w:rsid w:val="00FB42D7"/>
    <w:rsid w:val="00FB4450"/>
    <w:rsid w:val="00FB5420"/>
    <w:rsid w:val="00FB5B68"/>
    <w:rsid w:val="00FB5DD5"/>
    <w:rsid w:val="00FB6852"/>
    <w:rsid w:val="00FC0648"/>
    <w:rsid w:val="00FC0E11"/>
    <w:rsid w:val="00FC0F05"/>
    <w:rsid w:val="00FC18E7"/>
    <w:rsid w:val="00FC1D6B"/>
    <w:rsid w:val="00FC24CA"/>
    <w:rsid w:val="00FC289B"/>
    <w:rsid w:val="00FC4504"/>
    <w:rsid w:val="00FC5914"/>
    <w:rsid w:val="00FC684A"/>
    <w:rsid w:val="00FC7338"/>
    <w:rsid w:val="00FC7479"/>
    <w:rsid w:val="00FC7887"/>
    <w:rsid w:val="00FC7F0D"/>
    <w:rsid w:val="00FD01E5"/>
    <w:rsid w:val="00FD40CE"/>
    <w:rsid w:val="00FD4C8D"/>
    <w:rsid w:val="00FD5DD9"/>
    <w:rsid w:val="00FD5FAD"/>
    <w:rsid w:val="00FD7912"/>
    <w:rsid w:val="00FD7E88"/>
    <w:rsid w:val="00FE08D1"/>
    <w:rsid w:val="00FE1087"/>
    <w:rsid w:val="00FE27DA"/>
    <w:rsid w:val="00FF064B"/>
    <w:rsid w:val="00FF0EE3"/>
    <w:rsid w:val="00FF1E6A"/>
    <w:rsid w:val="00FF1E92"/>
    <w:rsid w:val="00FF1F2B"/>
    <w:rsid w:val="00FF299B"/>
    <w:rsid w:val="00FF3241"/>
    <w:rsid w:val="00FF34EF"/>
    <w:rsid w:val="00FF3996"/>
    <w:rsid w:val="00FF40B7"/>
    <w:rsid w:val="00FF4211"/>
    <w:rsid w:val="00FF4B44"/>
    <w:rsid w:val="00FF4D07"/>
    <w:rsid w:val="00FF4F8B"/>
    <w:rsid w:val="00FF503C"/>
    <w:rsid w:val="00FF531F"/>
    <w:rsid w:val="00FF5335"/>
    <w:rsid w:val="00FF5E63"/>
    <w:rsid w:val="00FF5E64"/>
    <w:rsid w:val="00FF6932"/>
    <w:rsid w:val="00FF6A63"/>
    <w:rsid w:val="00FF6AD9"/>
    <w:rsid w:val="0100A4CF"/>
    <w:rsid w:val="010E71BB"/>
    <w:rsid w:val="0126BD73"/>
    <w:rsid w:val="012CBC2A"/>
    <w:rsid w:val="01440020"/>
    <w:rsid w:val="0146E92F"/>
    <w:rsid w:val="0153E549"/>
    <w:rsid w:val="01544C70"/>
    <w:rsid w:val="015911D6"/>
    <w:rsid w:val="019A258C"/>
    <w:rsid w:val="019AD21F"/>
    <w:rsid w:val="019ECEA6"/>
    <w:rsid w:val="01A14F79"/>
    <w:rsid w:val="01BF05D2"/>
    <w:rsid w:val="01D2201D"/>
    <w:rsid w:val="01DA3522"/>
    <w:rsid w:val="01DF6E87"/>
    <w:rsid w:val="01E0F0E7"/>
    <w:rsid w:val="01E49ED6"/>
    <w:rsid w:val="01FD5677"/>
    <w:rsid w:val="01FE7B22"/>
    <w:rsid w:val="02024B29"/>
    <w:rsid w:val="020522AA"/>
    <w:rsid w:val="02054626"/>
    <w:rsid w:val="02086E89"/>
    <w:rsid w:val="020DE43E"/>
    <w:rsid w:val="021B719F"/>
    <w:rsid w:val="022758F4"/>
    <w:rsid w:val="0230A3C2"/>
    <w:rsid w:val="0238CA9F"/>
    <w:rsid w:val="0242EEC9"/>
    <w:rsid w:val="024959E4"/>
    <w:rsid w:val="026F865B"/>
    <w:rsid w:val="02798B6C"/>
    <w:rsid w:val="027D3467"/>
    <w:rsid w:val="029A06B9"/>
    <w:rsid w:val="02AB9AF6"/>
    <w:rsid w:val="02AFEE11"/>
    <w:rsid w:val="02B2E665"/>
    <w:rsid w:val="02B4139D"/>
    <w:rsid w:val="02CA24D8"/>
    <w:rsid w:val="02D73CF3"/>
    <w:rsid w:val="02DA8A2D"/>
    <w:rsid w:val="02DCC25B"/>
    <w:rsid w:val="02E21F3A"/>
    <w:rsid w:val="02EABB4B"/>
    <w:rsid w:val="02EDAD87"/>
    <w:rsid w:val="02F6FE74"/>
    <w:rsid w:val="030BB87D"/>
    <w:rsid w:val="03220698"/>
    <w:rsid w:val="03379906"/>
    <w:rsid w:val="03486C31"/>
    <w:rsid w:val="034CE6A5"/>
    <w:rsid w:val="0362751C"/>
    <w:rsid w:val="0368133C"/>
    <w:rsid w:val="03683266"/>
    <w:rsid w:val="03862815"/>
    <w:rsid w:val="0391C1E9"/>
    <w:rsid w:val="0397699A"/>
    <w:rsid w:val="03A2D6E1"/>
    <w:rsid w:val="03AC77DE"/>
    <w:rsid w:val="03B0DA0B"/>
    <w:rsid w:val="03B8964A"/>
    <w:rsid w:val="03C39E36"/>
    <w:rsid w:val="03D3EE6C"/>
    <w:rsid w:val="03DB5EF5"/>
    <w:rsid w:val="03DBEB57"/>
    <w:rsid w:val="03E98909"/>
    <w:rsid w:val="040EE53F"/>
    <w:rsid w:val="0413EE32"/>
    <w:rsid w:val="04254D40"/>
    <w:rsid w:val="04332E80"/>
    <w:rsid w:val="043F243E"/>
    <w:rsid w:val="0445EF6F"/>
    <w:rsid w:val="0465DC6E"/>
    <w:rsid w:val="04699904"/>
    <w:rsid w:val="046E2F7D"/>
    <w:rsid w:val="047514B7"/>
    <w:rsid w:val="048E7A85"/>
    <w:rsid w:val="049076FA"/>
    <w:rsid w:val="04A6F3D6"/>
    <w:rsid w:val="04A86623"/>
    <w:rsid w:val="04B06F64"/>
    <w:rsid w:val="04B27D08"/>
    <w:rsid w:val="04B52EEA"/>
    <w:rsid w:val="04BB2200"/>
    <w:rsid w:val="04C8C081"/>
    <w:rsid w:val="04CE419F"/>
    <w:rsid w:val="04ED1C77"/>
    <w:rsid w:val="05128017"/>
    <w:rsid w:val="0517B14E"/>
    <w:rsid w:val="05197483"/>
    <w:rsid w:val="0519C9D5"/>
    <w:rsid w:val="051E9487"/>
    <w:rsid w:val="0521D887"/>
    <w:rsid w:val="05259745"/>
    <w:rsid w:val="052F5E34"/>
    <w:rsid w:val="05366B92"/>
    <w:rsid w:val="053D339F"/>
    <w:rsid w:val="05408F1A"/>
    <w:rsid w:val="0550DC70"/>
    <w:rsid w:val="05577B24"/>
    <w:rsid w:val="0561DAC6"/>
    <w:rsid w:val="0569689F"/>
    <w:rsid w:val="056EBAA8"/>
    <w:rsid w:val="05773227"/>
    <w:rsid w:val="05879D6C"/>
    <w:rsid w:val="0588DC99"/>
    <w:rsid w:val="05911B12"/>
    <w:rsid w:val="059752F5"/>
    <w:rsid w:val="05B02D3E"/>
    <w:rsid w:val="05C6DD4E"/>
    <w:rsid w:val="05D26413"/>
    <w:rsid w:val="05D6F19A"/>
    <w:rsid w:val="05F7E995"/>
    <w:rsid w:val="05FAD227"/>
    <w:rsid w:val="06150F33"/>
    <w:rsid w:val="06231350"/>
    <w:rsid w:val="062436FE"/>
    <w:rsid w:val="06272FE7"/>
    <w:rsid w:val="062C4486"/>
    <w:rsid w:val="0632609E"/>
    <w:rsid w:val="06343C83"/>
    <w:rsid w:val="063CE412"/>
    <w:rsid w:val="0644BA46"/>
    <w:rsid w:val="064A3132"/>
    <w:rsid w:val="06549A4E"/>
    <w:rsid w:val="06637785"/>
    <w:rsid w:val="0667DF95"/>
    <w:rsid w:val="06748333"/>
    <w:rsid w:val="067A567C"/>
    <w:rsid w:val="067D21B7"/>
    <w:rsid w:val="06805C7E"/>
    <w:rsid w:val="068256CA"/>
    <w:rsid w:val="068F495B"/>
    <w:rsid w:val="0692C9FF"/>
    <w:rsid w:val="069A8C21"/>
    <w:rsid w:val="06AF5F10"/>
    <w:rsid w:val="06C44A1E"/>
    <w:rsid w:val="06DEE22C"/>
    <w:rsid w:val="06DF2375"/>
    <w:rsid w:val="06E35AB4"/>
    <w:rsid w:val="06EBB7F3"/>
    <w:rsid w:val="06FB0933"/>
    <w:rsid w:val="0702BDC1"/>
    <w:rsid w:val="070994B0"/>
    <w:rsid w:val="07102C1C"/>
    <w:rsid w:val="071D2BA0"/>
    <w:rsid w:val="071DB5D0"/>
    <w:rsid w:val="0723416C"/>
    <w:rsid w:val="0746B077"/>
    <w:rsid w:val="074C9B9D"/>
    <w:rsid w:val="0757DEFF"/>
    <w:rsid w:val="075DC168"/>
    <w:rsid w:val="077AE463"/>
    <w:rsid w:val="077E9D7F"/>
    <w:rsid w:val="078605DF"/>
    <w:rsid w:val="078FB695"/>
    <w:rsid w:val="0792A4E9"/>
    <w:rsid w:val="07A11125"/>
    <w:rsid w:val="07A1148E"/>
    <w:rsid w:val="07A4C016"/>
    <w:rsid w:val="07B09B17"/>
    <w:rsid w:val="07C30EFA"/>
    <w:rsid w:val="07C50304"/>
    <w:rsid w:val="07D3F179"/>
    <w:rsid w:val="07D5D3A8"/>
    <w:rsid w:val="07E59F97"/>
    <w:rsid w:val="07E80014"/>
    <w:rsid w:val="07F6EF1B"/>
    <w:rsid w:val="080E67FE"/>
    <w:rsid w:val="08168104"/>
    <w:rsid w:val="0824F248"/>
    <w:rsid w:val="08373EB8"/>
    <w:rsid w:val="083C891F"/>
    <w:rsid w:val="0843B444"/>
    <w:rsid w:val="085C573B"/>
    <w:rsid w:val="085C6CA0"/>
    <w:rsid w:val="085CD05B"/>
    <w:rsid w:val="086DFDE2"/>
    <w:rsid w:val="088074E9"/>
    <w:rsid w:val="0881A8FF"/>
    <w:rsid w:val="0883E85C"/>
    <w:rsid w:val="0883FAC0"/>
    <w:rsid w:val="0888503C"/>
    <w:rsid w:val="088CECA4"/>
    <w:rsid w:val="08948CEA"/>
    <w:rsid w:val="08A4E4F9"/>
    <w:rsid w:val="08A9CC59"/>
    <w:rsid w:val="08AE29F9"/>
    <w:rsid w:val="08B3666F"/>
    <w:rsid w:val="08C321BD"/>
    <w:rsid w:val="08C5301F"/>
    <w:rsid w:val="08D574AE"/>
    <w:rsid w:val="08D9ED9F"/>
    <w:rsid w:val="08DC31E0"/>
    <w:rsid w:val="08E17C5B"/>
    <w:rsid w:val="08EEE62C"/>
    <w:rsid w:val="08F3A560"/>
    <w:rsid w:val="08F53FD8"/>
    <w:rsid w:val="0924DAB3"/>
    <w:rsid w:val="0926A053"/>
    <w:rsid w:val="09337536"/>
    <w:rsid w:val="09389DEA"/>
    <w:rsid w:val="0943F9E4"/>
    <w:rsid w:val="0968F316"/>
    <w:rsid w:val="096B4F59"/>
    <w:rsid w:val="096FEA77"/>
    <w:rsid w:val="09751C6E"/>
    <w:rsid w:val="09781B72"/>
    <w:rsid w:val="097C4FC4"/>
    <w:rsid w:val="097CE601"/>
    <w:rsid w:val="0983F741"/>
    <w:rsid w:val="0986160A"/>
    <w:rsid w:val="09A3FAFF"/>
    <w:rsid w:val="09AE8DAE"/>
    <w:rsid w:val="09B4AD97"/>
    <w:rsid w:val="09CCEEE4"/>
    <w:rsid w:val="09D3CF7D"/>
    <w:rsid w:val="09D73DFC"/>
    <w:rsid w:val="09E355F6"/>
    <w:rsid w:val="09EBC641"/>
    <w:rsid w:val="09F74653"/>
    <w:rsid w:val="09F7C21D"/>
    <w:rsid w:val="09FBA90E"/>
    <w:rsid w:val="0A0176F2"/>
    <w:rsid w:val="0A14E688"/>
    <w:rsid w:val="0A1F1DCB"/>
    <w:rsid w:val="0A24A0B2"/>
    <w:rsid w:val="0A29FBBA"/>
    <w:rsid w:val="0A2E10AB"/>
    <w:rsid w:val="0A37780C"/>
    <w:rsid w:val="0A38FCDF"/>
    <w:rsid w:val="0A3BFA58"/>
    <w:rsid w:val="0A4576D2"/>
    <w:rsid w:val="0A4FD893"/>
    <w:rsid w:val="0A54BB46"/>
    <w:rsid w:val="0A691C8B"/>
    <w:rsid w:val="0A7A498C"/>
    <w:rsid w:val="0A8CD177"/>
    <w:rsid w:val="0A8E59BF"/>
    <w:rsid w:val="0A9E4164"/>
    <w:rsid w:val="0AB13DFC"/>
    <w:rsid w:val="0AB6CF48"/>
    <w:rsid w:val="0AC7E85F"/>
    <w:rsid w:val="0AD20523"/>
    <w:rsid w:val="0AD5F041"/>
    <w:rsid w:val="0AD83C17"/>
    <w:rsid w:val="0AE5DF4B"/>
    <w:rsid w:val="0AFD0702"/>
    <w:rsid w:val="0B02B4D1"/>
    <w:rsid w:val="0B0DBE13"/>
    <w:rsid w:val="0B237301"/>
    <w:rsid w:val="0B280943"/>
    <w:rsid w:val="0B28231C"/>
    <w:rsid w:val="0B2FBBEE"/>
    <w:rsid w:val="0B3142ED"/>
    <w:rsid w:val="0B326731"/>
    <w:rsid w:val="0B4B4D90"/>
    <w:rsid w:val="0B54C20C"/>
    <w:rsid w:val="0B5C54E0"/>
    <w:rsid w:val="0B6EC9B4"/>
    <w:rsid w:val="0B73822B"/>
    <w:rsid w:val="0B75634C"/>
    <w:rsid w:val="0B76BC9A"/>
    <w:rsid w:val="0B85E52F"/>
    <w:rsid w:val="0BA7200C"/>
    <w:rsid w:val="0BB343E3"/>
    <w:rsid w:val="0BCD8E51"/>
    <w:rsid w:val="0BDA15CB"/>
    <w:rsid w:val="0BE20E6F"/>
    <w:rsid w:val="0BF24E82"/>
    <w:rsid w:val="0C047933"/>
    <w:rsid w:val="0C04BD5E"/>
    <w:rsid w:val="0C08806E"/>
    <w:rsid w:val="0C0DA8D6"/>
    <w:rsid w:val="0C148705"/>
    <w:rsid w:val="0C26B448"/>
    <w:rsid w:val="0C2E2E89"/>
    <w:rsid w:val="0C36E55E"/>
    <w:rsid w:val="0C3D2B21"/>
    <w:rsid w:val="0C53BEC5"/>
    <w:rsid w:val="0C647BAC"/>
    <w:rsid w:val="0C6ACA2E"/>
    <w:rsid w:val="0C6F6C78"/>
    <w:rsid w:val="0C9B6834"/>
    <w:rsid w:val="0C9C08C0"/>
    <w:rsid w:val="0CA3BFD7"/>
    <w:rsid w:val="0CA405A3"/>
    <w:rsid w:val="0CA8F38B"/>
    <w:rsid w:val="0CBDCF8A"/>
    <w:rsid w:val="0CCE1FB7"/>
    <w:rsid w:val="0CD09CC9"/>
    <w:rsid w:val="0CD65778"/>
    <w:rsid w:val="0CE54556"/>
    <w:rsid w:val="0CF1CD8C"/>
    <w:rsid w:val="0CF24C4F"/>
    <w:rsid w:val="0CF66BB2"/>
    <w:rsid w:val="0CF8AA51"/>
    <w:rsid w:val="0CFFC014"/>
    <w:rsid w:val="0D028F30"/>
    <w:rsid w:val="0D1D33AD"/>
    <w:rsid w:val="0D209C9A"/>
    <w:rsid w:val="0D370FEF"/>
    <w:rsid w:val="0D50D932"/>
    <w:rsid w:val="0D62944C"/>
    <w:rsid w:val="0D6E2D0B"/>
    <w:rsid w:val="0D73984E"/>
    <w:rsid w:val="0D79CAE6"/>
    <w:rsid w:val="0D82FC7F"/>
    <w:rsid w:val="0D8395D8"/>
    <w:rsid w:val="0D8C1382"/>
    <w:rsid w:val="0D9650D8"/>
    <w:rsid w:val="0D99CFED"/>
    <w:rsid w:val="0DC2B3F8"/>
    <w:rsid w:val="0DC5CF72"/>
    <w:rsid w:val="0E01A915"/>
    <w:rsid w:val="0E169C39"/>
    <w:rsid w:val="0E1B56DC"/>
    <w:rsid w:val="0E3CB2B6"/>
    <w:rsid w:val="0E4576F9"/>
    <w:rsid w:val="0E46E272"/>
    <w:rsid w:val="0E5D0D6C"/>
    <w:rsid w:val="0E722514"/>
    <w:rsid w:val="0E732144"/>
    <w:rsid w:val="0E846CAC"/>
    <w:rsid w:val="0E94DB1E"/>
    <w:rsid w:val="0EB5E5AB"/>
    <w:rsid w:val="0EBBC762"/>
    <w:rsid w:val="0ED2E115"/>
    <w:rsid w:val="0ED5B02D"/>
    <w:rsid w:val="0EED8C21"/>
    <w:rsid w:val="0F0BF719"/>
    <w:rsid w:val="0F0E64B0"/>
    <w:rsid w:val="0F0F752C"/>
    <w:rsid w:val="0F18FA0D"/>
    <w:rsid w:val="0F20950E"/>
    <w:rsid w:val="0F22D4D4"/>
    <w:rsid w:val="0F27AA5A"/>
    <w:rsid w:val="0F2F1D51"/>
    <w:rsid w:val="0F36D5B9"/>
    <w:rsid w:val="0F3D829D"/>
    <w:rsid w:val="0F4622D5"/>
    <w:rsid w:val="0F522319"/>
    <w:rsid w:val="0F527B3A"/>
    <w:rsid w:val="0F60CD29"/>
    <w:rsid w:val="0F619E68"/>
    <w:rsid w:val="0F6F5D7F"/>
    <w:rsid w:val="0F752B1D"/>
    <w:rsid w:val="0F7BAB76"/>
    <w:rsid w:val="0F8C8B38"/>
    <w:rsid w:val="0F94B238"/>
    <w:rsid w:val="0F987605"/>
    <w:rsid w:val="0F9B77CE"/>
    <w:rsid w:val="0FAACD9F"/>
    <w:rsid w:val="0FB57ACA"/>
    <w:rsid w:val="0FE177B6"/>
    <w:rsid w:val="0FE2FE03"/>
    <w:rsid w:val="0FE3A756"/>
    <w:rsid w:val="1007B4E6"/>
    <w:rsid w:val="10194524"/>
    <w:rsid w:val="101B8FC0"/>
    <w:rsid w:val="1024C32B"/>
    <w:rsid w:val="102FA1D7"/>
    <w:rsid w:val="10308764"/>
    <w:rsid w:val="104D785D"/>
    <w:rsid w:val="105EDD64"/>
    <w:rsid w:val="1068F7A6"/>
    <w:rsid w:val="106ED567"/>
    <w:rsid w:val="1079463A"/>
    <w:rsid w:val="109CA1CB"/>
    <w:rsid w:val="10A07ED9"/>
    <w:rsid w:val="10B18CFA"/>
    <w:rsid w:val="10BFA53E"/>
    <w:rsid w:val="10C0D769"/>
    <w:rsid w:val="10D2BE76"/>
    <w:rsid w:val="11028399"/>
    <w:rsid w:val="1107F6F1"/>
    <w:rsid w:val="110F3D72"/>
    <w:rsid w:val="111ECFB1"/>
    <w:rsid w:val="112445FC"/>
    <w:rsid w:val="11350D1F"/>
    <w:rsid w:val="1147D592"/>
    <w:rsid w:val="114D5B27"/>
    <w:rsid w:val="1152DD7F"/>
    <w:rsid w:val="115EB957"/>
    <w:rsid w:val="116478E4"/>
    <w:rsid w:val="1170C902"/>
    <w:rsid w:val="11802513"/>
    <w:rsid w:val="118DCB96"/>
    <w:rsid w:val="118E9684"/>
    <w:rsid w:val="1195A22D"/>
    <w:rsid w:val="11A27F69"/>
    <w:rsid w:val="11B86941"/>
    <w:rsid w:val="11B88F83"/>
    <w:rsid w:val="11B8F033"/>
    <w:rsid w:val="11BD8E5A"/>
    <w:rsid w:val="11CB87F7"/>
    <w:rsid w:val="11D0FFC7"/>
    <w:rsid w:val="11F4ACC4"/>
    <w:rsid w:val="1216C336"/>
    <w:rsid w:val="12230E17"/>
    <w:rsid w:val="1225247E"/>
    <w:rsid w:val="122DE0DB"/>
    <w:rsid w:val="122EFAF4"/>
    <w:rsid w:val="123D4131"/>
    <w:rsid w:val="1244EAA2"/>
    <w:rsid w:val="12524A48"/>
    <w:rsid w:val="1255DD7E"/>
    <w:rsid w:val="12561214"/>
    <w:rsid w:val="125798E2"/>
    <w:rsid w:val="127D3BCA"/>
    <w:rsid w:val="12866532"/>
    <w:rsid w:val="12A986C4"/>
    <w:rsid w:val="12AC76B9"/>
    <w:rsid w:val="12B9CD68"/>
    <w:rsid w:val="12BAE9A1"/>
    <w:rsid w:val="12BD317B"/>
    <w:rsid w:val="12C8AD95"/>
    <w:rsid w:val="12D40943"/>
    <w:rsid w:val="12FC711B"/>
    <w:rsid w:val="13011C13"/>
    <w:rsid w:val="132CDA48"/>
    <w:rsid w:val="1331AAFE"/>
    <w:rsid w:val="133C16DA"/>
    <w:rsid w:val="133E43EB"/>
    <w:rsid w:val="13480ABA"/>
    <w:rsid w:val="134E166D"/>
    <w:rsid w:val="13522525"/>
    <w:rsid w:val="13560506"/>
    <w:rsid w:val="136FD209"/>
    <w:rsid w:val="13792A13"/>
    <w:rsid w:val="13980B32"/>
    <w:rsid w:val="139A38E0"/>
    <w:rsid w:val="139B887B"/>
    <w:rsid w:val="13A042FB"/>
    <w:rsid w:val="13A1BE01"/>
    <w:rsid w:val="13A6E04C"/>
    <w:rsid w:val="13ABBF45"/>
    <w:rsid w:val="13AE97D1"/>
    <w:rsid w:val="13DD978A"/>
    <w:rsid w:val="13DD99E7"/>
    <w:rsid w:val="13DF286C"/>
    <w:rsid w:val="13E23267"/>
    <w:rsid w:val="13F44AE0"/>
    <w:rsid w:val="13F7A14B"/>
    <w:rsid w:val="13F92D79"/>
    <w:rsid w:val="13FEFAEF"/>
    <w:rsid w:val="140CCF20"/>
    <w:rsid w:val="14143E06"/>
    <w:rsid w:val="141D3F8E"/>
    <w:rsid w:val="142AA34D"/>
    <w:rsid w:val="1437F9C0"/>
    <w:rsid w:val="143C3B61"/>
    <w:rsid w:val="143ECE5B"/>
    <w:rsid w:val="144506C2"/>
    <w:rsid w:val="144BCAB7"/>
    <w:rsid w:val="14703647"/>
    <w:rsid w:val="14A5FB82"/>
    <w:rsid w:val="14AB0E33"/>
    <w:rsid w:val="14B67C59"/>
    <w:rsid w:val="14BD949A"/>
    <w:rsid w:val="14BF7B1C"/>
    <w:rsid w:val="14D4AD01"/>
    <w:rsid w:val="14F57744"/>
    <w:rsid w:val="15085924"/>
    <w:rsid w:val="15087F29"/>
    <w:rsid w:val="1513F77D"/>
    <w:rsid w:val="151E36AF"/>
    <w:rsid w:val="1522F160"/>
    <w:rsid w:val="15342EC3"/>
    <w:rsid w:val="153B926A"/>
    <w:rsid w:val="153C119D"/>
    <w:rsid w:val="154EFA0B"/>
    <w:rsid w:val="15561869"/>
    <w:rsid w:val="1559DEBF"/>
    <w:rsid w:val="1568CEAB"/>
    <w:rsid w:val="1573C68A"/>
    <w:rsid w:val="15811784"/>
    <w:rsid w:val="15999902"/>
    <w:rsid w:val="15A221AF"/>
    <w:rsid w:val="15B726D9"/>
    <w:rsid w:val="15B75455"/>
    <w:rsid w:val="15BD3863"/>
    <w:rsid w:val="15C02261"/>
    <w:rsid w:val="15CD69A6"/>
    <w:rsid w:val="15D46332"/>
    <w:rsid w:val="15D80949"/>
    <w:rsid w:val="15F338A9"/>
    <w:rsid w:val="15FDDD21"/>
    <w:rsid w:val="1602F438"/>
    <w:rsid w:val="160983AB"/>
    <w:rsid w:val="16104EF2"/>
    <w:rsid w:val="161D8DD7"/>
    <w:rsid w:val="162A52D6"/>
    <w:rsid w:val="163A4E61"/>
    <w:rsid w:val="1656613B"/>
    <w:rsid w:val="166E2390"/>
    <w:rsid w:val="166F5AFB"/>
    <w:rsid w:val="16781B01"/>
    <w:rsid w:val="1681D575"/>
    <w:rsid w:val="16A91452"/>
    <w:rsid w:val="16BF4782"/>
    <w:rsid w:val="16C31274"/>
    <w:rsid w:val="16C8CAB6"/>
    <w:rsid w:val="16CA7893"/>
    <w:rsid w:val="16CFEE2D"/>
    <w:rsid w:val="16D7C47F"/>
    <w:rsid w:val="16DCA631"/>
    <w:rsid w:val="16E8507E"/>
    <w:rsid w:val="16EAFDCF"/>
    <w:rsid w:val="16F34330"/>
    <w:rsid w:val="17069AF3"/>
    <w:rsid w:val="1711EA23"/>
    <w:rsid w:val="1715E265"/>
    <w:rsid w:val="174B47E6"/>
    <w:rsid w:val="1751C720"/>
    <w:rsid w:val="1755C1F0"/>
    <w:rsid w:val="176296F1"/>
    <w:rsid w:val="1776AC79"/>
    <w:rsid w:val="1778CA43"/>
    <w:rsid w:val="1790E3B6"/>
    <w:rsid w:val="17A11D2E"/>
    <w:rsid w:val="17A844A6"/>
    <w:rsid w:val="17B3BD35"/>
    <w:rsid w:val="17BC2D07"/>
    <w:rsid w:val="17BE41B1"/>
    <w:rsid w:val="17C8C85B"/>
    <w:rsid w:val="17CAC905"/>
    <w:rsid w:val="17CF3538"/>
    <w:rsid w:val="17D3B2E9"/>
    <w:rsid w:val="17E6E8C5"/>
    <w:rsid w:val="1801976F"/>
    <w:rsid w:val="18025B9B"/>
    <w:rsid w:val="180A4964"/>
    <w:rsid w:val="1827D923"/>
    <w:rsid w:val="1832E5DA"/>
    <w:rsid w:val="18340FD6"/>
    <w:rsid w:val="1847935B"/>
    <w:rsid w:val="184E44E1"/>
    <w:rsid w:val="1852E674"/>
    <w:rsid w:val="1859383C"/>
    <w:rsid w:val="185C475D"/>
    <w:rsid w:val="185C957C"/>
    <w:rsid w:val="1864EDB2"/>
    <w:rsid w:val="186E953C"/>
    <w:rsid w:val="186FF7FF"/>
    <w:rsid w:val="18754ADB"/>
    <w:rsid w:val="187ED42D"/>
    <w:rsid w:val="1890DD6C"/>
    <w:rsid w:val="1894AE6D"/>
    <w:rsid w:val="18BEA39E"/>
    <w:rsid w:val="18E6DB09"/>
    <w:rsid w:val="18ED0B10"/>
    <w:rsid w:val="18EEFE25"/>
    <w:rsid w:val="18F89687"/>
    <w:rsid w:val="18FDA285"/>
    <w:rsid w:val="190B1211"/>
    <w:rsid w:val="191F390B"/>
    <w:rsid w:val="192165B3"/>
    <w:rsid w:val="19236205"/>
    <w:rsid w:val="1932418D"/>
    <w:rsid w:val="1936F01B"/>
    <w:rsid w:val="193A8754"/>
    <w:rsid w:val="193B6F6D"/>
    <w:rsid w:val="193DE40C"/>
    <w:rsid w:val="1940910D"/>
    <w:rsid w:val="1941AAEB"/>
    <w:rsid w:val="194DD3A6"/>
    <w:rsid w:val="1961D02B"/>
    <w:rsid w:val="19673989"/>
    <w:rsid w:val="197A5191"/>
    <w:rsid w:val="198EB33C"/>
    <w:rsid w:val="19927BAC"/>
    <w:rsid w:val="199ABD49"/>
    <w:rsid w:val="19A14663"/>
    <w:rsid w:val="19A563D4"/>
    <w:rsid w:val="19B72201"/>
    <w:rsid w:val="19C3F1A8"/>
    <w:rsid w:val="19C61424"/>
    <w:rsid w:val="19D74EB1"/>
    <w:rsid w:val="19DD34F7"/>
    <w:rsid w:val="19DE580F"/>
    <w:rsid w:val="19ED1F7C"/>
    <w:rsid w:val="19F404E1"/>
    <w:rsid w:val="19F82A80"/>
    <w:rsid w:val="1A1CDA72"/>
    <w:rsid w:val="1A36416E"/>
    <w:rsid w:val="1A3948CD"/>
    <w:rsid w:val="1A4C927D"/>
    <w:rsid w:val="1A5A0449"/>
    <w:rsid w:val="1A5BCBE7"/>
    <w:rsid w:val="1A5CF915"/>
    <w:rsid w:val="1A61E1CA"/>
    <w:rsid w:val="1A65324C"/>
    <w:rsid w:val="1A7A6891"/>
    <w:rsid w:val="1A7AC3CE"/>
    <w:rsid w:val="1A7EEB53"/>
    <w:rsid w:val="1A849734"/>
    <w:rsid w:val="1A8C7535"/>
    <w:rsid w:val="1A91DD64"/>
    <w:rsid w:val="1A9BA773"/>
    <w:rsid w:val="1AA97DC0"/>
    <w:rsid w:val="1AC78FB6"/>
    <w:rsid w:val="1AD94763"/>
    <w:rsid w:val="1AED3FA2"/>
    <w:rsid w:val="1AEE2268"/>
    <w:rsid w:val="1AF4F5CF"/>
    <w:rsid w:val="1AFCF9E8"/>
    <w:rsid w:val="1AFE2829"/>
    <w:rsid w:val="1AFF39C7"/>
    <w:rsid w:val="1B1DA214"/>
    <w:rsid w:val="1B1FF334"/>
    <w:rsid w:val="1B2160AE"/>
    <w:rsid w:val="1B271D0B"/>
    <w:rsid w:val="1B450400"/>
    <w:rsid w:val="1B4CA960"/>
    <w:rsid w:val="1B54CB8D"/>
    <w:rsid w:val="1B54F26B"/>
    <w:rsid w:val="1B58ACF1"/>
    <w:rsid w:val="1B59EB58"/>
    <w:rsid w:val="1B5E4C74"/>
    <w:rsid w:val="1B5F521B"/>
    <w:rsid w:val="1B61929B"/>
    <w:rsid w:val="1B8DF914"/>
    <w:rsid w:val="1B90BEBA"/>
    <w:rsid w:val="1B9BF7C8"/>
    <w:rsid w:val="1BA36A1D"/>
    <w:rsid w:val="1BB15134"/>
    <w:rsid w:val="1BB69630"/>
    <w:rsid w:val="1BC80214"/>
    <w:rsid w:val="1BC847B9"/>
    <w:rsid w:val="1BCD3F3D"/>
    <w:rsid w:val="1BD6D65A"/>
    <w:rsid w:val="1BE891F0"/>
    <w:rsid w:val="1C00DBF5"/>
    <w:rsid w:val="1C0AF5AE"/>
    <w:rsid w:val="1C147DA0"/>
    <w:rsid w:val="1C1AC078"/>
    <w:rsid w:val="1C1CC8EC"/>
    <w:rsid w:val="1C206DEF"/>
    <w:rsid w:val="1C3ED3A8"/>
    <w:rsid w:val="1C47B539"/>
    <w:rsid w:val="1C5F45CD"/>
    <w:rsid w:val="1C665034"/>
    <w:rsid w:val="1C746FFB"/>
    <w:rsid w:val="1C79F42F"/>
    <w:rsid w:val="1C7CE7BE"/>
    <w:rsid w:val="1C86EDEC"/>
    <w:rsid w:val="1C987825"/>
    <w:rsid w:val="1C9FA437"/>
    <w:rsid w:val="1CA5CDDC"/>
    <w:rsid w:val="1CA8C4D9"/>
    <w:rsid w:val="1CA909BE"/>
    <w:rsid w:val="1CAB2878"/>
    <w:rsid w:val="1CB27CB1"/>
    <w:rsid w:val="1CB416DC"/>
    <w:rsid w:val="1CBE197B"/>
    <w:rsid w:val="1CCCB70A"/>
    <w:rsid w:val="1CCF2A08"/>
    <w:rsid w:val="1CDA6567"/>
    <w:rsid w:val="1CDAEBA2"/>
    <w:rsid w:val="1CDFB4E6"/>
    <w:rsid w:val="1CE266D8"/>
    <w:rsid w:val="1CF6B340"/>
    <w:rsid w:val="1CFF04F0"/>
    <w:rsid w:val="1D12651A"/>
    <w:rsid w:val="1D1E3267"/>
    <w:rsid w:val="1D3CC3AB"/>
    <w:rsid w:val="1D54D153"/>
    <w:rsid w:val="1D59D97C"/>
    <w:rsid w:val="1D5EFB4D"/>
    <w:rsid w:val="1D6496EE"/>
    <w:rsid w:val="1D6E5BBD"/>
    <w:rsid w:val="1D7F275A"/>
    <w:rsid w:val="1D8DD3B8"/>
    <w:rsid w:val="1D97B03C"/>
    <w:rsid w:val="1DA7C60E"/>
    <w:rsid w:val="1DAE5D58"/>
    <w:rsid w:val="1DBE1DB1"/>
    <w:rsid w:val="1DDAA8D4"/>
    <w:rsid w:val="1DDC9345"/>
    <w:rsid w:val="1DE03BC3"/>
    <w:rsid w:val="1DE2E19A"/>
    <w:rsid w:val="1DF25C9A"/>
    <w:rsid w:val="1DFBFAD6"/>
    <w:rsid w:val="1DFC4758"/>
    <w:rsid w:val="1DFCC3BF"/>
    <w:rsid w:val="1E00F47A"/>
    <w:rsid w:val="1E1B6A7F"/>
    <w:rsid w:val="1E272392"/>
    <w:rsid w:val="1E31D620"/>
    <w:rsid w:val="1E35C126"/>
    <w:rsid w:val="1E4BF99C"/>
    <w:rsid w:val="1E53BCFC"/>
    <w:rsid w:val="1E6504EC"/>
    <w:rsid w:val="1E90D82B"/>
    <w:rsid w:val="1EA629CA"/>
    <w:rsid w:val="1EACA443"/>
    <w:rsid w:val="1EBC71B1"/>
    <w:rsid w:val="1EC50A30"/>
    <w:rsid w:val="1EC5ACF7"/>
    <w:rsid w:val="1ED7D72D"/>
    <w:rsid w:val="1EEDA9EF"/>
    <w:rsid w:val="1EEF50A3"/>
    <w:rsid w:val="1EF5EAC3"/>
    <w:rsid w:val="1EFF9543"/>
    <w:rsid w:val="1F05963F"/>
    <w:rsid w:val="1F15BB37"/>
    <w:rsid w:val="1F16BBB7"/>
    <w:rsid w:val="1F29BA11"/>
    <w:rsid w:val="1F2A7E95"/>
    <w:rsid w:val="1F2BE911"/>
    <w:rsid w:val="1F2F66DD"/>
    <w:rsid w:val="1F379A2C"/>
    <w:rsid w:val="1F43C341"/>
    <w:rsid w:val="1F4B0593"/>
    <w:rsid w:val="1F4CD43D"/>
    <w:rsid w:val="1F529C01"/>
    <w:rsid w:val="1F73A782"/>
    <w:rsid w:val="1F7BBFD7"/>
    <w:rsid w:val="1F8713E9"/>
    <w:rsid w:val="1F9A355B"/>
    <w:rsid w:val="1F9AEA5E"/>
    <w:rsid w:val="1FA342A8"/>
    <w:rsid w:val="1FAE753C"/>
    <w:rsid w:val="1FBAEA20"/>
    <w:rsid w:val="1FC9AF89"/>
    <w:rsid w:val="1FD60606"/>
    <w:rsid w:val="1FD64702"/>
    <w:rsid w:val="1FDF07C5"/>
    <w:rsid w:val="2010C452"/>
    <w:rsid w:val="20185F78"/>
    <w:rsid w:val="202183DC"/>
    <w:rsid w:val="2022AE8B"/>
    <w:rsid w:val="202AB398"/>
    <w:rsid w:val="2032CC0D"/>
    <w:rsid w:val="2037C48C"/>
    <w:rsid w:val="20408832"/>
    <w:rsid w:val="20446B7D"/>
    <w:rsid w:val="2048A7DB"/>
    <w:rsid w:val="207B7A65"/>
    <w:rsid w:val="2086EA04"/>
    <w:rsid w:val="20880425"/>
    <w:rsid w:val="208F39F3"/>
    <w:rsid w:val="2092E268"/>
    <w:rsid w:val="209B12F0"/>
    <w:rsid w:val="20A6A297"/>
    <w:rsid w:val="20B02517"/>
    <w:rsid w:val="20C7DFAA"/>
    <w:rsid w:val="20D1F06F"/>
    <w:rsid w:val="20ED613B"/>
    <w:rsid w:val="20F7018B"/>
    <w:rsid w:val="20FEBACE"/>
    <w:rsid w:val="210AD022"/>
    <w:rsid w:val="211305DE"/>
    <w:rsid w:val="2115B9B9"/>
    <w:rsid w:val="21190F91"/>
    <w:rsid w:val="211A7309"/>
    <w:rsid w:val="212A48B1"/>
    <w:rsid w:val="213E0C3E"/>
    <w:rsid w:val="21479220"/>
    <w:rsid w:val="215BACD0"/>
    <w:rsid w:val="215D1A93"/>
    <w:rsid w:val="2171D706"/>
    <w:rsid w:val="2175288D"/>
    <w:rsid w:val="217D84B4"/>
    <w:rsid w:val="217E1D19"/>
    <w:rsid w:val="218E5822"/>
    <w:rsid w:val="21A7D1B5"/>
    <w:rsid w:val="21ADD2E5"/>
    <w:rsid w:val="21ADEB37"/>
    <w:rsid w:val="21AF9027"/>
    <w:rsid w:val="21BBFB84"/>
    <w:rsid w:val="21DEBDE1"/>
    <w:rsid w:val="21E3A155"/>
    <w:rsid w:val="21E7AB3B"/>
    <w:rsid w:val="21EACF72"/>
    <w:rsid w:val="21ED2BD1"/>
    <w:rsid w:val="21FE504F"/>
    <w:rsid w:val="2202C537"/>
    <w:rsid w:val="22097E6A"/>
    <w:rsid w:val="22194BE3"/>
    <w:rsid w:val="221AF2EB"/>
    <w:rsid w:val="222582E2"/>
    <w:rsid w:val="22328706"/>
    <w:rsid w:val="22450131"/>
    <w:rsid w:val="2248877F"/>
    <w:rsid w:val="224C0F8A"/>
    <w:rsid w:val="22500A1B"/>
    <w:rsid w:val="225843C1"/>
    <w:rsid w:val="2276AF18"/>
    <w:rsid w:val="227AC159"/>
    <w:rsid w:val="228A717B"/>
    <w:rsid w:val="228CA94A"/>
    <w:rsid w:val="22A532A5"/>
    <w:rsid w:val="22B4E0DC"/>
    <w:rsid w:val="22B528B8"/>
    <w:rsid w:val="22BDC454"/>
    <w:rsid w:val="22C5E3B4"/>
    <w:rsid w:val="22D46C8A"/>
    <w:rsid w:val="22D983C5"/>
    <w:rsid w:val="22DD39BB"/>
    <w:rsid w:val="22DDDCAD"/>
    <w:rsid w:val="22E7302E"/>
    <w:rsid w:val="22FB96A1"/>
    <w:rsid w:val="2308542D"/>
    <w:rsid w:val="230887D1"/>
    <w:rsid w:val="23125F89"/>
    <w:rsid w:val="23340A4E"/>
    <w:rsid w:val="2334E384"/>
    <w:rsid w:val="23358B1C"/>
    <w:rsid w:val="233C019D"/>
    <w:rsid w:val="23417B00"/>
    <w:rsid w:val="23418365"/>
    <w:rsid w:val="2341D281"/>
    <w:rsid w:val="234E00A6"/>
    <w:rsid w:val="235807EA"/>
    <w:rsid w:val="235A686A"/>
    <w:rsid w:val="23696C03"/>
    <w:rsid w:val="237F6D76"/>
    <w:rsid w:val="238680A0"/>
    <w:rsid w:val="2386D9E6"/>
    <w:rsid w:val="238877AC"/>
    <w:rsid w:val="23924B88"/>
    <w:rsid w:val="23ABD71B"/>
    <w:rsid w:val="23AF7FBF"/>
    <w:rsid w:val="23BE0367"/>
    <w:rsid w:val="23D06F32"/>
    <w:rsid w:val="23D370E8"/>
    <w:rsid w:val="23D52A06"/>
    <w:rsid w:val="23DB84AA"/>
    <w:rsid w:val="23E243B5"/>
    <w:rsid w:val="23F5F9BA"/>
    <w:rsid w:val="23FB6FF2"/>
    <w:rsid w:val="2404E361"/>
    <w:rsid w:val="24070D32"/>
    <w:rsid w:val="2430D539"/>
    <w:rsid w:val="244AA7EE"/>
    <w:rsid w:val="244F81DD"/>
    <w:rsid w:val="245451DF"/>
    <w:rsid w:val="245E1D47"/>
    <w:rsid w:val="246D4DE8"/>
    <w:rsid w:val="24722DA1"/>
    <w:rsid w:val="24955A05"/>
    <w:rsid w:val="24AA437E"/>
    <w:rsid w:val="24B51D88"/>
    <w:rsid w:val="24CFA08A"/>
    <w:rsid w:val="24D58E58"/>
    <w:rsid w:val="24E878BA"/>
    <w:rsid w:val="24FD752A"/>
    <w:rsid w:val="24FF4FBC"/>
    <w:rsid w:val="2501FD36"/>
    <w:rsid w:val="251FACED"/>
    <w:rsid w:val="2520EE1E"/>
    <w:rsid w:val="252FF01A"/>
    <w:rsid w:val="254BF957"/>
    <w:rsid w:val="2552742B"/>
    <w:rsid w:val="2554E013"/>
    <w:rsid w:val="2557061B"/>
    <w:rsid w:val="256BA669"/>
    <w:rsid w:val="257203EE"/>
    <w:rsid w:val="2576DE28"/>
    <w:rsid w:val="257BD7A8"/>
    <w:rsid w:val="258F5993"/>
    <w:rsid w:val="2598493F"/>
    <w:rsid w:val="25AF6C33"/>
    <w:rsid w:val="25BFA53E"/>
    <w:rsid w:val="25C69846"/>
    <w:rsid w:val="25CFBA36"/>
    <w:rsid w:val="25D51062"/>
    <w:rsid w:val="25D6CCFF"/>
    <w:rsid w:val="25E34E5A"/>
    <w:rsid w:val="25E46258"/>
    <w:rsid w:val="261E1D87"/>
    <w:rsid w:val="26219837"/>
    <w:rsid w:val="2630D477"/>
    <w:rsid w:val="263B4986"/>
    <w:rsid w:val="26425116"/>
    <w:rsid w:val="2654EE32"/>
    <w:rsid w:val="26600643"/>
    <w:rsid w:val="266B8C98"/>
    <w:rsid w:val="266E6B91"/>
    <w:rsid w:val="268220AF"/>
    <w:rsid w:val="268A982B"/>
    <w:rsid w:val="269AF606"/>
    <w:rsid w:val="269BC626"/>
    <w:rsid w:val="269C8F30"/>
    <w:rsid w:val="26A6473D"/>
    <w:rsid w:val="26B436A0"/>
    <w:rsid w:val="26BD4469"/>
    <w:rsid w:val="26C145A8"/>
    <w:rsid w:val="26C5B36F"/>
    <w:rsid w:val="26C7B3DD"/>
    <w:rsid w:val="26CF1CFF"/>
    <w:rsid w:val="26D289D5"/>
    <w:rsid w:val="26D6C557"/>
    <w:rsid w:val="26E043FC"/>
    <w:rsid w:val="26F3C08F"/>
    <w:rsid w:val="2701C495"/>
    <w:rsid w:val="272F0C2F"/>
    <w:rsid w:val="272FCAD8"/>
    <w:rsid w:val="27305BEB"/>
    <w:rsid w:val="2747D160"/>
    <w:rsid w:val="27577906"/>
    <w:rsid w:val="2762EB85"/>
    <w:rsid w:val="2763C692"/>
    <w:rsid w:val="276488CA"/>
    <w:rsid w:val="27669D0C"/>
    <w:rsid w:val="277AECB6"/>
    <w:rsid w:val="277D1839"/>
    <w:rsid w:val="2780636B"/>
    <w:rsid w:val="27868BF5"/>
    <w:rsid w:val="27886FE8"/>
    <w:rsid w:val="278D0362"/>
    <w:rsid w:val="27A84005"/>
    <w:rsid w:val="27B3A9B7"/>
    <w:rsid w:val="27B858B1"/>
    <w:rsid w:val="27C70B59"/>
    <w:rsid w:val="27CC65E3"/>
    <w:rsid w:val="27D055B8"/>
    <w:rsid w:val="27D7D063"/>
    <w:rsid w:val="27E50323"/>
    <w:rsid w:val="27F6BB59"/>
    <w:rsid w:val="27F87AF1"/>
    <w:rsid w:val="27FFE90E"/>
    <w:rsid w:val="2806A471"/>
    <w:rsid w:val="2808F799"/>
    <w:rsid w:val="280927DD"/>
    <w:rsid w:val="280C9867"/>
    <w:rsid w:val="280D41FF"/>
    <w:rsid w:val="2810C8B2"/>
    <w:rsid w:val="283B1E6E"/>
    <w:rsid w:val="283D897B"/>
    <w:rsid w:val="284C0D10"/>
    <w:rsid w:val="2853EC36"/>
    <w:rsid w:val="285DFC54"/>
    <w:rsid w:val="285E3FE4"/>
    <w:rsid w:val="287DBA64"/>
    <w:rsid w:val="28808E22"/>
    <w:rsid w:val="288E9E0C"/>
    <w:rsid w:val="28BAE4D2"/>
    <w:rsid w:val="28C10A48"/>
    <w:rsid w:val="28D4F1A2"/>
    <w:rsid w:val="28D9D3DA"/>
    <w:rsid w:val="28DAE5A4"/>
    <w:rsid w:val="28E415BE"/>
    <w:rsid w:val="2909FF09"/>
    <w:rsid w:val="290D1C88"/>
    <w:rsid w:val="29117019"/>
    <w:rsid w:val="29183790"/>
    <w:rsid w:val="292027B4"/>
    <w:rsid w:val="292F3B59"/>
    <w:rsid w:val="292F805C"/>
    <w:rsid w:val="2932AA25"/>
    <w:rsid w:val="293A80AD"/>
    <w:rsid w:val="293D3FCB"/>
    <w:rsid w:val="294FAF90"/>
    <w:rsid w:val="29530E40"/>
    <w:rsid w:val="2954DF3C"/>
    <w:rsid w:val="296708FB"/>
    <w:rsid w:val="298D3273"/>
    <w:rsid w:val="29930D9C"/>
    <w:rsid w:val="29A5BA98"/>
    <w:rsid w:val="29ADA8C1"/>
    <w:rsid w:val="29B3F07F"/>
    <w:rsid w:val="29C45570"/>
    <w:rsid w:val="29DCF58B"/>
    <w:rsid w:val="29E8E747"/>
    <w:rsid w:val="29F8CF32"/>
    <w:rsid w:val="29FF29FB"/>
    <w:rsid w:val="29FFBF5D"/>
    <w:rsid w:val="2A05F7A2"/>
    <w:rsid w:val="2A195FEE"/>
    <w:rsid w:val="2A1E98B6"/>
    <w:rsid w:val="2A28818D"/>
    <w:rsid w:val="2A28B891"/>
    <w:rsid w:val="2A33FB6F"/>
    <w:rsid w:val="2A3AD873"/>
    <w:rsid w:val="2A3D8720"/>
    <w:rsid w:val="2A4C30FC"/>
    <w:rsid w:val="2A4E8D16"/>
    <w:rsid w:val="2A51479F"/>
    <w:rsid w:val="2A634649"/>
    <w:rsid w:val="2A79FF10"/>
    <w:rsid w:val="2A83DF31"/>
    <w:rsid w:val="2A8E3448"/>
    <w:rsid w:val="2A9360D0"/>
    <w:rsid w:val="2AAA9242"/>
    <w:rsid w:val="2ABF51AA"/>
    <w:rsid w:val="2ACF766E"/>
    <w:rsid w:val="2AD7B1A4"/>
    <w:rsid w:val="2ADEED64"/>
    <w:rsid w:val="2AE204BF"/>
    <w:rsid w:val="2AE5F627"/>
    <w:rsid w:val="2AEBD8C9"/>
    <w:rsid w:val="2AED7B45"/>
    <w:rsid w:val="2AEEF9C6"/>
    <w:rsid w:val="2AFEA2DC"/>
    <w:rsid w:val="2B08C1A7"/>
    <w:rsid w:val="2B0A2F01"/>
    <w:rsid w:val="2B27ADB9"/>
    <w:rsid w:val="2B433CE4"/>
    <w:rsid w:val="2B47A135"/>
    <w:rsid w:val="2B4A3D47"/>
    <w:rsid w:val="2B566822"/>
    <w:rsid w:val="2B5C6F42"/>
    <w:rsid w:val="2B6349F6"/>
    <w:rsid w:val="2B6E983E"/>
    <w:rsid w:val="2B70B548"/>
    <w:rsid w:val="2B7550BB"/>
    <w:rsid w:val="2B78A8D9"/>
    <w:rsid w:val="2B7954C6"/>
    <w:rsid w:val="2B7F14B4"/>
    <w:rsid w:val="2B917818"/>
    <w:rsid w:val="2B9D8CC5"/>
    <w:rsid w:val="2BA5790C"/>
    <w:rsid w:val="2BA6B00B"/>
    <w:rsid w:val="2BA7C06B"/>
    <w:rsid w:val="2BC7F841"/>
    <w:rsid w:val="2BCCD0F4"/>
    <w:rsid w:val="2BD952C4"/>
    <w:rsid w:val="2BDB6280"/>
    <w:rsid w:val="2BE390F0"/>
    <w:rsid w:val="2BEF9E4B"/>
    <w:rsid w:val="2BF4E64D"/>
    <w:rsid w:val="2C05C0D5"/>
    <w:rsid w:val="2C076DB4"/>
    <w:rsid w:val="2C14E487"/>
    <w:rsid w:val="2C165B33"/>
    <w:rsid w:val="2C26F9F9"/>
    <w:rsid w:val="2C2A9554"/>
    <w:rsid w:val="2C2FB55E"/>
    <w:rsid w:val="2C525CDE"/>
    <w:rsid w:val="2C834D4D"/>
    <w:rsid w:val="2C8A9901"/>
    <w:rsid w:val="2C918AAB"/>
    <w:rsid w:val="2C92EDC4"/>
    <w:rsid w:val="2C95BA49"/>
    <w:rsid w:val="2CA5B11F"/>
    <w:rsid w:val="2CB563AF"/>
    <w:rsid w:val="2CCBBC65"/>
    <w:rsid w:val="2CCFDA7C"/>
    <w:rsid w:val="2CD2E54A"/>
    <w:rsid w:val="2CD9AAEB"/>
    <w:rsid w:val="2CDB8923"/>
    <w:rsid w:val="2CE4F597"/>
    <w:rsid w:val="2D097FE6"/>
    <w:rsid w:val="2D17576F"/>
    <w:rsid w:val="2D243370"/>
    <w:rsid w:val="2D24DFB4"/>
    <w:rsid w:val="2D2F2609"/>
    <w:rsid w:val="2D338836"/>
    <w:rsid w:val="2D351A29"/>
    <w:rsid w:val="2D4B7245"/>
    <w:rsid w:val="2D6BF675"/>
    <w:rsid w:val="2D77A44C"/>
    <w:rsid w:val="2D82D963"/>
    <w:rsid w:val="2D8A391C"/>
    <w:rsid w:val="2D8C8E16"/>
    <w:rsid w:val="2D9796D8"/>
    <w:rsid w:val="2D99EDB1"/>
    <w:rsid w:val="2D9A0201"/>
    <w:rsid w:val="2D9D7911"/>
    <w:rsid w:val="2D9D8487"/>
    <w:rsid w:val="2DA30B28"/>
    <w:rsid w:val="2DA36FD2"/>
    <w:rsid w:val="2DA78271"/>
    <w:rsid w:val="2DAECCB1"/>
    <w:rsid w:val="2DB26879"/>
    <w:rsid w:val="2DBC27FF"/>
    <w:rsid w:val="2DC8556A"/>
    <w:rsid w:val="2DC8C3AF"/>
    <w:rsid w:val="2DD4092B"/>
    <w:rsid w:val="2DF889D4"/>
    <w:rsid w:val="2E02CB95"/>
    <w:rsid w:val="2E1C04D0"/>
    <w:rsid w:val="2E1E678E"/>
    <w:rsid w:val="2E22D427"/>
    <w:rsid w:val="2E2E54E4"/>
    <w:rsid w:val="2E2FD429"/>
    <w:rsid w:val="2E4C0977"/>
    <w:rsid w:val="2E50A822"/>
    <w:rsid w:val="2E5E7F70"/>
    <w:rsid w:val="2E69D828"/>
    <w:rsid w:val="2E7413ED"/>
    <w:rsid w:val="2E76B32A"/>
    <w:rsid w:val="2E8C0CA2"/>
    <w:rsid w:val="2EA2F339"/>
    <w:rsid w:val="2EA6C94B"/>
    <w:rsid w:val="2EAC06CA"/>
    <w:rsid w:val="2EB13248"/>
    <w:rsid w:val="2EC64D61"/>
    <w:rsid w:val="2ECD1833"/>
    <w:rsid w:val="2ED119BC"/>
    <w:rsid w:val="2EF06ABF"/>
    <w:rsid w:val="2EF22F3D"/>
    <w:rsid w:val="2EF9D6D5"/>
    <w:rsid w:val="2EFF02C0"/>
    <w:rsid w:val="2F083EC7"/>
    <w:rsid w:val="2F0DE5F0"/>
    <w:rsid w:val="2F0FAD37"/>
    <w:rsid w:val="2F12B184"/>
    <w:rsid w:val="2F1B43F3"/>
    <w:rsid w:val="2F1D3852"/>
    <w:rsid w:val="2F1F6685"/>
    <w:rsid w:val="2F230296"/>
    <w:rsid w:val="2F25E239"/>
    <w:rsid w:val="2F46034F"/>
    <w:rsid w:val="2F4F20DD"/>
    <w:rsid w:val="2F4FE2C0"/>
    <w:rsid w:val="2F501282"/>
    <w:rsid w:val="2F617FDA"/>
    <w:rsid w:val="2F622F62"/>
    <w:rsid w:val="2F638084"/>
    <w:rsid w:val="2F736E93"/>
    <w:rsid w:val="2F7E40A7"/>
    <w:rsid w:val="2FA9B7B1"/>
    <w:rsid w:val="2FB5C6BA"/>
    <w:rsid w:val="2FC32903"/>
    <w:rsid w:val="2FC366BA"/>
    <w:rsid w:val="2FCD5BDC"/>
    <w:rsid w:val="2FD4764D"/>
    <w:rsid w:val="2FDFDD50"/>
    <w:rsid w:val="2FFA62DE"/>
    <w:rsid w:val="2FFB78EA"/>
    <w:rsid w:val="30031E8E"/>
    <w:rsid w:val="3009A996"/>
    <w:rsid w:val="301073A8"/>
    <w:rsid w:val="303155E9"/>
    <w:rsid w:val="30337A4C"/>
    <w:rsid w:val="30344BA9"/>
    <w:rsid w:val="303A0947"/>
    <w:rsid w:val="303A29E8"/>
    <w:rsid w:val="30408B93"/>
    <w:rsid w:val="305246D1"/>
    <w:rsid w:val="30535018"/>
    <w:rsid w:val="30556165"/>
    <w:rsid w:val="305BC0E9"/>
    <w:rsid w:val="30656F7E"/>
    <w:rsid w:val="3067C12F"/>
    <w:rsid w:val="306DAD6C"/>
    <w:rsid w:val="30894750"/>
    <w:rsid w:val="30945895"/>
    <w:rsid w:val="309A4299"/>
    <w:rsid w:val="30AA4981"/>
    <w:rsid w:val="30B33ECE"/>
    <w:rsid w:val="30D768F5"/>
    <w:rsid w:val="30DE334D"/>
    <w:rsid w:val="30E6F0B9"/>
    <w:rsid w:val="30EB7166"/>
    <w:rsid w:val="30F1387D"/>
    <w:rsid w:val="3113DC84"/>
    <w:rsid w:val="311A2332"/>
    <w:rsid w:val="3122FB06"/>
    <w:rsid w:val="312361A3"/>
    <w:rsid w:val="312DFD85"/>
    <w:rsid w:val="312E9802"/>
    <w:rsid w:val="3150653C"/>
    <w:rsid w:val="3157F4DA"/>
    <w:rsid w:val="315CFE0F"/>
    <w:rsid w:val="315FBCFC"/>
    <w:rsid w:val="3161D1A9"/>
    <w:rsid w:val="3164CC77"/>
    <w:rsid w:val="31771338"/>
    <w:rsid w:val="317E69E7"/>
    <w:rsid w:val="318088E9"/>
    <w:rsid w:val="3187D1E0"/>
    <w:rsid w:val="318EA00B"/>
    <w:rsid w:val="319A9E54"/>
    <w:rsid w:val="319D1E97"/>
    <w:rsid w:val="319FA695"/>
    <w:rsid w:val="31A34C8B"/>
    <w:rsid w:val="31A64563"/>
    <w:rsid w:val="31B09686"/>
    <w:rsid w:val="31B2CAE4"/>
    <w:rsid w:val="31C17B94"/>
    <w:rsid w:val="31C32906"/>
    <w:rsid w:val="31C34DB1"/>
    <w:rsid w:val="31C8F357"/>
    <w:rsid w:val="31D63933"/>
    <w:rsid w:val="31DB0059"/>
    <w:rsid w:val="31DC0DD2"/>
    <w:rsid w:val="31F41046"/>
    <w:rsid w:val="31F7C0D7"/>
    <w:rsid w:val="31FBD9C0"/>
    <w:rsid w:val="31FC4F8C"/>
    <w:rsid w:val="32036139"/>
    <w:rsid w:val="3212AD91"/>
    <w:rsid w:val="321F5D64"/>
    <w:rsid w:val="322FAC3D"/>
    <w:rsid w:val="32692E69"/>
    <w:rsid w:val="326C2E54"/>
    <w:rsid w:val="32763AB2"/>
    <w:rsid w:val="3278DAB5"/>
    <w:rsid w:val="3288D7C9"/>
    <w:rsid w:val="328A0340"/>
    <w:rsid w:val="32955F5B"/>
    <w:rsid w:val="32A708D5"/>
    <w:rsid w:val="32A73699"/>
    <w:rsid w:val="32A82FA7"/>
    <w:rsid w:val="32ACA99C"/>
    <w:rsid w:val="32B8C2BE"/>
    <w:rsid w:val="32C45BF6"/>
    <w:rsid w:val="32C6CE8A"/>
    <w:rsid w:val="32CD5FDE"/>
    <w:rsid w:val="32D90873"/>
    <w:rsid w:val="32E5A8B0"/>
    <w:rsid w:val="32EAAA18"/>
    <w:rsid w:val="32FEC14A"/>
    <w:rsid w:val="3314D43F"/>
    <w:rsid w:val="3319AEB3"/>
    <w:rsid w:val="3320F08E"/>
    <w:rsid w:val="332305E6"/>
    <w:rsid w:val="3325CC76"/>
    <w:rsid w:val="332E447A"/>
    <w:rsid w:val="3333887F"/>
    <w:rsid w:val="3338EA96"/>
    <w:rsid w:val="33414CC4"/>
    <w:rsid w:val="335772BE"/>
    <w:rsid w:val="33614D14"/>
    <w:rsid w:val="3366816D"/>
    <w:rsid w:val="33770660"/>
    <w:rsid w:val="337D7F9D"/>
    <w:rsid w:val="3398334F"/>
    <w:rsid w:val="3398C476"/>
    <w:rsid w:val="339A3110"/>
    <w:rsid w:val="339A5845"/>
    <w:rsid w:val="339FE604"/>
    <w:rsid w:val="33A37DEF"/>
    <w:rsid w:val="33ACB3F0"/>
    <w:rsid w:val="33AEB3DA"/>
    <w:rsid w:val="33AECAE4"/>
    <w:rsid w:val="33C43CC9"/>
    <w:rsid w:val="33C88F6A"/>
    <w:rsid w:val="33D433C8"/>
    <w:rsid w:val="33D9A2CE"/>
    <w:rsid w:val="33E6F050"/>
    <w:rsid w:val="33E9E436"/>
    <w:rsid w:val="33EFD2B2"/>
    <w:rsid w:val="33FEDCDA"/>
    <w:rsid w:val="3418B745"/>
    <w:rsid w:val="3426AF34"/>
    <w:rsid w:val="3439F3CF"/>
    <w:rsid w:val="344226C6"/>
    <w:rsid w:val="3455342B"/>
    <w:rsid w:val="346AB8DA"/>
    <w:rsid w:val="347F38B1"/>
    <w:rsid w:val="34932826"/>
    <w:rsid w:val="34AB4A75"/>
    <w:rsid w:val="34B29CF9"/>
    <w:rsid w:val="34BE9689"/>
    <w:rsid w:val="34C7142C"/>
    <w:rsid w:val="34E518F2"/>
    <w:rsid w:val="34EEC0CE"/>
    <w:rsid w:val="34FC4BC9"/>
    <w:rsid w:val="35046C22"/>
    <w:rsid w:val="3504B4B6"/>
    <w:rsid w:val="3507327A"/>
    <w:rsid w:val="35084565"/>
    <w:rsid w:val="350D193A"/>
    <w:rsid w:val="351AC687"/>
    <w:rsid w:val="351C002F"/>
    <w:rsid w:val="3521BCE0"/>
    <w:rsid w:val="352DA649"/>
    <w:rsid w:val="3537CFB0"/>
    <w:rsid w:val="35424335"/>
    <w:rsid w:val="354EEC8C"/>
    <w:rsid w:val="354F5940"/>
    <w:rsid w:val="354F9A08"/>
    <w:rsid w:val="356FC7D4"/>
    <w:rsid w:val="358BCF52"/>
    <w:rsid w:val="35A3A419"/>
    <w:rsid w:val="35A91AE8"/>
    <w:rsid w:val="35C23D2B"/>
    <w:rsid w:val="35C892CE"/>
    <w:rsid w:val="35D09AA7"/>
    <w:rsid w:val="35D8983E"/>
    <w:rsid w:val="35DB6375"/>
    <w:rsid w:val="35E05810"/>
    <w:rsid w:val="35EB07EA"/>
    <w:rsid w:val="35F50935"/>
    <w:rsid w:val="35F918CC"/>
    <w:rsid w:val="3602BF06"/>
    <w:rsid w:val="3611B840"/>
    <w:rsid w:val="361631C1"/>
    <w:rsid w:val="361D9CF1"/>
    <w:rsid w:val="362278B1"/>
    <w:rsid w:val="362BDA38"/>
    <w:rsid w:val="362C70AE"/>
    <w:rsid w:val="363D3020"/>
    <w:rsid w:val="365C559F"/>
    <w:rsid w:val="366090B4"/>
    <w:rsid w:val="367C4C11"/>
    <w:rsid w:val="368B302C"/>
    <w:rsid w:val="36905C32"/>
    <w:rsid w:val="36AC7DBE"/>
    <w:rsid w:val="36E178F4"/>
    <w:rsid w:val="36EBEDCC"/>
    <w:rsid w:val="36F281C1"/>
    <w:rsid w:val="37103884"/>
    <w:rsid w:val="37104B4C"/>
    <w:rsid w:val="37195E5F"/>
    <w:rsid w:val="371C93E8"/>
    <w:rsid w:val="371EB758"/>
    <w:rsid w:val="3723A8D3"/>
    <w:rsid w:val="3747FFCE"/>
    <w:rsid w:val="375315D2"/>
    <w:rsid w:val="3753BBE8"/>
    <w:rsid w:val="37560EDC"/>
    <w:rsid w:val="375CAEE8"/>
    <w:rsid w:val="375EBD1C"/>
    <w:rsid w:val="3769740D"/>
    <w:rsid w:val="3772487C"/>
    <w:rsid w:val="378663D6"/>
    <w:rsid w:val="378703DF"/>
    <w:rsid w:val="37873D54"/>
    <w:rsid w:val="3787DAB8"/>
    <w:rsid w:val="378A4D3C"/>
    <w:rsid w:val="379226E3"/>
    <w:rsid w:val="379B05FD"/>
    <w:rsid w:val="37B567B8"/>
    <w:rsid w:val="37BEEBA1"/>
    <w:rsid w:val="37C43B88"/>
    <w:rsid w:val="37C513B3"/>
    <w:rsid w:val="37E6B35E"/>
    <w:rsid w:val="37ECCF8C"/>
    <w:rsid w:val="37EFB7AE"/>
    <w:rsid w:val="37F84E05"/>
    <w:rsid w:val="38112FE5"/>
    <w:rsid w:val="38134714"/>
    <w:rsid w:val="38174A0D"/>
    <w:rsid w:val="3824DA74"/>
    <w:rsid w:val="383484B6"/>
    <w:rsid w:val="3841980D"/>
    <w:rsid w:val="3869F12C"/>
    <w:rsid w:val="386C8C1C"/>
    <w:rsid w:val="3886AF7D"/>
    <w:rsid w:val="388797F2"/>
    <w:rsid w:val="38A22E52"/>
    <w:rsid w:val="38A72244"/>
    <w:rsid w:val="38B05EE3"/>
    <w:rsid w:val="38B0859F"/>
    <w:rsid w:val="38B0A40D"/>
    <w:rsid w:val="38B59897"/>
    <w:rsid w:val="38B6A5E1"/>
    <w:rsid w:val="38C331F8"/>
    <w:rsid w:val="38C46A49"/>
    <w:rsid w:val="38C65267"/>
    <w:rsid w:val="38C7223B"/>
    <w:rsid w:val="38D00E5B"/>
    <w:rsid w:val="38D1F9D8"/>
    <w:rsid w:val="38D3CA77"/>
    <w:rsid w:val="38DDCBA4"/>
    <w:rsid w:val="38F1D566"/>
    <w:rsid w:val="38FA2EA1"/>
    <w:rsid w:val="3924DAA2"/>
    <w:rsid w:val="392AC618"/>
    <w:rsid w:val="3936C620"/>
    <w:rsid w:val="3945C8B5"/>
    <w:rsid w:val="394F5307"/>
    <w:rsid w:val="3951101D"/>
    <w:rsid w:val="3958EB1E"/>
    <w:rsid w:val="39613EA3"/>
    <w:rsid w:val="398B39CD"/>
    <w:rsid w:val="39B9BB44"/>
    <w:rsid w:val="39BB7A29"/>
    <w:rsid w:val="39BECAC3"/>
    <w:rsid w:val="39D8CAFF"/>
    <w:rsid w:val="39DA1197"/>
    <w:rsid w:val="39DA53E4"/>
    <w:rsid w:val="39DFCA4B"/>
    <w:rsid w:val="39E07760"/>
    <w:rsid w:val="39F433D1"/>
    <w:rsid w:val="39FA4DF1"/>
    <w:rsid w:val="3A09BD09"/>
    <w:rsid w:val="3A0C29A9"/>
    <w:rsid w:val="3A0CCC40"/>
    <w:rsid w:val="3A179A74"/>
    <w:rsid w:val="3A3164EF"/>
    <w:rsid w:val="3A318109"/>
    <w:rsid w:val="3A3734DF"/>
    <w:rsid w:val="3A4414FF"/>
    <w:rsid w:val="3A4611E3"/>
    <w:rsid w:val="3A5D9266"/>
    <w:rsid w:val="3A6EAB78"/>
    <w:rsid w:val="3A7A9E57"/>
    <w:rsid w:val="3A7D4957"/>
    <w:rsid w:val="3A7E10CF"/>
    <w:rsid w:val="3AA2C16B"/>
    <w:rsid w:val="3AA590F3"/>
    <w:rsid w:val="3AA89A98"/>
    <w:rsid w:val="3AB32AE7"/>
    <w:rsid w:val="3AB4752C"/>
    <w:rsid w:val="3AD2FE65"/>
    <w:rsid w:val="3AD85129"/>
    <w:rsid w:val="3ADA504A"/>
    <w:rsid w:val="3ADBCA75"/>
    <w:rsid w:val="3AE0B5F6"/>
    <w:rsid w:val="3AE2D830"/>
    <w:rsid w:val="3AEC6D41"/>
    <w:rsid w:val="3AFCFB4C"/>
    <w:rsid w:val="3AFF165F"/>
    <w:rsid w:val="3B000DB9"/>
    <w:rsid w:val="3B0922F8"/>
    <w:rsid w:val="3B0F7590"/>
    <w:rsid w:val="3B1758C4"/>
    <w:rsid w:val="3B347DE8"/>
    <w:rsid w:val="3B36BE10"/>
    <w:rsid w:val="3B3CD52D"/>
    <w:rsid w:val="3B408811"/>
    <w:rsid w:val="3B4612EA"/>
    <w:rsid w:val="3B476E96"/>
    <w:rsid w:val="3B4C4AA1"/>
    <w:rsid w:val="3B4E0854"/>
    <w:rsid w:val="3B633774"/>
    <w:rsid w:val="3B716FBD"/>
    <w:rsid w:val="3B7511F3"/>
    <w:rsid w:val="3B79CB82"/>
    <w:rsid w:val="3B7D17FE"/>
    <w:rsid w:val="3B8C2B89"/>
    <w:rsid w:val="3BA202B0"/>
    <w:rsid w:val="3BA4647C"/>
    <w:rsid w:val="3BA4766F"/>
    <w:rsid w:val="3BB5F2DF"/>
    <w:rsid w:val="3BBBA8B6"/>
    <w:rsid w:val="3BBFBB2C"/>
    <w:rsid w:val="3BC0EE6C"/>
    <w:rsid w:val="3BC886B0"/>
    <w:rsid w:val="3BC8C2CF"/>
    <w:rsid w:val="3BCD5CBD"/>
    <w:rsid w:val="3BDBD99C"/>
    <w:rsid w:val="3BF5D8D4"/>
    <w:rsid w:val="3BFD6254"/>
    <w:rsid w:val="3C12A571"/>
    <w:rsid w:val="3C133832"/>
    <w:rsid w:val="3C2ED33F"/>
    <w:rsid w:val="3C4AB251"/>
    <w:rsid w:val="3C4F7F3A"/>
    <w:rsid w:val="3C5FD0FC"/>
    <w:rsid w:val="3C632867"/>
    <w:rsid w:val="3C75FF62"/>
    <w:rsid w:val="3C78C97E"/>
    <w:rsid w:val="3C877D73"/>
    <w:rsid w:val="3C8A8698"/>
    <w:rsid w:val="3C93E4B2"/>
    <w:rsid w:val="3C9F3F5F"/>
    <w:rsid w:val="3C9F5A43"/>
    <w:rsid w:val="3CA35CDD"/>
    <w:rsid w:val="3CA4DA07"/>
    <w:rsid w:val="3CA4E30E"/>
    <w:rsid w:val="3CB158CC"/>
    <w:rsid w:val="3CB886F5"/>
    <w:rsid w:val="3CC07ABD"/>
    <w:rsid w:val="3CC6C5F9"/>
    <w:rsid w:val="3CD8172C"/>
    <w:rsid w:val="3CE7621B"/>
    <w:rsid w:val="3CE7B4A4"/>
    <w:rsid w:val="3CE904E9"/>
    <w:rsid w:val="3CFF05C8"/>
    <w:rsid w:val="3D031A04"/>
    <w:rsid w:val="3D039663"/>
    <w:rsid w:val="3D0DC9DE"/>
    <w:rsid w:val="3D106758"/>
    <w:rsid w:val="3D2198F6"/>
    <w:rsid w:val="3D2908FA"/>
    <w:rsid w:val="3D2A29FD"/>
    <w:rsid w:val="3D3E001C"/>
    <w:rsid w:val="3D45F094"/>
    <w:rsid w:val="3D48A504"/>
    <w:rsid w:val="3D565E50"/>
    <w:rsid w:val="3D66909F"/>
    <w:rsid w:val="3D7226FD"/>
    <w:rsid w:val="3D7592C7"/>
    <w:rsid w:val="3D9EAC29"/>
    <w:rsid w:val="3DA9B734"/>
    <w:rsid w:val="3DAF2A4A"/>
    <w:rsid w:val="3DB13CD9"/>
    <w:rsid w:val="3DB21AFF"/>
    <w:rsid w:val="3DC525DC"/>
    <w:rsid w:val="3DEF48A7"/>
    <w:rsid w:val="3DF55CC4"/>
    <w:rsid w:val="3DF6CDDC"/>
    <w:rsid w:val="3DF86784"/>
    <w:rsid w:val="3E0EE957"/>
    <w:rsid w:val="3E123E45"/>
    <w:rsid w:val="3E26DAC1"/>
    <w:rsid w:val="3E344BF2"/>
    <w:rsid w:val="3E3471ED"/>
    <w:rsid w:val="3E4683A1"/>
    <w:rsid w:val="3E4A4DDE"/>
    <w:rsid w:val="3E60DB8A"/>
    <w:rsid w:val="3E800763"/>
    <w:rsid w:val="3E81A795"/>
    <w:rsid w:val="3E93A7F8"/>
    <w:rsid w:val="3EB09692"/>
    <w:rsid w:val="3EB491F6"/>
    <w:rsid w:val="3EC68C22"/>
    <w:rsid w:val="3ED30652"/>
    <w:rsid w:val="3EE503E4"/>
    <w:rsid w:val="3EEBA64D"/>
    <w:rsid w:val="3EF9AAEA"/>
    <w:rsid w:val="3EF9C8CD"/>
    <w:rsid w:val="3F0771CB"/>
    <w:rsid w:val="3F0B4785"/>
    <w:rsid w:val="3F0BC63E"/>
    <w:rsid w:val="3F133AF7"/>
    <w:rsid w:val="3F15307E"/>
    <w:rsid w:val="3F1C8ED4"/>
    <w:rsid w:val="3F29D72D"/>
    <w:rsid w:val="3F2B560A"/>
    <w:rsid w:val="3F2EFB33"/>
    <w:rsid w:val="3F3F4899"/>
    <w:rsid w:val="3F41BD4F"/>
    <w:rsid w:val="3F463395"/>
    <w:rsid w:val="3F47E7B7"/>
    <w:rsid w:val="3F5C6BE2"/>
    <w:rsid w:val="3F731F27"/>
    <w:rsid w:val="3F80F6F9"/>
    <w:rsid w:val="3F8164E6"/>
    <w:rsid w:val="3F8DEF71"/>
    <w:rsid w:val="3F941C5B"/>
    <w:rsid w:val="3F95F34B"/>
    <w:rsid w:val="3F9D68E3"/>
    <w:rsid w:val="3FC30A33"/>
    <w:rsid w:val="3FD582DF"/>
    <w:rsid w:val="3FED647D"/>
    <w:rsid w:val="3FF90504"/>
    <w:rsid w:val="400028A3"/>
    <w:rsid w:val="40049246"/>
    <w:rsid w:val="400C4C69"/>
    <w:rsid w:val="40241393"/>
    <w:rsid w:val="403191FF"/>
    <w:rsid w:val="4033A4C9"/>
    <w:rsid w:val="404E917B"/>
    <w:rsid w:val="40610E98"/>
    <w:rsid w:val="4066A4C8"/>
    <w:rsid w:val="408CC088"/>
    <w:rsid w:val="409EA999"/>
    <w:rsid w:val="40A04DC3"/>
    <w:rsid w:val="40A8EAC6"/>
    <w:rsid w:val="40AAAC12"/>
    <w:rsid w:val="40B2F4E1"/>
    <w:rsid w:val="40B85DAB"/>
    <w:rsid w:val="40E55EAB"/>
    <w:rsid w:val="40EB9B88"/>
    <w:rsid w:val="40EE8AB3"/>
    <w:rsid w:val="40F7D43B"/>
    <w:rsid w:val="4106F8DA"/>
    <w:rsid w:val="410DFB08"/>
    <w:rsid w:val="4114008B"/>
    <w:rsid w:val="4115CE30"/>
    <w:rsid w:val="41393220"/>
    <w:rsid w:val="413E77EC"/>
    <w:rsid w:val="414DAC44"/>
    <w:rsid w:val="41576A8D"/>
    <w:rsid w:val="4167A5EF"/>
    <w:rsid w:val="418183B4"/>
    <w:rsid w:val="41861D3B"/>
    <w:rsid w:val="41895647"/>
    <w:rsid w:val="418B49F0"/>
    <w:rsid w:val="419788CF"/>
    <w:rsid w:val="41AC8E63"/>
    <w:rsid w:val="41B0FBA6"/>
    <w:rsid w:val="41B9ED46"/>
    <w:rsid w:val="41CE79A1"/>
    <w:rsid w:val="41D839CA"/>
    <w:rsid w:val="41D8C584"/>
    <w:rsid w:val="41EA2575"/>
    <w:rsid w:val="41EC6543"/>
    <w:rsid w:val="4201C1CB"/>
    <w:rsid w:val="42161896"/>
    <w:rsid w:val="4226D335"/>
    <w:rsid w:val="422BB7C1"/>
    <w:rsid w:val="422F3917"/>
    <w:rsid w:val="4236D92A"/>
    <w:rsid w:val="42424467"/>
    <w:rsid w:val="42594DB5"/>
    <w:rsid w:val="425C7E5A"/>
    <w:rsid w:val="42752970"/>
    <w:rsid w:val="427694A7"/>
    <w:rsid w:val="428230CC"/>
    <w:rsid w:val="42899D24"/>
    <w:rsid w:val="428B725D"/>
    <w:rsid w:val="4294765F"/>
    <w:rsid w:val="4299D6E3"/>
    <w:rsid w:val="42BE4134"/>
    <w:rsid w:val="42CDF8EC"/>
    <w:rsid w:val="42DBAB11"/>
    <w:rsid w:val="42DCB17E"/>
    <w:rsid w:val="42E3599C"/>
    <w:rsid w:val="42E3D363"/>
    <w:rsid w:val="42E601C8"/>
    <w:rsid w:val="42F1A861"/>
    <w:rsid w:val="42FB3355"/>
    <w:rsid w:val="43094873"/>
    <w:rsid w:val="43147FB2"/>
    <w:rsid w:val="432DFE8B"/>
    <w:rsid w:val="433D9982"/>
    <w:rsid w:val="434C0177"/>
    <w:rsid w:val="43546429"/>
    <w:rsid w:val="43575463"/>
    <w:rsid w:val="435818E6"/>
    <w:rsid w:val="435AA9A4"/>
    <w:rsid w:val="436D363D"/>
    <w:rsid w:val="436F6A90"/>
    <w:rsid w:val="437A9440"/>
    <w:rsid w:val="437B2089"/>
    <w:rsid w:val="4381688E"/>
    <w:rsid w:val="4393BA8B"/>
    <w:rsid w:val="43AC6EF9"/>
    <w:rsid w:val="43AE006D"/>
    <w:rsid w:val="43C758CF"/>
    <w:rsid w:val="43E11BED"/>
    <w:rsid w:val="43EBEC3F"/>
    <w:rsid w:val="43F445C4"/>
    <w:rsid w:val="4405E583"/>
    <w:rsid w:val="44111FF9"/>
    <w:rsid w:val="4411534F"/>
    <w:rsid w:val="441CBBC3"/>
    <w:rsid w:val="44204307"/>
    <w:rsid w:val="44252E1E"/>
    <w:rsid w:val="4428ADBA"/>
    <w:rsid w:val="443A3B63"/>
    <w:rsid w:val="443F6134"/>
    <w:rsid w:val="44414F50"/>
    <w:rsid w:val="4449F5FA"/>
    <w:rsid w:val="4455F383"/>
    <w:rsid w:val="44627299"/>
    <w:rsid w:val="446B8E44"/>
    <w:rsid w:val="446EF382"/>
    <w:rsid w:val="446F94E8"/>
    <w:rsid w:val="44796B49"/>
    <w:rsid w:val="447A137E"/>
    <w:rsid w:val="447A5259"/>
    <w:rsid w:val="44898D83"/>
    <w:rsid w:val="448F0159"/>
    <w:rsid w:val="449A21C0"/>
    <w:rsid w:val="44AAAECE"/>
    <w:rsid w:val="44AD3B96"/>
    <w:rsid w:val="44B2AF27"/>
    <w:rsid w:val="44B7BA6C"/>
    <w:rsid w:val="44C01050"/>
    <w:rsid w:val="44C3A918"/>
    <w:rsid w:val="44CFB862"/>
    <w:rsid w:val="44E21C47"/>
    <w:rsid w:val="44E2D218"/>
    <w:rsid w:val="44E3F411"/>
    <w:rsid w:val="44E5AC02"/>
    <w:rsid w:val="44EDA84C"/>
    <w:rsid w:val="44F011AD"/>
    <w:rsid w:val="44FAD7A6"/>
    <w:rsid w:val="44FE0F77"/>
    <w:rsid w:val="4510630B"/>
    <w:rsid w:val="4530B3E9"/>
    <w:rsid w:val="4534B150"/>
    <w:rsid w:val="453F7DA1"/>
    <w:rsid w:val="4541508C"/>
    <w:rsid w:val="455B184B"/>
    <w:rsid w:val="455C2E60"/>
    <w:rsid w:val="455D54E8"/>
    <w:rsid w:val="45695EB7"/>
    <w:rsid w:val="456C8551"/>
    <w:rsid w:val="45824EBE"/>
    <w:rsid w:val="459051FF"/>
    <w:rsid w:val="4592817A"/>
    <w:rsid w:val="45A1BD69"/>
    <w:rsid w:val="45A48372"/>
    <w:rsid w:val="45C0941E"/>
    <w:rsid w:val="45C47B7E"/>
    <w:rsid w:val="45D7E47B"/>
    <w:rsid w:val="45D88E46"/>
    <w:rsid w:val="45DC43C8"/>
    <w:rsid w:val="45DE7F50"/>
    <w:rsid w:val="45E715FD"/>
    <w:rsid w:val="45E92990"/>
    <w:rsid w:val="45FE0A3A"/>
    <w:rsid w:val="460868D1"/>
    <w:rsid w:val="460E1689"/>
    <w:rsid w:val="4612FBBF"/>
    <w:rsid w:val="4615D2E6"/>
    <w:rsid w:val="46165E0A"/>
    <w:rsid w:val="4629A6EA"/>
    <w:rsid w:val="462F6F4D"/>
    <w:rsid w:val="4635CD00"/>
    <w:rsid w:val="46462738"/>
    <w:rsid w:val="46534595"/>
    <w:rsid w:val="46616CC2"/>
    <w:rsid w:val="46628908"/>
    <w:rsid w:val="4678FD65"/>
    <w:rsid w:val="467A0CF6"/>
    <w:rsid w:val="467A783A"/>
    <w:rsid w:val="4681B7FD"/>
    <w:rsid w:val="468367A3"/>
    <w:rsid w:val="46950593"/>
    <w:rsid w:val="46A8A60F"/>
    <w:rsid w:val="46B98998"/>
    <w:rsid w:val="46BF8A28"/>
    <w:rsid w:val="46C0236B"/>
    <w:rsid w:val="46C53C14"/>
    <w:rsid w:val="46D3DC32"/>
    <w:rsid w:val="46ED6076"/>
    <w:rsid w:val="46FD9FE3"/>
    <w:rsid w:val="46FDB6B7"/>
    <w:rsid w:val="47182256"/>
    <w:rsid w:val="4722E336"/>
    <w:rsid w:val="4733E0EA"/>
    <w:rsid w:val="47424128"/>
    <w:rsid w:val="47475ED2"/>
    <w:rsid w:val="475E5B85"/>
    <w:rsid w:val="47659471"/>
    <w:rsid w:val="47A8A278"/>
    <w:rsid w:val="47D171A9"/>
    <w:rsid w:val="47E0108D"/>
    <w:rsid w:val="47E68C5F"/>
    <w:rsid w:val="47EA37F4"/>
    <w:rsid w:val="47ED53E3"/>
    <w:rsid w:val="47F01E2A"/>
    <w:rsid w:val="47F823E9"/>
    <w:rsid w:val="47F9A5CB"/>
    <w:rsid w:val="4803EA55"/>
    <w:rsid w:val="480B0591"/>
    <w:rsid w:val="4812B522"/>
    <w:rsid w:val="4812C4FD"/>
    <w:rsid w:val="481E52D3"/>
    <w:rsid w:val="48225245"/>
    <w:rsid w:val="4822BFAD"/>
    <w:rsid w:val="482E5E4F"/>
    <w:rsid w:val="484D7F14"/>
    <w:rsid w:val="4861F94E"/>
    <w:rsid w:val="4862A990"/>
    <w:rsid w:val="4866C920"/>
    <w:rsid w:val="48739B8B"/>
    <w:rsid w:val="487F199F"/>
    <w:rsid w:val="48897293"/>
    <w:rsid w:val="488B1EA9"/>
    <w:rsid w:val="48934280"/>
    <w:rsid w:val="489D80E1"/>
    <w:rsid w:val="48A5DFA9"/>
    <w:rsid w:val="48B8CF2A"/>
    <w:rsid w:val="48BDC203"/>
    <w:rsid w:val="48D5ADFF"/>
    <w:rsid w:val="48DA6DBE"/>
    <w:rsid w:val="48E08A70"/>
    <w:rsid w:val="48E69CDB"/>
    <w:rsid w:val="48EA2D08"/>
    <w:rsid w:val="48F27883"/>
    <w:rsid w:val="4903FBFC"/>
    <w:rsid w:val="49162E67"/>
    <w:rsid w:val="491EF2A9"/>
    <w:rsid w:val="491EF4F7"/>
    <w:rsid w:val="49288B8D"/>
    <w:rsid w:val="4929742C"/>
    <w:rsid w:val="492C0EED"/>
    <w:rsid w:val="492EDE71"/>
    <w:rsid w:val="493152A7"/>
    <w:rsid w:val="4937EBC5"/>
    <w:rsid w:val="4942E79B"/>
    <w:rsid w:val="494A27F0"/>
    <w:rsid w:val="49591C2F"/>
    <w:rsid w:val="495AB202"/>
    <w:rsid w:val="495F01BB"/>
    <w:rsid w:val="496BB93E"/>
    <w:rsid w:val="496BE91F"/>
    <w:rsid w:val="49903B1A"/>
    <w:rsid w:val="4997D9D5"/>
    <w:rsid w:val="49A8CE12"/>
    <w:rsid w:val="49AC58C3"/>
    <w:rsid w:val="49B18FFD"/>
    <w:rsid w:val="49BEBA34"/>
    <w:rsid w:val="49C287DD"/>
    <w:rsid w:val="49C40B4D"/>
    <w:rsid w:val="49CFE62A"/>
    <w:rsid w:val="49E25675"/>
    <w:rsid w:val="49E29DB4"/>
    <w:rsid w:val="49E483D4"/>
    <w:rsid w:val="49FE40F3"/>
    <w:rsid w:val="4A0448FC"/>
    <w:rsid w:val="4A04C951"/>
    <w:rsid w:val="4A19D5EB"/>
    <w:rsid w:val="4A1DDDFC"/>
    <w:rsid w:val="4A36B961"/>
    <w:rsid w:val="4A3A8D56"/>
    <w:rsid w:val="4A3B0D21"/>
    <w:rsid w:val="4A55ED2D"/>
    <w:rsid w:val="4A5B3E29"/>
    <w:rsid w:val="4A5F1F86"/>
    <w:rsid w:val="4A888E0E"/>
    <w:rsid w:val="4A898438"/>
    <w:rsid w:val="4A939381"/>
    <w:rsid w:val="4A977EE3"/>
    <w:rsid w:val="4A987B7D"/>
    <w:rsid w:val="4A9D53EB"/>
    <w:rsid w:val="4AA2756F"/>
    <w:rsid w:val="4AB00AF4"/>
    <w:rsid w:val="4AB01D1B"/>
    <w:rsid w:val="4AB97F6A"/>
    <w:rsid w:val="4ABD9C4F"/>
    <w:rsid w:val="4AC0CBBE"/>
    <w:rsid w:val="4AC93415"/>
    <w:rsid w:val="4AD7F73F"/>
    <w:rsid w:val="4AD80284"/>
    <w:rsid w:val="4AEDFEA7"/>
    <w:rsid w:val="4AFFF3A8"/>
    <w:rsid w:val="4B00B15C"/>
    <w:rsid w:val="4B09E668"/>
    <w:rsid w:val="4B0FE471"/>
    <w:rsid w:val="4B191875"/>
    <w:rsid w:val="4B1E84E3"/>
    <w:rsid w:val="4B45ECB3"/>
    <w:rsid w:val="4B5121B5"/>
    <w:rsid w:val="4B538B56"/>
    <w:rsid w:val="4B569C4D"/>
    <w:rsid w:val="4B5A26A8"/>
    <w:rsid w:val="4B65D567"/>
    <w:rsid w:val="4B8C86B7"/>
    <w:rsid w:val="4B97A9F6"/>
    <w:rsid w:val="4B9FBEE4"/>
    <w:rsid w:val="4BB4FF3F"/>
    <w:rsid w:val="4BC8193C"/>
    <w:rsid w:val="4BF18B50"/>
    <w:rsid w:val="4BF66ED7"/>
    <w:rsid w:val="4C00AE1C"/>
    <w:rsid w:val="4C0BFCAE"/>
    <w:rsid w:val="4C183095"/>
    <w:rsid w:val="4C1913D7"/>
    <w:rsid w:val="4C2B1AD2"/>
    <w:rsid w:val="4C31BA0B"/>
    <w:rsid w:val="4C3E530F"/>
    <w:rsid w:val="4C61779F"/>
    <w:rsid w:val="4C6AF989"/>
    <w:rsid w:val="4C712BF8"/>
    <w:rsid w:val="4C73E77D"/>
    <w:rsid w:val="4C8349CA"/>
    <w:rsid w:val="4C92103D"/>
    <w:rsid w:val="4CA5BEFB"/>
    <w:rsid w:val="4CB07D5A"/>
    <w:rsid w:val="4CB9DB9B"/>
    <w:rsid w:val="4CC4585C"/>
    <w:rsid w:val="4CC80888"/>
    <w:rsid w:val="4CC8E4B1"/>
    <w:rsid w:val="4CCF538F"/>
    <w:rsid w:val="4CD0851F"/>
    <w:rsid w:val="4CD21C87"/>
    <w:rsid w:val="4CDD03AB"/>
    <w:rsid w:val="4CE28651"/>
    <w:rsid w:val="4CFE01A5"/>
    <w:rsid w:val="4D00D5E1"/>
    <w:rsid w:val="4D2628C0"/>
    <w:rsid w:val="4D32F117"/>
    <w:rsid w:val="4D335604"/>
    <w:rsid w:val="4D33C17F"/>
    <w:rsid w:val="4D358914"/>
    <w:rsid w:val="4D39D8A0"/>
    <w:rsid w:val="4D4E8E54"/>
    <w:rsid w:val="4D4EB6BE"/>
    <w:rsid w:val="4D5FE41A"/>
    <w:rsid w:val="4D71CEE9"/>
    <w:rsid w:val="4D761849"/>
    <w:rsid w:val="4D7FBF79"/>
    <w:rsid w:val="4D814120"/>
    <w:rsid w:val="4D856079"/>
    <w:rsid w:val="4D93D37A"/>
    <w:rsid w:val="4D958955"/>
    <w:rsid w:val="4DA1C05C"/>
    <w:rsid w:val="4DAF2AFB"/>
    <w:rsid w:val="4DCF481A"/>
    <w:rsid w:val="4E02AB94"/>
    <w:rsid w:val="4E0A91CC"/>
    <w:rsid w:val="4E1C5207"/>
    <w:rsid w:val="4E1CD1BB"/>
    <w:rsid w:val="4E218959"/>
    <w:rsid w:val="4E230BEB"/>
    <w:rsid w:val="4E30A240"/>
    <w:rsid w:val="4E31132D"/>
    <w:rsid w:val="4E387A5A"/>
    <w:rsid w:val="4E3FF61A"/>
    <w:rsid w:val="4E4C5AC9"/>
    <w:rsid w:val="4E50A5F3"/>
    <w:rsid w:val="4E55C4B2"/>
    <w:rsid w:val="4E55E337"/>
    <w:rsid w:val="4E5BA2B5"/>
    <w:rsid w:val="4E69F794"/>
    <w:rsid w:val="4E779343"/>
    <w:rsid w:val="4E7E5FD2"/>
    <w:rsid w:val="4E7EBFE7"/>
    <w:rsid w:val="4E8241D0"/>
    <w:rsid w:val="4E82552A"/>
    <w:rsid w:val="4E829F34"/>
    <w:rsid w:val="4E9090B9"/>
    <w:rsid w:val="4E90AB37"/>
    <w:rsid w:val="4E9A0FA3"/>
    <w:rsid w:val="4E9F713A"/>
    <w:rsid w:val="4EBB4E3D"/>
    <w:rsid w:val="4EC03028"/>
    <w:rsid w:val="4ECD405E"/>
    <w:rsid w:val="4ED13A25"/>
    <w:rsid w:val="4EDE06AF"/>
    <w:rsid w:val="4EF57B7B"/>
    <w:rsid w:val="4EF67F78"/>
    <w:rsid w:val="4F118CE5"/>
    <w:rsid w:val="4F12D167"/>
    <w:rsid w:val="4F1FD3BB"/>
    <w:rsid w:val="4F258DD7"/>
    <w:rsid w:val="4F31A53B"/>
    <w:rsid w:val="4F3F3D0C"/>
    <w:rsid w:val="4F4D0386"/>
    <w:rsid w:val="4F5304A0"/>
    <w:rsid w:val="4F533356"/>
    <w:rsid w:val="4F5596E1"/>
    <w:rsid w:val="4F62F8A7"/>
    <w:rsid w:val="4F752A4E"/>
    <w:rsid w:val="4F792061"/>
    <w:rsid w:val="4F84C4A8"/>
    <w:rsid w:val="4F85A28A"/>
    <w:rsid w:val="4F907CB1"/>
    <w:rsid w:val="4FA2BDD3"/>
    <w:rsid w:val="4FAE7B5C"/>
    <w:rsid w:val="4FBEAD89"/>
    <w:rsid w:val="4FBEAEA8"/>
    <w:rsid w:val="4FDE0F05"/>
    <w:rsid w:val="4FEF31BB"/>
    <w:rsid w:val="4FF2C975"/>
    <w:rsid w:val="50061466"/>
    <w:rsid w:val="5011A439"/>
    <w:rsid w:val="501E7566"/>
    <w:rsid w:val="501FFC64"/>
    <w:rsid w:val="502446BB"/>
    <w:rsid w:val="5044316C"/>
    <w:rsid w:val="50556ADD"/>
    <w:rsid w:val="5068E6CC"/>
    <w:rsid w:val="506E109E"/>
    <w:rsid w:val="506F4B8B"/>
    <w:rsid w:val="50737659"/>
    <w:rsid w:val="507999D3"/>
    <w:rsid w:val="50863660"/>
    <w:rsid w:val="50956392"/>
    <w:rsid w:val="50A124FA"/>
    <w:rsid w:val="50D0CC06"/>
    <w:rsid w:val="50D95E0A"/>
    <w:rsid w:val="50E02A8C"/>
    <w:rsid w:val="50E54B8F"/>
    <w:rsid w:val="50E9E3C0"/>
    <w:rsid w:val="50FBA544"/>
    <w:rsid w:val="50FDF7F9"/>
    <w:rsid w:val="511744A3"/>
    <w:rsid w:val="514A2B6E"/>
    <w:rsid w:val="514B15F2"/>
    <w:rsid w:val="514DD5D4"/>
    <w:rsid w:val="515CF87A"/>
    <w:rsid w:val="515D0045"/>
    <w:rsid w:val="51687A73"/>
    <w:rsid w:val="5174024A"/>
    <w:rsid w:val="519798AC"/>
    <w:rsid w:val="519DF370"/>
    <w:rsid w:val="51B00EE0"/>
    <w:rsid w:val="51B0E6BA"/>
    <w:rsid w:val="51B2E830"/>
    <w:rsid w:val="51B9A385"/>
    <w:rsid w:val="51CCD3FA"/>
    <w:rsid w:val="51CF4E0D"/>
    <w:rsid w:val="51DBF601"/>
    <w:rsid w:val="51E35E02"/>
    <w:rsid w:val="51EA5C46"/>
    <w:rsid w:val="51F50CBC"/>
    <w:rsid w:val="51F7D6BA"/>
    <w:rsid w:val="51FF31F6"/>
    <w:rsid w:val="520011DF"/>
    <w:rsid w:val="5206CEB6"/>
    <w:rsid w:val="520A868A"/>
    <w:rsid w:val="522121FC"/>
    <w:rsid w:val="522970D9"/>
    <w:rsid w:val="522B7C27"/>
    <w:rsid w:val="522C98C8"/>
    <w:rsid w:val="523DFA18"/>
    <w:rsid w:val="52402A2F"/>
    <w:rsid w:val="5254FAA2"/>
    <w:rsid w:val="5255D07A"/>
    <w:rsid w:val="5257DA02"/>
    <w:rsid w:val="5259EC2E"/>
    <w:rsid w:val="526EDC11"/>
    <w:rsid w:val="527149B2"/>
    <w:rsid w:val="527B4228"/>
    <w:rsid w:val="527D9A13"/>
    <w:rsid w:val="5280383A"/>
    <w:rsid w:val="52878EDB"/>
    <w:rsid w:val="528B6B4F"/>
    <w:rsid w:val="5291CADC"/>
    <w:rsid w:val="52A914D5"/>
    <w:rsid w:val="52BB802B"/>
    <w:rsid w:val="52BD0D6C"/>
    <w:rsid w:val="52C94A16"/>
    <w:rsid w:val="52CDA68F"/>
    <w:rsid w:val="52D036E6"/>
    <w:rsid w:val="52DF2760"/>
    <w:rsid w:val="52EE8068"/>
    <w:rsid w:val="52F6E6B3"/>
    <w:rsid w:val="530CADEF"/>
    <w:rsid w:val="530DC10B"/>
    <w:rsid w:val="5312CAAB"/>
    <w:rsid w:val="5321A30A"/>
    <w:rsid w:val="53344A58"/>
    <w:rsid w:val="533696FC"/>
    <w:rsid w:val="533AAF43"/>
    <w:rsid w:val="5357F2C2"/>
    <w:rsid w:val="535CFB08"/>
    <w:rsid w:val="53606F91"/>
    <w:rsid w:val="5367BCA6"/>
    <w:rsid w:val="5369A128"/>
    <w:rsid w:val="5384F5E9"/>
    <w:rsid w:val="539CA718"/>
    <w:rsid w:val="53AC7B3E"/>
    <w:rsid w:val="53CDDB5B"/>
    <w:rsid w:val="53DB17BF"/>
    <w:rsid w:val="53DB9D46"/>
    <w:rsid w:val="53EC163C"/>
    <w:rsid w:val="53F4BEFC"/>
    <w:rsid w:val="53F7C13A"/>
    <w:rsid w:val="540DF660"/>
    <w:rsid w:val="5416D6E1"/>
    <w:rsid w:val="541BC71A"/>
    <w:rsid w:val="54326DF6"/>
    <w:rsid w:val="54414C14"/>
    <w:rsid w:val="54465399"/>
    <w:rsid w:val="54482FD1"/>
    <w:rsid w:val="54871CFD"/>
    <w:rsid w:val="5489D3EF"/>
    <w:rsid w:val="5491344F"/>
    <w:rsid w:val="549859B4"/>
    <w:rsid w:val="549A4CEA"/>
    <w:rsid w:val="54A171F8"/>
    <w:rsid w:val="54A2CCF6"/>
    <w:rsid w:val="54A32D02"/>
    <w:rsid w:val="54A97C23"/>
    <w:rsid w:val="54CCDD4D"/>
    <w:rsid w:val="54CEABC1"/>
    <w:rsid w:val="54E2D988"/>
    <w:rsid w:val="54E2F114"/>
    <w:rsid w:val="54F3B55C"/>
    <w:rsid w:val="54F63881"/>
    <w:rsid w:val="5500FA68"/>
    <w:rsid w:val="5508C1E6"/>
    <w:rsid w:val="551D66F9"/>
    <w:rsid w:val="5523F6E2"/>
    <w:rsid w:val="55286FC2"/>
    <w:rsid w:val="55294791"/>
    <w:rsid w:val="552A4B9A"/>
    <w:rsid w:val="55430EBD"/>
    <w:rsid w:val="554EA261"/>
    <w:rsid w:val="5558691E"/>
    <w:rsid w:val="55613C04"/>
    <w:rsid w:val="556448B8"/>
    <w:rsid w:val="556796CE"/>
    <w:rsid w:val="556D6E92"/>
    <w:rsid w:val="55732B44"/>
    <w:rsid w:val="55824205"/>
    <w:rsid w:val="55843659"/>
    <w:rsid w:val="558706DF"/>
    <w:rsid w:val="558DE642"/>
    <w:rsid w:val="559948BE"/>
    <w:rsid w:val="559C4246"/>
    <w:rsid w:val="55A28D3A"/>
    <w:rsid w:val="55B10ED7"/>
    <w:rsid w:val="55C1339B"/>
    <w:rsid w:val="55C55B03"/>
    <w:rsid w:val="55CA0571"/>
    <w:rsid w:val="55CDD6D5"/>
    <w:rsid w:val="55D49C39"/>
    <w:rsid w:val="55D5CDD8"/>
    <w:rsid w:val="55D7B2FE"/>
    <w:rsid w:val="55E0E44B"/>
    <w:rsid w:val="560335EE"/>
    <w:rsid w:val="5603D34B"/>
    <w:rsid w:val="5618E2FB"/>
    <w:rsid w:val="56241AA9"/>
    <w:rsid w:val="56393549"/>
    <w:rsid w:val="563DACBE"/>
    <w:rsid w:val="56535F06"/>
    <w:rsid w:val="56537FA4"/>
    <w:rsid w:val="565E8E3F"/>
    <w:rsid w:val="56645377"/>
    <w:rsid w:val="567167E2"/>
    <w:rsid w:val="56728121"/>
    <w:rsid w:val="567CAA57"/>
    <w:rsid w:val="5683998B"/>
    <w:rsid w:val="56879FAB"/>
    <w:rsid w:val="568FE53D"/>
    <w:rsid w:val="56955FA9"/>
    <w:rsid w:val="56A28EA2"/>
    <w:rsid w:val="56E02FDE"/>
    <w:rsid w:val="56E957EF"/>
    <w:rsid w:val="56F536A7"/>
    <w:rsid w:val="57005294"/>
    <w:rsid w:val="5707F1DC"/>
    <w:rsid w:val="5748A325"/>
    <w:rsid w:val="574B2849"/>
    <w:rsid w:val="57505CCC"/>
    <w:rsid w:val="57556EEF"/>
    <w:rsid w:val="5768C6F2"/>
    <w:rsid w:val="57704BC6"/>
    <w:rsid w:val="5778CC1C"/>
    <w:rsid w:val="57A62A19"/>
    <w:rsid w:val="57A75E6A"/>
    <w:rsid w:val="57AB4A3B"/>
    <w:rsid w:val="57AB910F"/>
    <w:rsid w:val="57AE1754"/>
    <w:rsid w:val="57B3013B"/>
    <w:rsid w:val="57C0AEEE"/>
    <w:rsid w:val="57C7DDA4"/>
    <w:rsid w:val="57CAAD2C"/>
    <w:rsid w:val="57DCD694"/>
    <w:rsid w:val="57E2DE4D"/>
    <w:rsid w:val="57E58966"/>
    <w:rsid w:val="57F14727"/>
    <w:rsid w:val="57F29016"/>
    <w:rsid w:val="57FEB128"/>
    <w:rsid w:val="581A7A54"/>
    <w:rsid w:val="5835AFC8"/>
    <w:rsid w:val="5839EB24"/>
    <w:rsid w:val="5847B29D"/>
    <w:rsid w:val="585BF1A1"/>
    <w:rsid w:val="58656F04"/>
    <w:rsid w:val="5867E8E4"/>
    <w:rsid w:val="587AF2C3"/>
    <w:rsid w:val="587F6A07"/>
    <w:rsid w:val="5881825A"/>
    <w:rsid w:val="5882CF37"/>
    <w:rsid w:val="588923BD"/>
    <w:rsid w:val="588F4C76"/>
    <w:rsid w:val="5893F5DE"/>
    <w:rsid w:val="58B6DA97"/>
    <w:rsid w:val="58B9025F"/>
    <w:rsid w:val="58B9C39E"/>
    <w:rsid w:val="58BBB20B"/>
    <w:rsid w:val="58CBE4CF"/>
    <w:rsid w:val="58EEC13F"/>
    <w:rsid w:val="58F090EC"/>
    <w:rsid w:val="58F1FBB7"/>
    <w:rsid w:val="58FE376C"/>
    <w:rsid w:val="591DF48E"/>
    <w:rsid w:val="595022A5"/>
    <w:rsid w:val="59550587"/>
    <w:rsid w:val="596ED0D1"/>
    <w:rsid w:val="5974BABB"/>
    <w:rsid w:val="59845997"/>
    <w:rsid w:val="599A1A0E"/>
    <w:rsid w:val="599C4799"/>
    <w:rsid w:val="59A03CDB"/>
    <w:rsid w:val="59A21E81"/>
    <w:rsid w:val="59A6CFA8"/>
    <w:rsid w:val="59ACADEB"/>
    <w:rsid w:val="59AFF26B"/>
    <w:rsid w:val="59CF8B5D"/>
    <w:rsid w:val="59D1A48E"/>
    <w:rsid w:val="59E9199F"/>
    <w:rsid w:val="59F5B647"/>
    <w:rsid w:val="5A087218"/>
    <w:rsid w:val="5A0EE041"/>
    <w:rsid w:val="5A115C1B"/>
    <w:rsid w:val="5A153BE2"/>
    <w:rsid w:val="5A19775A"/>
    <w:rsid w:val="5A1A9B0A"/>
    <w:rsid w:val="5A313C73"/>
    <w:rsid w:val="5A33EC2D"/>
    <w:rsid w:val="5A3E3C26"/>
    <w:rsid w:val="5A4996BF"/>
    <w:rsid w:val="5A4B7790"/>
    <w:rsid w:val="5A5E7645"/>
    <w:rsid w:val="5A680C32"/>
    <w:rsid w:val="5A8151FE"/>
    <w:rsid w:val="5A94E792"/>
    <w:rsid w:val="5A9A1FE6"/>
    <w:rsid w:val="5AA939D7"/>
    <w:rsid w:val="5AB368B6"/>
    <w:rsid w:val="5AE5B905"/>
    <w:rsid w:val="5AE5C47B"/>
    <w:rsid w:val="5AF47A5D"/>
    <w:rsid w:val="5AF89273"/>
    <w:rsid w:val="5AFE7D2E"/>
    <w:rsid w:val="5B064AFC"/>
    <w:rsid w:val="5B0ED96A"/>
    <w:rsid w:val="5B17EC71"/>
    <w:rsid w:val="5B2308D2"/>
    <w:rsid w:val="5B3C9648"/>
    <w:rsid w:val="5B4D5032"/>
    <w:rsid w:val="5B53279A"/>
    <w:rsid w:val="5B55B3AA"/>
    <w:rsid w:val="5B5BA1D1"/>
    <w:rsid w:val="5B6928BF"/>
    <w:rsid w:val="5B705917"/>
    <w:rsid w:val="5B725F7C"/>
    <w:rsid w:val="5B7E18AB"/>
    <w:rsid w:val="5B7E2EF0"/>
    <w:rsid w:val="5B7FB5A3"/>
    <w:rsid w:val="5B86749F"/>
    <w:rsid w:val="5B8E903E"/>
    <w:rsid w:val="5B918DFC"/>
    <w:rsid w:val="5BABC55F"/>
    <w:rsid w:val="5BB39340"/>
    <w:rsid w:val="5BBDE3BD"/>
    <w:rsid w:val="5BC2E400"/>
    <w:rsid w:val="5BC418CC"/>
    <w:rsid w:val="5BC7882F"/>
    <w:rsid w:val="5BD00246"/>
    <w:rsid w:val="5BD5F59E"/>
    <w:rsid w:val="5BEA9818"/>
    <w:rsid w:val="5BEFC508"/>
    <w:rsid w:val="5BF1B542"/>
    <w:rsid w:val="5BF28BED"/>
    <w:rsid w:val="5C0086E1"/>
    <w:rsid w:val="5C1AFAD8"/>
    <w:rsid w:val="5C1DF8F9"/>
    <w:rsid w:val="5C1F58E3"/>
    <w:rsid w:val="5C2BB051"/>
    <w:rsid w:val="5C2F86AF"/>
    <w:rsid w:val="5C33BEE9"/>
    <w:rsid w:val="5C4589CE"/>
    <w:rsid w:val="5C4627C2"/>
    <w:rsid w:val="5C5D7923"/>
    <w:rsid w:val="5C8F6749"/>
    <w:rsid w:val="5C983648"/>
    <w:rsid w:val="5CA60E79"/>
    <w:rsid w:val="5CAD0281"/>
    <w:rsid w:val="5CC2F61E"/>
    <w:rsid w:val="5CD0CD6C"/>
    <w:rsid w:val="5CD36D92"/>
    <w:rsid w:val="5CF0F04D"/>
    <w:rsid w:val="5CFBEFC6"/>
    <w:rsid w:val="5D1707EE"/>
    <w:rsid w:val="5D1C29BE"/>
    <w:rsid w:val="5D2811C9"/>
    <w:rsid w:val="5D3BEABC"/>
    <w:rsid w:val="5D4B2892"/>
    <w:rsid w:val="5D4E1429"/>
    <w:rsid w:val="5D4F1D16"/>
    <w:rsid w:val="5D5A9D5D"/>
    <w:rsid w:val="5D5B871B"/>
    <w:rsid w:val="5D5C704E"/>
    <w:rsid w:val="5D5F9EB7"/>
    <w:rsid w:val="5D66CECD"/>
    <w:rsid w:val="5D6C0D94"/>
    <w:rsid w:val="5D7883E9"/>
    <w:rsid w:val="5D88B8EE"/>
    <w:rsid w:val="5D96324C"/>
    <w:rsid w:val="5D964430"/>
    <w:rsid w:val="5DB92660"/>
    <w:rsid w:val="5DB9EBFD"/>
    <w:rsid w:val="5DC5D5B0"/>
    <w:rsid w:val="5DCB8104"/>
    <w:rsid w:val="5DD32F9C"/>
    <w:rsid w:val="5DD353CD"/>
    <w:rsid w:val="5DD3C5C8"/>
    <w:rsid w:val="5DD86520"/>
    <w:rsid w:val="5DDB4D37"/>
    <w:rsid w:val="5E055173"/>
    <w:rsid w:val="5E0A1E18"/>
    <w:rsid w:val="5E0FA03C"/>
    <w:rsid w:val="5E169A70"/>
    <w:rsid w:val="5E17FBD5"/>
    <w:rsid w:val="5E3CE2D1"/>
    <w:rsid w:val="5E4F3C28"/>
    <w:rsid w:val="5E56CB38"/>
    <w:rsid w:val="5E81D030"/>
    <w:rsid w:val="5E9B3CD3"/>
    <w:rsid w:val="5E9E1CE3"/>
    <w:rsid w:val="5EA70B2D"/>
    <w:rsid w:val="5EB3E4C4"/>
    <w:rsid w:val="5EB7B016"/>
    <w:rsid w:val="5EC57E31"/>
    <w:rsid w:val="5ECA5F5E"/>
    <w:rsid w:val="5EDA8EED"/>
    <w:rsid w:val="5EE486F7"/>
    <w:rsid w:val="5EEE443B"/>
    <w:rsid w:val="5EF27F1E"/>
    <w:rsid w:val="5EF60B14"/>
    <w:rsid w:val="5EF9540C"/>
    <w:rsid w:val="5F0CBBBC"/>
    <w:rsid w:val="5F1648BF"/>
    <w:rsid w:val="5F25E861"/>
    <w:rsid w:val="5F2DD493"/>
    <w:rsid w:val="5F336ECA"/>
    <w:rsid w:val="5F4C2FB4"/>
    <w:rsid w:val="5F9F1778"/>
    <w:rsid w:val="5FAEF799"/>
    <w:rsid w:val="5FBA998F"/>
    <w:rsid w:val="5FCA3D24"/>
    <w:rsid w:val="5FD9652B"/>
    <w:rsid w:val="6004BE41"/>
    <w:rsid w:val="60218F9C"/>
    <w:rsid w:val="602FAA36"/>
    <w:rsid w:val="6035B1A5"/>
    <w:rsid w:val="604BC2A3"/>
    <w:rsid w:val="60615373"/>
    <w:rsid w:val="6075F2E3"/>
    <w:rsid w:val="6096569F"/>
    <w:rsid w:val="6096C492"/>
    <w:rsid w:val="60981D0D"/>
    <w:rsid w:val="60A81F95"/>
    <w:rsid w:val="60B516D6"/>
    <w:rsid w:val="60CEDAFB"/>
    <w:rsid w:val="60D42C2C"/>
    <w:rsid w:val="60DA0F17"/>
    <w:rsid w:val="60DCB4F1"/>
    <w:rsid w:val="60DEE3E2"/>
    <w:rsid w:val="60E2546C"/>
    <w:rsid w:val="60E5B98E"/>
    <w:rsid w:val="60EF55C9"/>
    <w:rsid w:val="6101FC71"/>
    <w:rsid w:val="612A6D26"/>
    <w:rsid w:val="612EEE7E"/>
    <w:rsid w:val="612FE3ED"/>
    <w:rsid w:val="6133EF28"/>
    <w:rsid w:val="6135C5F5"/>
    <w:rsid w:val="613CD455"/>
    <w:rsid w:val="613E4FE7"/>
    <w:rsid w:val="613F4B63"/>
    <w:rsid w:val="6144D552"/>
    <w:rsid w:val="6148C4B3"/>
    <w:rsid w:val="61660756"/>
    <w:rsid w:val="616715F9"/>
    <w:rsid w:val="61730803"/>
    <w:rsid w:val="617CD71A"/>
    <w:rsid w:val="619046CE"/>
    <w:rsid w:val="61931194"/>
    <w:rsid w:val="61969B57"/>
    <w:rsid w:val="619C323A"/>
    <w:rsid w:val="61A9002C"/>
    <w:rsid w:val="61B9FB2D"/>
    <w:rsid w:val="61C91629"/>
    <w:rsid w:val="61CC2F4D"/>
    <w:rsid w:val="61D4768A"/>
    <w:rsid w:val="61DE6E88"/>
    <w:rsid w:val="61EC5B6E"/>
    <w:rsid w:val="61FF3241"/>
    <w:rsid w:val="61FF7329"/>
    <w:rsid w:val="6205B2D0"/>
    <w:rsid w:val="6208D08F"/>
    <w:rsid w:val="620A6018"/>
    <w:rsid w:val="6236D7BC"/>
    <w:rsid w:val="624A7399"/>
    <w:rsid w:val="624D2EF3"/>
    <w:rsid w:val="6251356A"/>
    <w:rsid w:val="62647D39"/>
    <w:rsid w:val="626B633D"/>
    <w:rsid w:val="6280D73A"/>
    <w:rsid w:val="628B580C"/>
    <w:rsid w:val="628F5B56"/>
    <w:rsid w:val="6299E05F"/>
    <w:rsid w:val="62A9CDFF"/>
    <w:rsid w:val="62AC63A8"/>
    <w:rsid w:val="62ACBCE4"/>
    <w:rsid w:val="62B2F2D8"/>
    <w:rsid w:val="62C373B5"/>
    <w:rsid w:val="62C8129D"/>
    <w:rsid w:val="62CE4A9D"/>
    <w:rsid w:val="62CF1FF4"/>
    <w:rsid w:val="62D2B098"/>
    <w:rsid w:val="62E11A00"/>
    <w:rsid w:val="62E17379"/>
    <w:rsid w:val="62FBCEC6"/>
    <w:rsid w:val="62FE1F82"/>
    <w:rsid w:val="630D7C5E"/>
    <w:rsid w:val="631444C0"/>
    <w:rsid w:val="6314ECAD"/>
    <w:rsid w:val="63179CE5"/>
    <w:rsid w:val="63195C82"/>
    <w:rsid w:val="6320A286"/>
    <w:rsid w:val="63214D3C"/>
    <w:rsid w:val="632158DB"/>
    <w:rsid w:val="633872F8"/>
    <w:rsid w:val="633EC967"/>
    <w:rsid w:val="633FC40F"/>
    <w:rsid w:val="63485C53"/>
    <w:rsid w:val="634F745B"/>
    <w:rsid w:val="6357D09F"/>
    <w:rsid w:val="63690D20"/>
    <w:rsid w:val="636F9EFE"/>
    <w:rsid w:val="63712B6B"/>
    <w:rsid w:val="638B63C3"/>
    <w:rsid w:val="63AE93A8"/>
    <w:rsid w:val="63B035D7"/>
    <w:rsid w:val="63CD391F"/>
    <w:rsid w:val="63CFC172"/>
    <w:rsid w:val="63DE1A14"/>
    <w:rsid w:val="63E30AB2"/>
    <w:rsid w:val="63E9DC24"/>
    <w:rsid w:val="63EA0503"/>
    <w:rsid w:val="63FD8E50"/>
    <w:rsid w:val="6416019D"/>
    <w:rsid w:val="64177F26"/>
    <w:rsid w:val="64232093"/>
    <w:rsid w:val="6423DA83"/>
    <w:rsid w:val="642F38D2"/>
    <w:rsid w:val="643303FE"/>
    <w:rsid w:val="643AC500"/>
    <w:rsid w:val="64476FBB"/>
    <w:rsid w:val="644C3C42"/>
    <w:rsid w:val="645106C6"/>
    <w:rsid w:val="6475C20B"/>
    <w:rsid w:val="64A26841"/>
    <w:rsid w:val="64B22674"/>
    <w:rsid w:val="64B5B265"/>
    <w:rsid w:val="64BF26C0"/>
    <w:rsid w:val="64C316A9"/>
    <w:rsid w:val="64C3D19C"/>
    <w:rsid w:val="64CC1F2F"/>
    <w:rsid w:val="64D15348"/>
    <w:rsid w:val="64D4F518"/>
    <w:rsid w:val="64D7B700"/>
    <w:rsid w:val="64E33171"/>
    <w:rsid w:val="64E67CA0"/>
    <w:rsid w:val="64E950B3"/>
    <w:rsid w:val="64F0123E"/>
    <w:rsid w:val="64F94D97"/>
    <w:rsid w:val="64FE913B"/>
    <w:rsid w:val="6502E9E3"/>
    <w:rsid w:val="65061AC4"/>
    <w:rsid w:val="6514F4FE"/>
    <w:rsid w:val="6526F404"/>
    <w:rsid w:val="65296254"/>
    <w:rsid w:val="652BDD36"/>
    <w:rsid w:val="6571A7C2"/>
    <w:rsid w:val="6583436F"/>
    <w:rsid w:val="65841814"/>
    <w:rsid w:val="65857D13"/>
    <w:rsid w:val="65A01FE5"/>
    <w:rsid w:val="65A91768"/>
    <w:rsid w:val="65B7CA1D"/>
    <w:rsid w:val="65BC72F2"/>
    <w:rsid w:val="65BE12A7"/>
    <w:rsid w:val="65C13A68"/>
    <w:rsid w:val="65C3AC2D"/>
    <w:rsid w:val="65DBF300"/>
    <w:rsid w:val="65F531B7"/>
    <w:rsid w:val="65F7100B"/>
    <w:rsid w:val="6604335E"/>
    <w:rsid w:val="66043843"/>
    <w:rsid w:val="6624936C"/>
    <w:rsid w:val="662761FF"/>
    <w:rsid w:val="6637C006"/>
    <w:rsid w:val="663FA8E1"/>
    <w:rsid w:val="6661552C"/>
    <w:rsid w:val="66750A7F"/>
    <w:rsid w:val="667B538A"/>
    <w:rsid w:val="668F711F"/>
    <w:rsid w:val="66BBB63F"/>
    <w:rsid w:val="66C6FC92"/>
    <w:rsid w:val="66CCC710"/>
    <w:rsid w:val="66CDABF6"/>
    <w:rsid w:val="66D2C410"/>
    <w:rsid w:val="66DE8E8F"/>
    <w:rsid w:val="67081247"/>
    <w:rsid w:val="6715AFA0"/>
    <w:rsid w:val="671CAF05"/>
    <w:rsid w:val="6726767E"/>
    <w:rsid w:val="6735C618"/>
    <w:rsid w:val="67395F36"/>
    <w:rsid w:val="6750CD59"/>
    <w:rsid w:val="675C2095"/>
    <w:rsid w:val="675CB75D"/>
    <w:rsid w:val="6760D678"/>
    <w:rsid w:val="6772A6CC"/>
    <w:rsid w:val="67798A32"/>
    <w:rsid w:val="6785B150"/>
    <w:rsid w:val="67905822"/>
    <w:rsid w:val="67906940"/>
    <w:rsid w:val="67947D7B"/>
    <w:rsid w:val="67C146FF"/>
    <w:rsid w:val="67D7CEA4"/>
    <w:rsid w:val="67E4D9F4"/>
    <w:rsid w:val="67EEC0EB"/>
    <w:rsid w:val="67F0DAC8"/>
    <w:rsid w:val="681576FE"/>
    <w:rsid w:val="681C9BF3"/>
    <w:rsid w:val="681D966B"/>
    <w:rsid w:val="681E0893"/>
    <w:rsid w:val="68290C57"/>
    <w:rsid w:val="682C38BC"/>
    <w:rsid w:val="682C71F9"/>
    <w:rsid w:val="68415180"/>
    <w:rsid w:val="6846BD98"/>
    <w:rsid w:val="6857F8A2"/>
    <w:rsid w:val="68631CD2"/>
    <w:rsid w:val="686B777C"/>
    <w:rsid w:val="686F0F8E"/>
    <w:rsid w:val="6872E6FD"/>
    <w:rsid w:val="687A46C5"/>
    <w:rsid w:val="6885D531"/>
    <w:rsid w:val="68946412"/>
    <w:rsid w:val="68A287E5"/>
    <w:rsid w:val="68B2DDA5"/>
    <w:rsid w:val="68BEB8B8"/>
    <w:rsid w:val="68C7860F"/>
    <w:rsid w:val="68E43594"/>
    <w:rsid w:val="68EC5517"/>
    <w:rsid w:val="68EC8D6C"/>
    <w:rsid w:val="68F8C032"/>
    <w:rsid w:val="6900EDB2"/>
    <w:rsid w:val="691B4A37"/>
    <w:rsid w:val="69322900"/>
    <w:rsid w:val="693C9D31"/>
    <w:rsid w:val="694E887F"/>
    <w:rsid w:val="695953A5"/>
    <w:rsid w:val="698143F5"/>
    <w:rsid w:val="6981A165"/>
    <w:rsid w:val="69960157"/>
    <w:rsid w:val="69967E3D"/>
    <w:rsid w:val="699F18AB"/>
    <w:rsid w:val="69BA6DEC"/>
    <w:rsid w:val="69BB294E"/>
    <w:rsid w:val="69C0BCCB"/>
    <w:rsid w:val="69C19F3E"/>
    <w:rsid w:val="69DBE74D"/>
    <w:rsid w:val="69DDDDBA"/>
    <w:rsid w:val="69EDBFF3"/>
    <w:rsid w:val="69F5924A"/>
    <w:rsid w:val="6A024BE8"/>
    <w:rsid w:val="6A07778A"/>
    <w:rsid w:val="6A10E0A6"/>
    <w:rsid w:val="6A12EF7C"/>
    <w:rsid w:val="6A155C9E"/>
    <w:rsid w:val="6A17BC7C"/>
    <w:rsid w:val="6A1B86F9"/>
    <w:rsid w:val="6A1CB130"/>
    <w:rsid w:val="6A5437A7"/>
    <w:rsid w:val="6A78DDA9"/>
    <w:rsid w:val="6A7A5C36"/>
    <w:rsid w:val="6A7E701A"/>
    <w:rsid w:val="6A8102E5"/>
    <w:rsid w:val="6A8CC9D9"/>
    <w:rsid w:val="6A8EACA7"/>
    <w:rsid w:val="6A8F9C77"/>
    <w:rsid w:val="6A935E50"/>
    <w:rsid w:val="6A95A72D"/>
    <w:rsid w:val="6AA67E97"/>
    <w:rsid w:val="6AAC1702"/>
    <w:rsid w:val="6ABE4978"/>
    <w:rsid w:val="6ACFE375"/>
    <w:rsid w:val="6AD305D6"/>
    <w:rsid w:val="6ADB8134"/>
    <w:rsid w:val="6AEA7EAE"/>
    <w:rsid w:val="6AF240CD"/>
    <w:rsid w:val="6B1EB453"/>
    <w:rsid w:val="6B358C01"/>
    <w:rsid w:val="6B363292"/>
    <w:rsid w:val="6B571262"/>
    <w:rsid w:val="6B5BCAAA"/>
    <w:rsid w:val="6B6417D3"/>
    <w:rsid w:val="6B70E47B"/>
    <w:rsid w:val="6B7D29C3"/>
    <w:rsid w:val="6B8A92D1"/>
    <w:rsid w:val="6B9934F2"/>
    <w:rsid w:val="6BA76919"/>
    <w:rsid w:val="6BA88103"/>
    <w:rsid w:val="6BAFBCB8"/>
    <w:rsid w:val="6BBC02CF"/>
    <w:rsid w:val="6BC49CAB"/>
    <w:rsid w:val="6BC57AE6"/>
    <w:rsid w:val="6BD46017"/>
    <w:rsid w:val="6BD64196"/>
    <w:rsid w:val="6BDB9098"/>
    <w:rsid w:val="6BE6175B"/>
    <w:rsid w:val="6BE708FF"/>
    <w:rsid w:val="6BFDA070"/>
    <w:rsid w:val="6BFDE874"/>
    <w:rsid w:val="6BFF08A8"/>
    <w:rsid w:val="6C019A3A"/>
    <w:rsid w:val="6C32184E"/>
    <w:rsid w:val="6C57607B"/>
    <w:rsid w:val="6C6230D1"/>
    <w:rsid w:val="6C62D892"/>
    <w:rsid w:val="6C736B18"/>
    <w:rsid w:val="6C81D4DE"/>
    <w:rsid w:val="6C85ADEC"/>
    <w:rsid w:val="6C88BD5E"/>
    <w:rsid w:val="6C941054"/>
    <w:rsid w:val="6C9D1BC4"/>
    <w:rsid w:val="6CA1271F"/>
    <w:rsid w:val="6CA13BDB"/>
    <w:rsid w:val="6CC6E2B9"/>
    <w:rsid w:val="6CC944B3"/>
    <w:rsid w:val="6CCC8598"/>
    <w:rsid w:val="6CCE24C4"/>
    <w:rsid w:val="6CD037E1"/>
    <w:rsid w:val="6CD58CBA"/>
    <w:rsid w:val="6CD6968F"/>
    <w:rsid w:val="6CE11A96"/>
    <w:rsid w:val="6CE36B94"/>
    <w:rsid w:val="6CE75B86"/>
    <w:rsid w:val="6CE9C0E2"/>
    <w:rsid w:val="6D0449E8"/>
    <w:rsid w:val="6D099BA5"/>
    <w:rsid w:val="6D269A52"/>
    <w:rsid w:val="6D2A90C1"/>
    <w:rsid w:val="6D2FA589"/>
    <w:rsid w:val="6D3870E6"/>
    <w:rsid w:val="6D44677F"/>
    <w:rsid w:val="6D4E17D0"/>
    <w:rsid w:val="6D5B915C"/>
    <w:rsid w:val="6D6B5583"/>
    <w:rsid w:val="6D86C8E7"/>
    <w:rsid w:val="6DA878CA"/>
    <w:rsid w:val="6DAC91CA"/>
    <w:rsid w:val="6DB882B2"/>
    <w:rsid w:val="6DC6946D"/>
    <w:rsid w:val="6DCAEB6A"/>
    <w:rsid w:val="6DD4CE25"/>
    <w:rsid w:val="6DD6B106"/>
    <w:rsid w:val="6DD8CD98"/>
    <w:rsid w:val="6DD94B55"/>
    <w:rsid w:val="6DE4351E"/>
    <w:rsid w:val="6DF0240D"/>
    <w:rsid w:val="6DF97D6D"/>
    <w:rsid w:val="6E038457"/>
    <w:rsid w:val="6E06F43D"/>
    <w:rsid w:val="6E185A58"/>
    <w:rsid w:val="6E1A474A"/>
    <w:rsid w:val="6E2237BB"/>
    <w:rsid w:val="6E343D88"/>
    <w:rsid w:val="6E35B641"/>
    <w:rsid w:val="6E592DCE"/>
    <w:rsid w:val="6E6457E4"/>
    <w:rsid w:val="6E6E6ADB"/>
    <w:rsid w:val="6E74D942"/>
    <w:rsid w:val="6E7B24A3"/>
    <w:rsid w:val="6E884749"/>
    <w:rsid w:val="6E8BB746"/>
    <w:rsid w:val="6E8E16EC"/>
    <w:rsid w:val="6E95E85A"/>
    <w:rsid w:val="6E99F19E"/>
    <w:rsid w:val="6EA3DE29"/>
    <w:rsid w:val="6EBE0E20"/>
    <w:rsid w:val="6EC46955"/>
    <w:rsid w:val="6EC4D6FD"/>
    <w:rsid w:val="6ED17ECE"/>
    <w:rsid w:val="6ED471C9"/>
    <w:rsid w:val="6ED7B653"/>
    <w:rsid w:val="6EED335D"/>
    <w:rsid w:val="6EEEB53F"/>
    <w:rsid w:val="6EFD8A36"/>
    <w:rsid w:val="6F01CF6C"/>
    <w:rsid w:val="6F16B122"/>
    <w:rsid w:val="6F19FC0D"/>
    <w:rsid w:val="6F28B2EF"/>
    <w:rsid w:val="6F2BAEDD"/>
    <w:rsid w:val="6F2C87D8"/>
    <w:rsid w:val="6F4683AA"/>
    <w:rsid w:val="6F544CBD"/>
    <w:rsid w:val="6F629D1B"/>
    <w:rsid w:val="6F6A3B4F"/>
    <w:rsid w:val="6F6A65DA"/>
    <w:rsid w:val="6F705E90"/>
    <w:rsid w:val="6F7BFED5"/>
    <w:rsid w:val="6F8E091D"/>
    <w:rsid w:val="6F96BB07"/>
    <w:rsid w:val="6FA6F6C3"/>
    <w:rsid w:val="6FBA814D"/>
    <w:rsid w:val="6FC906A1"/>
    <w:rsid w:val="6FE8A620"/>
    <w:rsid w:val="6FEF5005"/>
    <w:rsid w:val="7010BD6D"/>
    <w:rsid w:val="701D80FA"/>
    <w:rsid w:val="7035183C"/>
    <w:rsid w:val="70382B98"/>
    <w:rsid w:val="7046390D"/>
    <w:rsid w:val="704BE924"/>
    <w:rsid w:val="704F479E"/>
    <w:rsid w:val="7053D81F"/>
    <w:rsid w:val="705468BD"/>
    <w:rsid w:val="705C8389"/>
    <w:rsid w:val="705FA1CE"/>
    <w:rsid w:val="7063083F"/>
    <w:rsid w:val="706327AB"/>
    <w:rsid w:val="707370C3"/>
    <w:rsid w:val="70779F28"/>
    <w:rsid w:val="707AFA7D"/>
    <w:rsid w:val="707E9492"/>
    <w:rsid w:val="708EA71D"/>
    <w:rsid w:val="708F7BD2"/>
    <w:rsid w:val="709F61D9"/>
    <w:rsid w:val="70A0C949"/>
    <w:rsid w:val="70AFDB4F"/>
    <w:rsid w:val="70B4B378"/>
    <w:rsid w:val="70C39186"/>
    <w:rsid w:val="70D2EFCD"/>
    <w:rsid w:val="70EC6655"/>
    <w:rsid w:val="70F29EE0"/>
    <w:rsid w:val="70FC1BD7"/>
    <w:rsid w:val="7104D2E4"/>
    <w:rsid w:val="7105D200"/>
    <w:rsid w:val="711177D5"/>
    <w:rsid w:val="7116BC89"/>
    <w:rsid w:val="71198B64"/>
    <w:rsid w:val="712B519D"/>
    <w:rsid w:val="712CABD5"/>
    <w:rsid w:val="712D0245"/>
    <w:rsid w:val="71354E91"/>
    <w:rsid w:val="714C035F"/>
    <w:rsid w:val="7153B203"/>
    <w:rsid w:val="715881CF"/>
    <w:rsid w:val="715AA43F"/>
    <w:rsid w:val="71771D14"/>
    <w:rsid w:val="7179ACFC"/>
    <w:rsid w:val="7182B1D4"/>
    <w:rsid w:val="719360B8"/>
    <w:rsid w:val="71966CAF"/>
    <w:rsid w:val="71AAA40A"/>
    <w:rsid w:val="71AC5C3F"/>
    <w:rsid w:val="71B95A66"/>
    <w:rsid w:val="71CF2188"/>
    <w:rsid w:val="71EF0E77"/>
    <w:rsid w:val="71F45284"/>
    <w:rsid w:val="71FB2759"/>
    <w:rsid w:val="71FB5CE5"/>
    <w:rsid w:val="71FD9B50"/>
    <w:rsid w:val="7207FFD0"/>
    <w:rsid w:val="7208F9D5"/>
    <w:rsid w:val="72097484"/>
    <w:rsid w:val="720D2332"/>
    <w:rsid w:val="721495DF"/>
    <w:rsid w:val="721A249F"/>
    <w:rsid w:val="721F59F9"/>
    <w:rsid w:val="7246DA22"/>
    <w:rsid w:val="724AABCA"/>
    <w:rsid w:val="724C8775"/>
    <w:rsid w:val="72512082"/>
    <w:rsid w:val="72531713"/>
    <w:rsid w:val="7253D9D6"/>
    <w:rsid w:val="7259A635"/>
    <w:rsid w:val="727554C3"/>
    <w:rsid w:val="727B7D8D"/>
    <w:rsid w:val="727E1EFB"/>
    <w:rsid w:val="729AD838"/>
    <w:rsid w:val="729CC997"/>
    <w:rsid w:val="72ED6F2D"/>
    <w:rsid w:val="72FCE62A"/>
    <w:rsid w:val="732330D6"/>
    <w:rsid w:val="7326BD33"/>
    <w:rsid w:val="732FAC93"/>
    <w:rsid w:val="7332C742"/>
    <w:rsid w:val="733BFF9D"/>
    <w:rsid w:val="7353C8D6"/>
    <w:rsid w:val="735E8AD8"/>
    <w:rsid w:val="7374D790"/>
    <w:rsid w:val="7377AAAA"/>
    <w:rsid w:val="7386D250"/>
    <w:rsid w:val="738980FB"/>
    <w:rsid w:val="73A06CF3"/>
    <w:rsid w:val="73A2FA30"/>
    <w:rsid w:val="73A57058"/>
    <w:rsid w:val="73AB843D"/>
    <w:rsid w:val="73B0FB6A"/>
    <w:rsid w:val="73B83DC8"/>
    <w:rsid w:val="73C7CB0F"/>
    <w:rsid w:val="73CEBFB0"/>
    <w:rsid w:val="73E0A7DC"/>
    <w:rsid w:val="73E19229"/>
    <w:rsid w:val="73E3A3B3"/>
    <w:rsid w:val="73F05DD8"/>
    <w:rsid w:val="73FC8F8F"/>
    <w:rsid w:val="740D22A5"/>
    <w:rsid w:val="742F69BB"/>
    <w:rsid w:val="7442FF0C"/>
    <w:rsid w:val="74559158"/>
    <w:rsid w:val="747F66D9"/>
    <w:rsid w:val="749489DA"/>
    <w:rsid w:val="749AE6DC"/>
    <w:rsid w:val="749BC888"/>
    <w:rsid w:val="74A39FF2"/>
    <w:rsid w:val="74A852D1"/>
    <w:rsid w:val="74B2A353"/>
    <w:rsid w:val="74B40007"/>
    <w:rsid w:val="74B70AC8"/>
    <w:rsid w:val="74BE207C"/>
    <w:rsid w:val="74BEF4D2"/>
    <w:rsid w:val="74CC4B52"/>
    <w:rsid w:val="74DD678F"/>
    <w:rsid w:val="74E71AB4"/>
    <w:rsid w:val="75022754"/>
    <w:rsid w:val="750DB568"/>
    <w:rsid w:val="7510DAB3"/>
    <w:rsid w:val="751DEE39"/>
    <w:rsid w:val="7530F493"/>
    <w:rsid w:val="7539E521"/>
    <w:rsid w:val="753D8AA1"/>
    <w:rsid w:val="7540CA8E"/>
    <w:rsid w:val="754AF79E"/>
    <w:rsid w:val="755B4465"/>
    <w:rsid w:val="755B6E63"/>
    <w:rsid w:val="755E4AC1"/>
    <w:rsid w:val="7562AB76"/>
    <w:rsid w:val="757AA46A"/>
    <w:rsid w:val="757B0660"/>
    <w:rsid w:val="757ECAF5"/>
    <w:rsid w:val="757FEE8E"/>
    <w:rsid w:val="75877494"/>
    <w:rsid w:val="758A2343"/>
    <w:rsid w:val="758A53CC"/>
    <w:rsid w:val="758AFF4F"/>
    <w:rsid w:val="758F099E"/>
    <w:rsid w:val="759F2291"/>
    <w:rsid w:val="75A6BA20"/>
    <w:rsid w:val="75B2D3E0"/>
    <w:rsid w:val="75C3D36F"/>
    <w:rsid w:val="75D4D89B"/>
    <w:rsid w:val="7602F40B"/>
    <w:rsid w:val="76079DE9"/>
    <w:rsid w:val="7623991E"/>
    <w:rsid w:val="76241994"/>
    <w:rsid w:val="762BC19E"/>
    <w:rsid w:val="762D9B45"/>
    <w:rsid w:val="764473A9"/>
    <w:rsid w:val="764D3F1F"/>
    <w:rsid w:val="765152FB"/>
    <w:rsid w:val="765B48EC"/>
    <w:rsid w:val="7670DFDC"/>
    <w:rsid w:val="767A26C1"/>
    <w:rsid w:val="76809FFD"/>
    <w:rsid w:val="76827FB6"/>
    <w:rsid w:val="768A1BEB"/>
    <w:rsid w:val="7690F852"/>
    <w:rsid w:val="769DEB17"/>
    <w:rsid w:val="76B07EB4"/>
    <w:rsid w:val="76BE6AAF"/>
    <w:rsid w:val="76BF3686"/>
    <w:rsid w:val="76D980A8"/>
    <w:rsid w:val="76E84D4A"/>
    <w:rsid w:val="76ED1FEF"/>
    <w:rsid w:val="76FD7A68"/>
    <w:rsid w:val="770023D2"/>
    <w:rsid w:val="77251663"/>
    <w:rsid w:val="772810E3"/>
    <w:rsid w:val="7732087E"/>
    <w:rsid w:val="7743A15A"/>
    <w:rsid w:val="774F9CD6"/>
    <w:rsid w:val="7760348F"/>
    <w:rsid w:val="776BBC4B"/>
    <w:rsid w:val="77751E6B"/>
    <w:rsid w:val="7783FEEF"/>
    <w:rsid w:val="778DD9AA"/>
    <w:rsid w:val="779FC234"/>
    <w:rsid w:val="77A760A3"/>
    <w:rsid w:val="77A97077"/>
    <w:rsid w:val="77AA54FB"/>
    <w:rsid w:val="77ACD464"/>
    <w:rsid w:val="77B05C1D"/>
    <w:rsid w:val="77B196BD"/>
    <w:rsid w:val="77C66DB2"/>
    <w:rsid w:val="77CB176A"/>
    <w:rsid w:val="77D72272"/>
    <w:rsid w:val="77E8E9A0"/>
    <w:rsid w:val="77F1F68F"/>
    <w:rsid w:val="77F89375"/>
    <w:rsid w:val="77FDC58C"/>
    <w:rsid w:val="78075478"/>
    <w:rsid w:val="780950A6"/>
    <w:rsid w:val="780E2040"/>
    <w:rsid w:val="782B87CC"/>
    <w:rsid w:val="782D9318"/>
    <w:rsid w:val="7837704D"/>
    <w:rsid w:val="78378303"/>
    <w:rsid w:val="78446C9B"/>
    <w:rsid w:val="7849D379"/>
    <w:rsid w:val="785F1888"/>
    <w:rsid w:val="78631D0B"/>
    <w:rsid w:val="786CCCFB"/>
    <w:rsid w:val="78776C92"/>
    <w:rsid w:val="78879292"/>
    <w:rsid w:val="789084FF"/>
    <w:rsid w:val="789AD125"/>
    <w:rsid w:val="789E9FB0"/>
    <w:rsid w:val="78AAB675"/>
    <w:rsid w:val="78AEBD07"/>
    <w:rsid w:val="78AF36F9"/>
    <w:rsid w:val="78BC249E"/>
    <w:rsid w:val="78C26BA6"/>
    <w:rsid w:val="78C71889"/>
    <w:rsid w:val="78E98B6F"/>
    <w:rsid w:val="78ED58CC"/>
    <w:rsid w:val="78F9C1DC"/>
    <w:rsid w:val="78FE1AB3"/>
    <w:rsid w:val="78FE23EF"/>
    <w:rsid w:val="790379A9"/>
    <w:rsid w:val="7918AD8E"/>
    <w:rsid w:val="7926A403"/>
    <w:rsid w:val="7932093B"/>
    <w:rsid w:val="793B3761"/>
    <w:rsid w:val="793EC99B"/>
    <w:rsid w:val="7956B9EE"/>
    <w:rsid w:val="795FA8FC"/>
    <w:rsid w:val="79635AF9"/>
    <w:rsid w:val="7964324B"/>
    <w:rsid w:val="797159A8"/>
    <w:rsid w:val="79741B55"/>
    <w:rsid w:val="797EBB9A"/>
    <w:rsid w:val="798825AF"/>
    <w:rsid w:val="798CAD0E"/>
    <w:rsid w:val="79965A25"/>
    <w:rsid w:val="799B7251"/>
    <w:rsid w:val="79A452C6"/>
    <w:rsid w:val="79E520C8"/>
    <w:rsid w:val="7A01FBA4"/>
    <w:rsid w:val="7A09C2AE"/>
    <w:rsid w:val="7A0EA248"/>
    <w:rsid w:val="7A0FA004"/>
    <w:rsid w:val="7A134C82"/>
    <w:rsid w:val="7A1D45C5"/>
    <w:rsid w:val="7A2DBB2F"/>
    <w:rsid w:val="7A3AA1DF"/>
    <w:rsid w:val="7A51BFCE"/>
    <w:rsid w:val="7A52C69F"/>
    <w:rsid w:val="7A604D61"/>
    <w:rsid w:val="7A75BAEE"/>
    <w:rsid w:val="7A7AB862"/>
    <w:rsid w:val="7A7BF6FC"/>
    <w:rsid w:val="7A891E68"/>
    <w:rsid w:val="7A89B3A1"/>
    <w:rsid w:val="7A977F00"/>
    <w:rsid w:val="7A99CE59"/>
    <w:rsid w:val="7AB12639"/>
    <w:rsid w:val="7AB42CCD"/>
    <w:rsid w:val="7AB4CEEF"/>
    <w:rsid w:val="7AB6923D"/>
    <w:rsid w:val="7AC1E8AE"/>
    <w:rsid w:val="7AC4087D"/>
    <w:rsid w:val="7AD6E4D1"/>
    <w:rsid w:val="7AD83CC8"/>
    <w:rsid w:val="7AD8F056"/>
    <w:rsid w:val="7AE75052"/>
    <w:rsid w:val="7AF41D6E"/>
    <w:rsid w:val="7AF9FD53"/>
    <w:rsid w:val="7B0278C1"/>
    <w:rsid w:val="7B02C8FB"/>
    <w:rsid w:val="7B0482A4"/>
    <w:rsid w:val="7B096D88"/>
    <w:rsid w:val="7B0A49D1"/>
    <w:rsid w:val="7B0BBAF6"/>
    <w:rsid w:val="7B165422"/>
    <w:rsid w:val="7B1B0082"/>
    <w:rsid w:val="7B1E39A5"/>
    <w:rsid w:val="7B251F35"/>
    <w:rsid w:val="7B2E1362"/>
    <w:rsid w:val="7B35F636"/>
    <w:rsid w:val="7B4D5082"/>
    <w:rsid w:val="7B525B9B"/>
    <w:rsid w:val="7B527025"/>
    <w:rsid w:val="7B56D539"/>
    <w:rsid w:val="7B586A4C"/>
    <w:rsid w:val="7B5DD93E"/>
    <w:rsid w:val="7B6F7247"/>
    <w:rsid w:val="7B7BC1D5"/>
    <w:rsid w:val="7B7FA5F6"/>
    <w:rsid w:val="7B8A702D"/>
    <w:rsid w:val="7B8ABC0E"/>
    <w:rsid w:val="7BABB2BE"/>
    <w:rsid w:val="7BBB700C"/>
    <w:rsid w:val="7BC68CC9"/>
    <w:rsid w:val="7BD7EA9D"/>
    <w:rsid w:val="7BDF7D0B"/>
    <w:rsid w:val="7BEB05E5"/>
    <w:rsid w:val="7BEF80C7"/>
    <w:rsid w:val="7BF1B319"/>
    <w:rsid w:val="7BF32156"/>
    <w:rsid w:val="7BFF54B4"/>
    <w:rsid w:val="7C077875"/>
    <w:rsid w:val="7C0A7BF4"/>
    <w:rsid w:val="7C0E0D30"/>
    <w:rsid w:val="7C1677D7"/>
    <w:rsid w:val="7C18EE3C"/>
    <w:rsid w:val="7C2C7650"/>
    <w:rsid w:val="7C447121"/>
    <w:rsid w:val="7C44B9AB"/>
    <w:rsid w:val="7C4852EF"/>
    <w:rsid w:val="7C5E3BCF"/>
    <w:rsid w:val="7C6176A0"/>
    <w:rsid w:val="7C6625E5"/>
    <w:rsid w:val="7C74505A"/>
    <w:rsid w:val="7C79C6E1"/>
    <w:rsid w:val="7C844632"/>
    <w:rsid w:val="7C9538EA"/>
    <w:rsid w:val="7C95CE4E"/>
    <w:rsid w:val="7C9845D7"/>
    <w:rsid w:val="7CB0F729"/>
    <w:rsid w:val="7CB1B66A"/>
    <w:rsid w:val="7CB24056"/>
    <w:rsid w:val="7CB6DEA1"/>
    <w:rsid w:val="7CBBC3C6"/>
    <w:rsid w:val="7CD63647"/>
    <w:rsid w:val="7CD93B90"/>
    <w:rsid w:val="7CDE48E8"/>
    <w:rsid w:val="7CEBF744"/>
    <w:rsid w:val="7CF10498"/>
    <w:rsid w:val="7D01C17B"/>
    <w:rsid w:val="7D0E183B"/>
    <w:rsid w:val="7D0F88A5"/>
    <w:rsid w:val="7D1128A9"/>
    <w:rsid w:val="7D380BB5"/>
    <w:rsid w:val="7D3A7FC8"/>
    <w:rsid w:val="7D435068"/>
    <w:rsid w:val="7D58D441"/>
    <w:rsid w:val="7D5FA2D9"/>
    <w:rsid w:val="7D6C6300"/>
    <w:rsid w:val="7D78C88E"/>
    <w:rsid w:val="7D8369E3"/>
    <w:rsid w:val="7D8399B8"/>
    <w:rsid w:val="7D8427C7"/>
    <w:rsid w:val="7D861330"/>
    <w:rsid w:val="7D9C8240"/>
    <w:rsid w:val="7DA3AD80"/>
    <w:rsid w:val="7DA69CCF"/>
    <w:rsid w:val="7DB5B6B0"/>
    <w:rsid w:val="7DB719DD"/>
    <w:rsid w:val="7DC71509"/>
    <w:rsid w:val="7DC8DE5D"/>
    <w:rsid w:val="7DDA218A"/>
    <w:rsid w:val="7DE006B4"/>
    <w:rsid w:val="7DECA978"/>
    <w:rsid w:val="7DF2772B"/>
    <w:rsid w:val="7DF3A0E3"/>
    <w:rsid w:val="7DF65B64"/>
    <w:rsid w:val="7E060FF4"/>
    <w:rsid w:val="7E15EE0B"/>
    <w:rsid w:val="7E1EA572"/>
    <w:rsid w:val="7E2133E2"/>
    <w:rsid w:val="7E2B270A"/>
    <w:rsid w:val="7E39B926"/>
    <w:rsid w:val="7E3AAA84"/>
    <w:rsid w:val="7E453555"/>
    <w:rsid w:val="7E47B96A"/>
    <w:rsid w:val="7E54F4D9"/>
    <w:rsid w:val="7E6247B1"/>
    <w:rsid w:val="7E6B2139"/>
    <w:rsid w:val="7E74BD42"/>
    <w:rsid w:val="7E7C4A11"/>
    <w:rsid w:val="7E8F2994"/>
    <w:rsid w:val="7E986CF8"/>
    <w:rsid w:val="7EA0AA18"/>
    <w:rsid w:val="7EBDC270"/>
    <w:rsid w:val="7ED4E7E0"/>
    <w:rsid w:val="7ED62775"/>
    <w:rsid w:val="7EDE21B9"/>
    <w:rsid w:val="7EEC899C"/>
    <w:rsid w:val="7F0013FA"/>
    <w:rsid w:val="7F0A35A1"/>
    <w:rsid w:val="7F0CE17D"/>
    <w:rsid w:val="7F15EF32"/>
    <w:rsid w:val="7F18F2E1"/>
    <w:rsid w:val="7F195DC8"/>
    <w:rsid w:val="7F1E42FD"/>
    <w:rsid w:val="7F36B2FD"/>
    <w:rsid w:val="7F398943"/>
    <w:rsid w:val="7F5A1B0E"/>
    <w:rsid w:val="7F6184ED"/>
    <w:rsid w:val="7F640EDE"/>
    <w:rsid w:val="7F778A65"/>
    <w:rsid w:val="7F797344"/>
    <w:rsid w:val="7F8039D4"/>
    <w:rsid w:val="7F823798"/>
    <w:rsid w:val="7F85D82E"/>
    <w:rsid w:val="7F896250"/>
    <w:rsid w:val="7FA7A039"/>
    <w:rsid w:val="7FA90271"/>
    <w:rsid w:val="7FA9CD1E"/>
    <w:rsid w:val="7FB9E4D3"/>
    <w:rsid w:val="7FBFC3E0"/>
    <w:rsid w:val="7FC51651"/>
    <w:rsid w:val="7FC5FAC6"/>
    <w:rsid w:val="7FCB8F26"/>
    <w:rsid w:val="7FE94A7A"/>
    <w:rsid w:val="7FE9A7F6"/>
    <w:rsid w:val="7FEA5EF8"/>
    <w:rsid w:val="7FED3DF8"/>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B8F63E"/>
  <w15:docId w15:val="{420D9F2D-F63E-4AC7-980A-2B7A1F7CA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Garamond" w:hAnsi="Garamond" w:cs="Garamond"/>
        <w:sz w:val="22"/>
        <w:szCs w:val="22"/>
        <w:lang w:val="es-ES" w:eastAsia="es-ES_tradnl"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EF3"/>
  </w:style>
  <w:style w:type="paragraph" w:styleId="Ttulo1">
    <w:name w:val="heading 1"/>
    <w:basedOn w:val="Normal"/>
    <w:uiPriority w:val="9"/>
    <w:qFormat/>
    <w:pPr>
      <w:ind w:left="904"/>
      <w:outlineLvl w:val="0"/>
    </w:pPr>
    <w:rPr>
      <w:rFonts w:ascii="Arial" w:eastAsia="Arial" w:hAnsi="Arial" w:cs="Arial"/>
      <w:sz w:val="24"/>
      <w:szCs w:val="24"/>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uiPriority w:val="10"/>
    <w:qFormat/>
    <w:pPr>
      <w:spacing w:before="117"/>
      <w:ind w:left="638" w:right="736"/>
    </w:pPr>
    <w:rPr>
      <w:sz w:val="32"/>
      <w:szCs w:val="32"/>
    </w:rPr>
  </w:style>
  <w:style w:type="table" w:customStyle="1" w:styleId="TableNormal0">
    <w:name w:val="Table Normal0"/>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sz w:val="18"/>
      <w:szCs w:val="18"/>
    </w:rPr>
  </w:style>
  <w:style w:type="paragraph" w:styleId="Prrafodelista">
    <w:name w:val="List Paragraph"/>
    <w:basedOn w:val="Normal"/>
    <w:uiPriority w:val="1"/>
    <w:qFormat/>
    <w:pPr>
      <w:ind w:left="638"/>
    </w:pPr>
    <w:rPr>
      <w:rFonts w:ascii="Minion Pro" w:eastAsia="Minion Pro" w:hAnsi="Minion Pro" w:cs="Minion Pro"/>
    </w:rPr>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E0533D"/>
    <w:pPr>
      <w:tabs>
        <w:tab w:val="center" w:pos="4252"/>
        <w:tab w:val="right" w:pos="8504"/>
      </w:tabs>
    </w:pPr>
  </w:style>
  <w:style w:type="character" w:customStyle="1" w:styleId="EncabezadoCar">
    <w:name w:val="Encabezado Car"/>
    <w:basedOn w:val="Fuentedeprrafopredeter"/>
    <w:link w:val="Encabezado"/>
    <w:uiPriority w:val="99"/>
    <w:rsid w:val="00E0533D"/>
    <w:rPr>
      <w:rFonts w:ascii="Garamond" w:eastAsia="Garamond" w:hAnsi="Garamond" w:cs="Garamond"/>
      <w:lang w:val="es-ES"/>
    </w:rPr>
  </w:style>
  <w:style w:type="paragraph" w:styleId="Piedepgina">
    <w:name w:val="footer"/>
    <w:basedOn w:val="Normal"/>
    <w:link w:val="PiedepginaCar"/>
    <w:uiPriority w:val="99"/>
    <w:unhideWhenUsed/>
    <w:rsid w:val="00E0533D"/>
    <w:pPr>
      <w:tabs>
        <w:tab w:val="center" w:pos="4252"/>
        <w:tab w:val="right" w:pos="8504"/>
      </w:tabs>
    </w:pPr>
  </w:style>
  <w:style w:type="character" w:customStyle="1" w:styleId="PiedepginaCar">
    <w:name w:val="Pie de página Car"/>
    <w:basedOn w:val="Fuentedeprrafopredeter"/>
    <w:link w:val="Piedepgina"/>
    <w:uiPriority w:val="99"/>
    <w:rsid w:val="00E0533D"/>
    <w:rPr>
      <w:rFonts w:ascii="Garamond" w:eastAsia="Garamond" w:hAnsi="Garamond" w:cs="Garamond"/>
      <w:lang w:val="es-ES"/>
    </w:rPr>
  </w:style>
  <w:style w:type="character" w:styleId="Hipervnculo">
    <w:name w:val="Hyperlink"/>
    <w:basedOn w:val="Fuentedeprrafopredeter"/>
    <w:uiPriority w:val="99"/>
    <w:unhideWhenUsed/>
    <w:rsid w:val="0005535A"/>
    <w:rPr>
      <w:color w:val="0000FF" w:themeColor="hyperlink"/>
      <w:u w:val="single"/>
    </w:rPr>
  </w:style>
  <w:style w:type="character" w:styleId="Refdecomentario">
    <w:name w:val="annotation reference"/>
    <w:basedOn w:val="Fuentedeprrafopredeter"/>
    <w:uiPriority w:val="99"/>
    <w:semiHidden/>
    <w:unhideWhenUsed/>
    <w:rsid w:val="00A26873"/>
    <w:rPr>
      <w:sz w:val="16"/>
      <w:szCs w:val="16"/>
    </w:rPr>
  </w:style>
  <w:style w:type="paragraph" w:styleId="Textocomentario">
    <w:name w:val="annotation text"/>
    <w:basedOn w:val="Normal"/>
    <w:link w:val="TextocomentarioCar"/>
    <w:uiPriority w:val="99"/>
    <w:semiHidden/>
    <w:unhideWhenUsed/>
    <w:rsid w:val="00A26873"/>
    <w:rPr>
      <w:sz w:val="20"/>
      <w:szCs w:val="20"/>
    </w:rPr>
  </w:style>
  <w:style w:type="character" w:customStyle="1" w:styleId="TextocomentarioCar">
    <w:name w:val="Texto comentario Car"/>
    <w:basedOn w:val="Fuentedeprrafopredeter"/>
    <w:link w:val="Textocomentario"/>
    <w:uiPriority w:val="99"/>
    <w:semiHidden/>
    <w:rsid w:val="00A26873"/>
    <w:rPr>
      <w:rFonts w:ascii="Garamond" w:eastAsia="Garamond" w:hAnsi="Garamond" w:cs="Garamond"/>
      <w:sz w:val="20"/>
      <w:szCs w:val="20"/>
      <w:lang w:val="es-ES"/>
    </w:rPr>
  </w:style>
  <w:style w:type="paragraph" w:styleId="Asuntodelcomentario">
    <w:name w:val="annotation subject"/>
    <w:basedOn w:val="Textocomentario"/>
    <w:next w:val="Textocomentario"/>
    <w:link w:val="AsuntodelcomentarioCar"/>
    <w:uiPriority w:val="99"/>
    <w:semiHidden/>
    <w:unhideWhenUsed/>
    <w:rsid w:val="00A26873"/>
    <w:rPr>
      <w:b/>
      <w:bCs/>
    </w:rPr>
  </w:style>
  <w:style w:type="character" w:customStyle="1" w:styleId="AsuntodelcomentarioCar">
    <w:name w:val="Asunto del comentario Car"/>
    <w:basedOn w:val="TextocomentarioCar"/>
    <w:link w:val="Asuntodelcomentario"/>
    <w:uiPriority w:val="99"/>
    <w:semiHidden/>
    <w:rsid w:val="00A26873"/>
    <w:rPr>
      <w:rFonts w:ascii="Garamond" w:eastAsia="Garamond" w:hAnsi="Garamond" w:cs="Garamond"/>
      <w:b/>
      <w:bCs/>
      <w:sz w:val="20"/>
      <w:szCs w:val="20"/>
      <w:lang w:val="es-ES"/>
    </w:rPr>
  </w:style>
  <w:style w:type="paragraph" w:styleId="Textodeglobo">
    <w:name w:val="Balloon Text"/>
    <w:basedOn w:val="Normal"/>
    <w:link w:val="TextodegloboCar"/>
    <w:uiPriority w:val="99"/>
    <w:semiHidden/>
    <w:unhideWhenUsed/>
    <w:rsid w:val="00A26873"/>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6873"/>
    <w:rPr>
      <w:rFonts w:ascii="Segoe UI" w:eastAsia="Garamond" w:hAnsi="Segoe UI" w:cs="Segoe UI"/>
      <w:sz w:val="18"/>
      <w:szCs w:val="18"/>
      <w:lang w:val="es-ES"/>
    </w:rPr>
  </w:style>
  <w:style w:type="table" w:styleId="Tablaconcuadrcula">
    <w:name w:val="Table Grid"/>
    <w:basedOn w:val="Tablanormal"/>
    <w:uiPriority w:val="39"/>
    <w:rsid w:val="00865C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853BB9"/>
    <w:rPr>
      <w:sz w:val="20"/>
      <w:szCs w:val="20"/>
    </w:rPr>
  </w:style>
  <w:style w:type="character" w:customStyle="1" w:styleId="TextonotapieCar">
    <w:name w:val="Texto nota pie Car"/>
    <w:basedOn w:val="Fuentedeprrafopredeter"/>
    <w:link w:val="Textonotapie"/>
    <w:uiPriority w:val="99"/>
    <w:semiHidden/>
    <w:rsid w:val="00853BB9"/>
    <w:rPr>
      <w:rFonts w:ascii="Garamond" w:eastAsia="Garamond" w:hAnsi="Garamond" w:cs="Garamond"/>
      <w:sz w:val="20"/>
      <w:szCs w:val="20"/>
      <w:lang w:val="es-ES"/>
    </w:rPr>
  </w:style>
  <w:style w:type="character" w:styleId="Refdenotaalpie">
    <w:name w:val="footnote reference"/>
    <w:basedOn w:val="Fuentedeprrafopredeter"/>
    <w:uiPriority w:val="99"/>
    <w:semiHidden/>
    <w:unhideWhenUsed/>
    <w:rsid w:val="00853BB9"/>
    <w:rPr>
      <w:vertAlign w:val="superscript"/>
    </w:rPr>
  </w:style>
  <w:style w:type="character" w:customStyle="1" w:styleId="authorname">
    <w:name w:val="authorname"/>
    <w:basedOn w:val="Fuentedeprrafopredeter"/>
    <w:rsid w:val="00B80317"/>
  </w:style>
  <w:style w:type="character" w:customStyle="1" w:styleId="separator">
    <w:name w:val="separator"/>
    <w:basedOn w:val="Fuentedeprrafopredeter"/>
    <w:rsid w:val="00B80317"/>
  </w:style>
  <w:style w:type="character" w:customStyle="1" w:styleId="Fecha1">
    <w:name w:val="Fecha1"/>
    <w:basedOn w:val="Fuentedeprrafopredeter"/>
    <w:rsid w:val="00B80317"/>
  </w:style>
  <w:style w:type="character" w:customStyle="1" w:styleId="arttitle">
    <w:name w:val="art_title"/>
    <w:basedOn w:val="Fuentedeprrafopredeter"/>
    <w:rsid w:val="00B80317"/>
  </w:style>
  <w:style w:type="character" w:customStyle="1" w:styleId="serialtitle">
    <w:name w:val="serial_title"/>
    <w:basedOn w:val="Fuentedeprrafopredeter"/>
    <w:rsid w:val="00B80317"/>
  </w:style>
  <w:style w:type="character" w:customStyle="1" w:styleId="volumeissue">
    <w:name w:val="volume_issue"/>
    <w:basedOn w:val="Fuentedeprrafopredeter"/>
    <w:rsid w:val="00B80317"/>
  </w:style>
  <w:style w:type="character" w:customStyle="1" w:styleId="pagerange">
    <w:name w:val="page_range"/>
    <w:basedOn w:val="Fuentedeprrafopredeter"/>
    <w:rsid w:val="00B80317"/>
  </w:style>
  <w:style w:type="character" w:customStyle="1" w:styleId="doilink">
    <w:name w:val="doi_link"/>
    <w:basedOn w:val="Fuentedeprrafopredeter"/>
    <w:rsid w:val="00B80317"/>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08" w:type="dxa"/>
        <w:right w:w="108" w:type="dxa"/>
      </w:tblCellMar>
    </w:tblPr>
  </w:style>
  <w:style w:type="table" w:customStyle="1" w:styleId="a0">
    <w:basedOn w:val="TableNormal0"/>
    <w:tblPr>
      <w:tblStyleRowBandSize w:val="1"/>
      <w:tblStyleColBandSize w:val="1"/>
      <w:tblCellMar>
        <w:left w:w="108" w:type="dxa"/>
        <w:right w:w="108" w:type="dxa"/>
      </w:tblCellMar>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character" w:styleId="Mencinsinresolver">
    <w:name w:val="Unresolved Mention"/>
    <w:basedOn w:val="Fuentedeprrafopredeter"/>
    <w:uiPriority w:val="99"/>
    <w:semiHidden/>
    <w:unhideWhenUsed/>
    <w:rsid w:val="00632BD5"/>
    <w:rPr>
      <w:color w:val="605E5C"/>
      <w:shd w:val="clear" w:color="auto" w:fill="E1DFDD"/>
    </w:rPr>
  </w:style>
  <w:style w:type="paragraph" w:customStyle="1" w:styleId="TextoTboa">
    <w:name w:val="Texto Táboa"/>
    <w:basedOn w:val="Textoindependiente"/>
    <w:qFormat/>
    <w:rsid w:val="00375A7F"/>
    <w:pPr>
      <w:widowControl/>
      <w:spacing w:before="120" w:after="120"/>
    </w:pPr>
    <w:rPr>
      <w:rFonts w:ascii="Trebuchet MS" w:eastAsia="Calibri" w:hAnsi="Trebuchet MS" w:cs="Times New Roman"/>
      <w:szCs w:val="24"/>
      <w:lang w:eastAsia="pt-PT"/>
    </w:rPr>
  </w:style>
  <w:style w:type="paragraph" w:customStyle="1" w:styleId="Base">
    <w:name w:val="Base"/>
    <w:link w:val="BaseCar"/>
    <w:qFormat/>
    <w:rsid w:val="006F33F2"/>
    <w:pPr>
      <w:widowControl/>
      <w:spacing w:line="480" w:lineRule="auto"/>
      <w:ind w:firstLine="425"/>
      <w:jc w:val="both"/>
    </w:pPr>
    <w:rPr>
      <w:rFonts w:ascii="Times New Roman" w:eastAsiaTheme="minorHAnsi" w:hAnsi="Times New Roman" w:cs="Times New Roman"/>
      <w:sz w:val="24"/>
      <w:szCs w:val="24"/>
      <w:lang w:val="la-Latn" w:eastAsia="en-US"/>
    </w:rPr>
  </w:style>
  <w:style w:type="character" w:customStyle="1" w:styleId="BaseCar">
    <w:name w:val="Base Car"/>
    <w:basedOn w:val="Fuentedeprrafopredeter"/>
    <w:link w:val="Base"/>
    <w:rsid w:val="006F33F2"/>
    <w:rPr>
      <w:rFonts w:ascii="Times New Roman" w:eastAsiaTheme="minorHAnsi" w:hAnsi="Times New Roman" w:cs="Times New Roman"/>
      <w:sz w:val="24"/>
      <w:szCs w:val="24"/>
      <w:lang w:val="la-Latn" w:eastAsia="en-US"/>
    </w:rPr>
  </w:style>
  <w:style w:type="paragraph" w:styleId="Bibliografa">
    <w:name w:val="Bibliography"/>
    <w:basedOn w:val="Normal"/>
    <w:next w:val="Normal"/>
    <w:uiPriority w:val="37"/>
    <w:unhideWhenUsed/>
    <w:rsid w:val="0039442B"/>
    <w:pPr>
      <w:spacing w:line="480" w:lineRule="auto"/>
      <w:ind w:left="720" w:hanging="720"/>
    </w:pPr>
  </w:style>
  <w:style w:type="paragraph" w:customStyle="1" w:styleId="Biblio">
    <w:name w:val="Biblio"/>
    <w:basedOn w:val="Bibliografa"/>
    <w:qFormat/>
    <w:rsid w:val="000645DC"/>
    <w:rPr>
      <w:color w:val="000000" w:themeColor="text1"/>
      <w:lang w:val="es-ES_tradnl"/>
    </w:rPr>
  </w:style>
  <w:style w:type="paragraph" w:customStyle="1" w:styleId="Corpo">
    <w:name w:val="Corpo"/>
    <w:basedOn w:val="Normal"/>
    <w:qFormat/>
    <w:rsid w:val="00D72C82"/>
    <w:pPr>
      <w:widowControl/>
      <w:pBdr>
        <w:top w:val="nil"/>
        <w:left w:val="nil"/>
        <w:bottom w:val="nil"/>
        <w:right w:val="nil"/>
        <w:between w:val="nil"/>
      </w:pBdr>
      <w:spacing w:after="80"/>
      <w:ind w:left="426" w:right="370"/>
      <w:jc w:val="both"/>
    </w:pPr>
    <w:rPr>
      <w:color w:val="231F20"/>
      <w:sz w:val="20"/>
      <w:szCs w:val="20"/>
    </w:rPr>
  </w:style>
  <w:style w:type="table" w:customStyle="1" w:styleId="TableNormal1">
    <w:name w:val="Table Normal1"/>
    <w:rsid w:val="002958D9"/>
    <w:tblPr>
      <w:tblCellMar>
        <w:top w:w="0" w:type="dxa"/>
        <w:left w:w="0" w:type="dxa"/>
        <w:bottom w:w="0" w:type="dxa"/>
        <w:right w:w="0" w:type="dxa"/>
      </w:tblCellMar>
    </w:tblPr>
  </w:style>
  <w:style w:type="character" w:styleId="Hipervnculovisitado">
    <w:name w:val="FollowedHyperlink"/>
    <w:basedOn w:val="Fuentedeprrafopredeter"/>
    <w:uiPriority w:val="99"/>
    <w:semiHidden/>
    <w:unhideWhenUsed/>
    <w:rsid w:val="00162FE2"/>
    <w:rPr>
      <w:color w:val="800080" w:themeColor="followedHyperlink"/>
      <w:u w:val="single"/>
    </w:rPr>
  </w:style>
  <w:style w:type="paragraph" w:styleId="Descripcin">
    <w:name w:val="caption"/>
    <w:basedOn w:val="Normal"/>
    <w:next w:val="Normal"/>
    <w:uiPriority w:val="35"/>
    <w:unhideWhenUsed/>
    <w:qFormat/>
    <w:rsid w:val="00E76E6B"/>
    <w:pPr>
      <w:spacing w:after="200"/>
    </w:pPr>
    <w:rPr>
      <w:i/>
      <w:iCs/>
      <w:color w:val="1F497D" w:themeColor="text2"/>
      <w:sz w:val="18"/>
      <w:szCs w:val="18"/>
    </w:rPr>
  </w:style>
  <w:style w:type="numbering" w:customStyle="1" w:styleId="Listaactual1">
    <w:name w:val="Lista actual1"/>
    <w:uiPriority w:val="99"/>
    <w:rsid w:val="008D1EAD"/>
    <w:pPr>
      <w:numPr>
        <w:numId w:val="8"/>
      </w:numPr>
    </w:pPr>
  </w:style>
  <w:style w:type="numbering" w:customStyle="1" w:styleId="Listaactual2">
    <w:name w:val="Lista actual2"/>
    <w:uiPriority w:val="99"/>
    <w:rsid w:val="008D1EAD"/>
    <w:pPr>
      <w:numPr>
        <w:numId w:val="9"/>
      </w:numPr>
    </w:pPr>
  </w:style>
  <w:style w:type="numbering" w:customStyle="1" w:styleId="Listaactual3">
    <w:name w:val="Lista actual3"/>
    <w:uiPriority w:val="99"/>
    <w:rsid w:val="00821E30"/>
    <w:pPr>
      <w:numPr>
        <w:numId w:val="11"/>
      </w:numPr>
    </w:pPr>
  </w:style>
  <w:style w:type="paragraph" w:customStyle="1" w:styleId="Contenidodelmarco">
    <w:name w:val="Contenido del marco"/>
    <w:basedOn w:val="Normal"/>
    <w:qFormat/>
    <w:rsid w:val="004E057F"/>
    <w:pPr>
      <w:widowControl/>
      <w:suppressAutoHyphens/>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2-9150-9106" TargetMode="External"/><Relationship Id="rId18" Type="http://schemas.openxmlformats.org/officeDocument/2006/relationships/hyperlink" Target="mailto:|pablo.calvino.tato@usc.gal"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orcid.org/0009-0002-0068-7167" TargetMode="External"/><Relationship Id="rId7" Type="http://schemas.openxmlformats.org/officeDocument/2006/relationships/footnotes" Target="footnotes.xml"/><Relationship Id="rId12" Type="http://schemas.openxmlformats.org/officeDocument/2006/relationships/hyperlink" Target="mailto:|pablo.calvino.tato@usc.gal" TargetMode="External"/><Relationship Id="rId17" Type="http://schemas.openxmlformats.org/officeDocument/2006/relationships/hyperlink" Target="https://orcid.org/0000-0003-0542-8527"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manuelbarreiro.rozados@usc.gal" TargetMode="External"/><Relationship Id="rId20" Type="http://schemas.openxmlformats.org/officeDocument/2006/relationships/hyperlink" Target="mailto:oscarlopez.iglesias@usc.gal" TargetMode="External"/><Relationship Id="rId29"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3-0542-8527" TargetMode="External"/><Relationship Id="rId24"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hyperlink" Target="https://orcid.org/0009-0002-0068-7167" TargetMode="Externa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hyperlink" Target="mailto:manuelbarreiro.rozados@usc.gal" TargetMode="External"/><Relationship Id="rId19" Type="http://schemas.openxmlformats.org/officeDocument/2006/relationships/hyperlink" Target="https://orcid.org/0000-0002-9150-9106"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mailto:oscarlopez.iglesias@usc.gal" TargetMode="External"/><Relationship Id="rId22" Type="http://schemas.openxmlformats.org/officeDocument/2006/relationships/hyperlink" Target="mailto:archivortve@rtve.es" TargetMode="External"/><Relationship Id="rId27" Type="http://schemas.openxmlformats.org/officeDocument/2006/relationships/fontTable" Target="fontTable.xml"/><Relationship Id="rId30" Type="http://schemas.microsoft.com/office/2020/10/relationships/intelligence" Target="intelligence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documenttasks/documenttasks1.xml><?xml version="1.0" encoding="utf-8"?>
<t:Tasks xmlns:t="http://schemas.microsoft.com/office/tasks/2019/documenttasks" xmlns:oel="http://schemas.microsoft.com/office/2019/extlst">
  <t:Task id="{C4BC6868-9766-4BED-88C9-851DD005E063}">
    <t:Anchor>
      <t:Comment id="805566967"/>
    </t:Anchor>
    <t:History>
      <t:Event id="{A469CAEC-1A71-4AD8-A77A-F508B159A715}" time="2025-12-16T15:57:47.159Z">
        <t:Attribution userId="S::pablo.calvino.tato@usc.es::4c1afb2b-23f7-4657-9f00-a8e11b3e3a62" userProvider="AD" userName="Calviño Tato Pablo"/>
        <t:Anchor>
          <t:Comment id="805566967"/>
        </t:Anchor>
        <t:Create/>
      </t:Event>
      <t:Event id="{A60BAB06-52BD-4582-8105-74B926D00B90}" time="2025-12-16T15:57:47.159Z">
        <t:Attribution userId="S::pablo.calvino.tato@usc.es::4c1afb2b-23f7-4657-9f00-a8e11b3e3a62" userProvider="AD" userName="Calviño Tato Pablo"/>
        <t:Anchor>
          <t:Comment id="805566967"/>
        </t:Anchor>
        <t:Assign userId="S::oscarlopez.iglesias@usc.es::4ed95d31-0c22-4a64-bc6d-9dbd8663e37b" userProvider="AD" userName="LOPEZ IGLESIAS OSCAR"/>
      </t:Event>
      <t:Event id="{FF55A031-6401-497B-AA52-D27D38C2060C}" time="2025-12-16T15:57:47.159Z">
        <t:Attribution userId="S::pablo.calvino.tato@usc.es::4c1afb2b-23f7-4657-9f00-a8e11b3e3a62" userProvider="AD" userName="Calviño Tato Pablo"/>
        <t:Anchor>
          <t:Comment id="805566967"/>
        </t:Anchor>
        <t:SetTitle title="Peguei aquí o literal do Informe da Fase III. Hai que refacelo tanto para reducir drasticamente a extensión como para adecualo ao contexto do artigo. @LOPEZ IGLESIAS OSCAR @Barreiro Rozados Manuel"/>
      </t:Event>
    </t:History>
  </t:Task>
  <t:Task id="{BB18A15D-3729-4CB0-9D64-698C66F530A2}">
    <t:Anchor>
      <t:Comment id="1915179731"/>
    </t:Anchor>
    <t:History>
      <t:Event id="{1901A246-5A28-4FA6-A6F1-6D7B5ED282C4}" time="2025-12-16T16:38:07.559Z">
        <t:Attribution userId="S::pablo.calvino.tato@usc.es::4c1afb2b-23f7-4657-9f00-a8e11b3e3a62" userProvider="AD" userName="Calviño Tato Pablo"/>
        <t:Anchor>
          <t:Comment id="1915179731"/>
        </t:Anchor>
        <t:Create/>
      </t:Event>
      <t:Event id="{0459510F-9999-4222-986A-59CF403B6CA9}" time="2025-12-16T16:38:07.559Z">
        <t:Attribution userId="S::pablo.calvino.tato@usc.es::4c1afb2b-23f7-4657-9f00-a8e11b3e3a62" userProvider="AD" userName="Calviño Tato Pablo"/>
        <t:Anchor>
          <t:Comment id="1915179731"/>
        </t:Anchor>
        <t:Assign userId="S::manuelbarreiro.rozados@usc.es::0b437560-bdcf-4756-8404-d561f690f069" userProvider="AD" userName="Barreiro Rozados Manuel"/>
      </t:Event>
      <t:Event id="{6AE4FE1D-C10E-4DE0-8977-7357F5DE8E2A}" time="2025-12-16T16:38:07.559Z">
        <t:Attribution userId="S::pablo.calvino.tato@usc.es::4c1afb2b-23f7-4657-9f00-a8e11b3e3a62" userProvider="AD" userName="Calviño Tato Pablo"/>
        <t:Anchor>
          <t:Comment id="1915179731"/>
        </t:Anchor>
        <t:SetTitle title="Valorar se metemos aquí tamén os datos da Memoria de RTVE do 2023. @Barreiro Rozados Manuel @LOPEZ IGLESIAS OSCAR"/>
      </t:Event>
    </t:History>
  </t:Task>
  <t:Task id="{AB1195BC-C7AF-4A03-B983-9BB7CB4E9074}">
    <t:Anchor>
      <t:Comment id="1072729963"/>
    </t:Anchor>
    <t:History>
      <t:Event id="{692263D9-153E-4B8F-8278-EBDEDCBEF9D4}" time="2025-12-16T16:39:00.237Z">
        <t:Attribution userId="S::pablo.calvino.tato@usc.es::4c1afb2b-23f7-4657-9f00-a8e11b3e3a62" userProvider="AD" userName="Calviño Tato Pablo"/>
        <t:Anchor>
          <t:Comment id="1072729963"/>
        </t:Anchor>
        <t:Create/>
      </t:Event>
      <t:Event id="{553CBFDC-89F4-47B8-88AA-05B8D8F59698}" time="2025-12-16T16:39:00.237Z">
        <t:Attribution userId="S::pablo.calvino.tato@usc.es::4c1afb2b-23f7-4657-9f00-a8e11b3e3a62" userProvider="AD" userName="Calviño Tato Pablo"/>
        <t:Anchor>
          <t:Comment id="1072729963"/>
        </t:Anchor>
        <t:Assign userId="S::manuelbarreiro.rozados@usc.es::0b437560-bdcf-4756-8404-d561f690f069" userProvider="AD" userName="Barreiro Rozados Manuel"/>
      </t:Event>
      <t:Event id="{D51E0068-8729-414A-BCAC-FCB6BC1B0995}" time="2025-12-16T16:39:00.237Z">
        <t:Attribution userId="S::pablo.calvino.tato@usc.es::4c1afb2b-23f7-4657-9f00-a8e11b3e3a62" userProvider="AD" userName="Calviño Tato Pablo"/>
        <t:Anchor>
          <t:Comment id="1072729963"/>
        </t:Anchor>
        <t:SetTitle title="Revisar para adaptar á nova estrutura do texto. @Barreiro Rozados Manuel @LOPEZ IGLESIAS OSCAR"/>
      </t:Event>
      <t:Event id="{C90520D4-4198-3543-9239-987452EEA7F2}" time="2025-12-19T10:35:48.544Z">
        <t:Attribution userId="S::manuelbarreiro.rozados@usc.es::0b437560-bdcf-4756-8404-d561f690f069" userProvider="AD" userName="Barreiro Rozados Manuel"/>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AQLBqc4SJp5cb0Q3mlGT3QcRHdg==">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</go:docsCustomData>
</go:gDocsCustomXmlDataStorage>
</file>

<file path=customXml/itemProps1.xml><?xml version="1.0" encoding="utf-8"?>
<ds:datastoreItem xmlns:ds="http://schemas.openxmlformats.org/officeDocument/2006/customXml" ds:itemID="{1AB99BC4-3C55-7A44-BBAA-7E747E24636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4</Pages>
  <Words>25052</Words>
  <Characters>152319</Characters>
  <Application>Microsoft Office Word</Application>
  <DocSecurity>0</DocSecurity>
  <Lines>2986</Lines>
  <Paragraphs>9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dc:creator>
  <cp:keywords/>
  <cp:lastModifiedBy>Sabater Quinto, Federico</cp:lastModifiedBy>
  <cp:revision>4</cp:revision>
  <dcterms:created xsi:type="dcterms:W3CDTF">2026-01-29T13:28:00Z</dcterms:created>
  <dcterms:modified xsi:type="dcterms:W3CDTF">2026-01-30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31T00:00:00Z</vt:filetime>
  </property>
  <property fmtid="{D5CDD505-2E9C-101B-9397-08002B2CF9AE}" pid="3" name="Creator">
    <vt:lpwstr>Adobe InDesign 18.1 (Windows)</vt:lpwstr>
  </property>
  <property fmtid="{D5CDD505-2E9C-101B-9397-08002B2CF9AE}" pid="4" name="LastSaved">
    <vt:filetime>2023-01-31T00:00:00Z</vt:filetime>
  </property>
  <property fmtid="{D5CDD505-2E9C-101B-9397-08002B2CF9AE}" pid="5" name="Producer">
    <vt:lpwstr>Adobe PDF Library 17.0</vt:lpwstr>
  </property>
  <property fmtid="{D5CDD505-2E9C-101B-9397-08002B2CF9AE}" pid="6" name="ZOTERO_PREF_1">
    <vt:lpwstr>&lt;data data-version="3" zotero-version="7.0.29"&gt;&lt;session id="8JGHgmq5"/&gt;&lt;style id="http://www.zotero.org/styles/apa-no-ampersand" locale="gl-ES" hasBibliography="1" bibliographyStyleHasBeenSet="1"/&gt;&lt;prefs&gt;&lt;pref name="fieldType" value="Field"/&gt;&lt;pref name="a</vt:lpwstr>
  </property>
  <property fmtid="{D5CDD505-2E9C-101B-9397-08002B2CF9AE}" pid="7" name="ZOTERO_PREF_2">
    <vt:lpwstr>utomaticJournalAbbreviations" value="true"/&gt;&lt;/prefs&gt;&lt;/data&gt;</vt:lpwstr>
  </property>
</Properties>
</file>